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09E4D5" w14:textId="77777777" w:rsidR="00124828" w:rsidRDefault="00124828" w:rsidP="0018321E">
      <w:pPr>
        <w:pStyle w:val="NumeroCapitulo"/>
        <w:ind w:left="1416" w:hanging="1416"/>
      </w:pPr>
    </w:p>
    <w:p w14:paraId="439C8643" w14:textId="77777777" w:rsidR="00124828" w:rsidRDefault="00124828" w:rsidP="0050614A">
      <w:pPr>
        <w:pStyle w:val="NumeroCapitulo"/>
      </w:pPr>
    </w:p>
    <w:p w14:paraId="66D78BBC" w14:textId="77777777" w:rsidR="00124828" w:rsidRDefault="00124828" w:rsidP="0050614A">
      <w:pPr>
        <w:pStyle w:val="NumeroCapitulo"/>
      </w:pPr>
    </w:p>
    <w:p w14:paraId="76188B80" w14:textId="77777777" w:rsidR="00124828" w:rsidRDefault="00124828" w:rsidP="0050614A">
      <w:pPr>
        <w:pStyle w:val="NumeroCapitulo"/>
      </w:pPr>
    </w:p>
    <w:p w14:paraId="26ACB665" w14:textId="77777777" w:rsidR="00124828" w:rsidRDefault="00D44937" w:rsidP="0050614A">
      <w:pPr>
        <w:pStyle w:val="NumeroCapitulo"/>
      </w:pPr>
      <w:bookmarkStart w:id="0" w:name="_Toc397264969"/>
      <w:r w:rsidRPr="00D44937">
        <w:t>CAPÍTULO I</w:t>
      </w:r>
      <w:r w:rsidR="00124828">
        <w:t>.</w:t>
      </w:r>
      <w:bookmarkEnd w:id="0"/>
    </w:p>
    <w:p w14:paraId="4ADE1523" w14:textId="77777777" w:rsidR="00124828" w:rsidRDefault="00124828" w:rsidP="00124828"/>
    <w:p w14:paraId="59233F22" w14:textId="77777777" w:rsidR="00E90759" w:rsidRDefault="00E90759" w:rsidP="00E90759">
      <w:pPr>
        <w:pStyle w:val="NombreCapitulo"/>
      </w:pPr>
      <w:bookmarkStart w:id="1" w:name="_Toc397264971"/>
      <w:r w:rsidRPr="00080C4E">
        <w:t>PROBLEMA DE INVESTIGACIÓN</w:t>
      </w:r>
    </w:p>
    <w:p w14:paraId="126182F4" w14:textId="237E6579" w:rsidR="00B7081B" w:rsidRDefault="00D44937" w:rsidP="00B7081B">
      <w:pPr>
        <w:pStyle w:val="Subtitulocapitulo"/>
        <w:rPr>
          <w:sz w:val="24"/>
        </w:rPr>
      </w:pPr>
      <w:r w:rsidRPr="006F70AC">
        <w:t>Antecedentes</w:t>
      </w:r>
      <w:bookmarkEnd w:id="1"/>
    </w:p>
    <w:p w14:paraId="430790FF" w14:textId="6AAF661E" w:rsidR="00B7081B" w:rsidRDefault="00291029" w:rsidP="00274817">
      <w:pPr>
        <w:pStyle w:val="Subtitulocapitulo"/>
        <w:numPr>
          <w:ilvl w:val="0"/>
          <w:numId w:val="0"/>
        </w:numPr>
        <w:ind w:left="1416"/>
        <w:jc w:val="both"/>
        <w:rPr>
          <w:b w:val="0"/>
          <w:sz w:val="24"/>
        </w:rPr>
      </w:pPr>
      <w:r>
        <w:rPr>
          <w:b w:val="0"/>
          <w:sz w:val="24"/>
        </w:rPr>
        <w:t xml:space="preserve">Desarrollar habilidades de trabajo </w:t>
      </w:r>
      <w:r w:rsidR="00622CC8">
        <w:rPr>
          <w:b w:val="0"/>
          <w:sz w:val="24"/>
        </w:rPr>
        <w:t>colaborativo</w:t>
      </w:r>
      <w:r>
        <w:rPr>
          <w:b w:val="0"/>
          <w:sz w:val="24"/>
        </w:rPr>
        <w:t xml:space="preserve"> es un aspecto importante durante la formación académica de los estudiantes</w:t>
      </w:r>
      <w:r w:rsidR="00384EC6">
        <w:rPr>
          <w:b w:val="0"/>
          <w:sz w:val="24"/>
        </w:rPr>
        <w:t xml:space="preserve">. </w:t>
      </w:r>
      <w:r w:rsidR="00092774">
        <w:rPr>
          <w:b w:val="0"/>
          <w:sz w:val="24"/>
        </w:rPr>
        <w:t>Los</w:t>
      </w:r>
      <w:r w:rsidR="00D06CCF">
        <w:rPr>
          <w:b w:val="0"/>
          <w:sz w:val="24"/>
        </w:rPr>
        <w:t xml:space="preserve"> emple</w:t>
      </w:r>
      <w:r w:rsidR="00746F13">
        <w:rPr>
          <w:b w:val="0"/>
          <w:sz w:val="24"/>
        </w:rPr>
        <w:t xml:space="preserve">adores consideran este tipo de habilidades como un requisito fundamental </w:t>
      </w:r>
      <w:r w:rsidR="00733AA9">
        <w:rPr>
          <w:b w:val="0"/>
          <w:sz w:val="24"/>
        </w:rPr>
        <w:t xml:space="preserve">a la hora de contratar profesionales </w:t>
      </w:r>
      <w:r w:rsidR="00746F13">
        <w:rPr>
          <w:b w:val="0"/>
          <w:sz w:val="24"/>
        </w:rPr>
        <w:fldChar w:fldCharType="begin" w:fldLock="1"/>
      </w:r>
      <w:r w:rsidR="006E350C">
        <w:rPr>
          <w:b w:val="0"/>
          <w:sz w:val="24"/>
        </w:rPr>
        <w:instrText>ADDIN CSL_CITATION { "citationItems" : [ { "id" : "ITEM-1", "itemData" : { "author" : [ { "dropping-particle" : "", "family" : "Kaplan", "given" : "", "non-dropping-particle" : "", "parse-names" : false, "suffix" : "" } ], "id" : "ITEM-1", "issued" : { "date-parts" : [ [ "2014" ] ] }, "title" : "Graduate Recruitment Report: Employer Perspectives", "type" : "article-journal" }, "uris" : [ "http://www.mendeley.com/documents/?uuid=71cb372a-24fa-4f5c-be72-8a18faf9c3b1" ] }, { "id" : "ITEM-2", "itemData" : { "URL" : "http://www.naceweb.org/s10242012/skills-abilities-qualities-new-hires/", "accessed" : { "date-parts" : [ [ "2015", "2", "16" ] ] }, "author" : [ { "dropping-particle" : "", "family" : "National Association of Colleges and Employers", "given" : "", "non-dropping-particle" : "", "parse-names" : false, "suffix" : "" } ], "id" : "ITEM-2", "issued" : { "date-parts" : [ [ "2012" ] ] }, "title" : "The Skills and Qualities Employers Want in Their Class of 2013 Recruits", "type" : "webpage" }, "uris" : [ "http://www.mendeley.com/documents/?uuid=51b50cf7-553f-42bd-827f-b6f8ebffe494" ] } ], "mendeley" : { "formattedCitation" : "[1], [2]", "plainTextFormattedCitation" : "[1], [2]", "previouslyFormattedCitation" : "[1], [2]" }, "properties" : { "noteIndex" : 0 }, "schema" : "https://github.com/citation-style-language/schema/raw/master/csl-citation.json" }</w:instrText>
      </w:r>
      <w:r w:rsidR="00746F13">
        <w:rPr>
          <w:b w:val="0"/>
          <w:sz w:val="24"/>
        </w:rPr>
        <w:fldChar w:fldCharType="separate"/>
      </w:r>
      <w:r w:rsidR="00746F13" w:rsidRPr="00746F13">
        <w:rPr>
          <w:b w:val="0"/>
          <w:noProof/>
          <w:sz w:val="24"/>
        </w:rPr>
        <w:t>[1], [2]</w:t>
      </w:r>
      <w:r w:rsidR="00746F13">
        <w:rPr>
          <w:b w:val="0"/>
          <w:sz w:val="24"/>
        </w:rPr>
        <w:fldChar w:fldCharType="end"/>
      </w:r>
      <w:r w:rsidR="00746F13">
        <w:rPr>
          <w:b w:val="0"/>
          <w:sz w:val="24"/>
        </w:rPr>
        <w:t>.</w:t>
      </w:r>
    </w:p>
    <w:p w14:paraId="531A143C" w14:textId="77777777" w:rsidR="0089360E" w:rsidRDefault="0089360E" w:rsidP="00274817">
      <w:pPr>
        <w:pStyle w:val="Subtitulocapitulo"/>
        <w:numPr>
          <w:ilvl w:val="0"/>
          <w:numId w:val="0"/>
        </w:numPr>
        <w:ind w:left="1416"/>
        <w:jc w:val="both"/>
        <w:rPr>
          <w:b w:val="0"/>
          <w:sz w:val="24"/>
        </w:rPr>
      </w:pPr>
    </w:p>
    <w:p w14:paraId="697B45FC" w14:textId="090CEA4E" w:rsidR="0075299C" w:rsidRDefault="006E350C" w:rsidP="00274817">
      <w:pPr>
        <w:pStyle w:val="Subtitulocapitulo"/>
        <w:numPr>
          <w:ilvl w:val="0"/>
          <w:numId w:val="0"/>
        </w:numPr>
        <w:ind w:left="1416"/>
        <w:jc w:val="both"/>
        <w:rPr>
          <w:b w:val="0"/>
          <w:sz w:val="24"/>
        </w:rPr>
      </w:pPr>
      <w:r>
        <w:rPr>
          <w:b w:val="0"/>
          <w:sz w:val="24"/>
        </w:rPr>
        <w:t xml:space="preserve">Investigación previa </w:t>
      </w:r>
      <w:r w:rsidR="00F20552">
        <w:rPr>
          <w:b w:val="0"/>
          <w:sz w:val="24"/>
        </w:rPr>
        <w:t>ha mostrado que se han</w:t>
      </w:r>
      <w:r>
        <w:rPr>
          <w:b w:val="0"/>
          <w:sz w:val="24"/>
        </w:rPr>
        <w:t xml:space="preserve"> desarrollado algunas propuestas </w:t>
      </w:r>
      <w:r w:rsidR="00733AA9">
        <w:rPr>
          <w:b w:val="0"/>
          <w:sz w:val="24"/>
        </w:rPr>
        <w:t>tecnológicas</w:t>
      </w:r>
      <w:r>
        <w:rPr>
          <w:b w:val="0"/>
          <w:sz w:val="24"/>
        </w:rPr>
        <w:t xml:space="preserve"> </w:t>
      </w:r>
      <w:r w:rsidR="003624D1">
        <w:rPr>
          <w:b w:val="0"/>
          <w:sz w:val="24"/>
        </w:rPr>
        <w:t xml:space="preserve">asistidas por computador </w:t>
      </w:r>
      <w:r>
        <w:rPr>
          <w:b w:val="0"/>
          <w:sz w:val="24"/>
        </w:rPr>
        <w:t xml:space="preserve">para promover y mejorar la participación </w:t>
      </w:r>
      <w:r w:rsidR="008F0FA8">
        <w:rPr>
          <w:b w:val="0"/>
          <w:sz w:val="24"/>
        </w:rPr>
        <w:t>y aprendizaje colaborativo</w:t>
      </w:r>
      <w:r w:rsidR="00A548D8">
        <w:rPr>
          <w:b w:val="0"/>
          <w:sz w:val="24"/>
        </w:rPr>
        <w:t xml:space="preserve"> de los alumnos</w:t>
      </w:r>
      <w:r w:rsidR="008F0FA8">
        <w:rPr>
          <w:b w:val="0"/>
          <w:sz w:val="24"/>
        </w:rPr>
        <w:t xml:space="preserve"> </w:t>
      </w:r>
      <w:r w:rsidR="00F20552">
        <w:rPr>
          <w:b w:val="0"/>
          <w:sz w:val="24"/>
        </w:rPr>
        <w:fldChar w:fldCharType="begin" w:fldLock="1"/>
      </w:r>
      <w:r w:rsidR="00F20552">
        <w:rPr>
          <w:b w:val="0"/>
          <w:sz w:val="24"/>
        </w:rPr>
        <w:instrText>ADDIN CSL_CITATION { "citationItems" : [ { "id" : "ITEM-1", "itemData" : { "DOI" : "http://doi.acm.org/10.1145/1999030.1999043", "ISBN" : "9781450307512", "abstract" : "Previous research has demonstrated the capacity of interactive tabletops to support co-located collaborative learning; however, these analyses have been at a coarse scale\u2014focusing on general trends across conditions. In this paper, we offer a complimentary per- spective by focusing on specific group dynamics. We detail three cases of dyads using the DigiTile application to work on fraction challenges. While all pairs perform well, their group dynamics are distinctive; as a consequence, the benefits of working together and the benefits of using an interactive tabletop are different for each pair. Thus, we demonstrate that one size does not fit all when char- acterizing howinteractive tabletops support collaborative learning.", "author" : [ { "dropping-particle" : "", "family" : "Rick", "given" : "J", "non-dropping-particle" : "", "parse-names" : false, "suffix" : "" }, { "dropping-particle" : "", "family" : "Marshall", "given" : "P", "non-dropping-particle" : "", "parse-names" : false, "suffix" : "" }, { "dropping-particle" : "", "family" : "Yuill", "given" : "N", "non-dropping-particle" : "", "parse-names" : false, "suffix" : "" } ], "id" : "ITEM-1", "issued" : { "date-parts" : [ [ "2011" ] ] }, "title" : "Beyond one-size-fits-all: how interactive tabletops support collaborative learning", "type" : "article-journal" }, "uris" : [ "http://www.mendeley.com/documents/?uuid=29ab5a1c-1e6a-402f-8f27-d7f97b505447" ] } ], "mendeley" : { "formattedCitation" : "[3]", "plainTextFormattedCitation" : "[3]", "previouslyFormattedCitation" : "[3]" }, "properties" : { "noteIndex" : 0 }, "schema" : "https://github.com/citation-style-language/schema/raw/master/csl-citation.json" }</w:instrText>
      </w:r>
      <w:r w:rsidR="00F20552">
        <w:rPr>
          <w:b w:val="0"/>
          <w:sz w:val="24"/>
        </w:rPr>
        <w:fldChar w:fldCharType="separate"/>
      </w:r>
      <w:r w:rsidR="00F20552" w:rsidRPr="00F20552">
        <w:rPr>
          <w:b w:val="0"/>
          <w:noProof/>
          <w:sz w:val="24"/>
        </w:rPr>
        <w:t>[3]</w:t>
      </w:r>
      <w:r w:rsidR="00F20552">
        <w:rPr>
          <w:b w:val="0"/>
          <w:sz w:val="24"/>
        </w:rPr>
        <w:fldChar w:fldCharType="end"/>
      </w:r>
      <w:r w:rsidR="00F20552">
        <w:rPr>
          <w:b w:val="0"/>
          <w:sz w:val="24"/>
        </w:rPr>
        <w:fldChar w:fldCharType="begin" w:fldLock="1"/>
      </w:r>
      <w:r w:rsidR="00F20552">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sidR="00F20552">
        <w:rPr>
          <w:b w:val="0"/>
          <w:sz w:val="24"/>
        </w:rPr>
        <w:fldChar w:fldCharType="separate"/>
      </w:r>
      <w:r w:rsidR="00F20552" w:rsidRPr="00F20552">
        <w:rPr>
          <w:b w:val="0"/>
          <w:noProof/>
          <w:sz w:val="24"/>
        </w:rPr>
        <w:t>[4]</w:t>
      </w:r>
      <w:r w:rsidR="00F20552">
        <w:rPr>
          <w:b w:val="0"/>
          <w:sz w:val="24"/>
        </w:rPr>
        <w:fldChar w:fldCharType="end"/>
      </w:r>
      <w:r w:rsidR="00F20552">
        <w:rPr>
          <w:b w:val="0"/>
          <w:sz w:val="24"/>
        </w:rPr>
        <w:fldChar w:fldCharType="begin" w:fldLock="1"/>
      </w:r>
      <w:r w:rsidR="00A548D8">
        <w:rPr>
          <w:b w:val="0"/>
          <w:sz w:val="24"/>
        </w:rP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00F20552">
        <w:rPr>
          <w:b w:val="0"/>
          <w:sz w:val="24"/>
        </w:rPr>
        <w:fldChar w:fldCharType="separate"/>
      </w:r>
      <w:r w:rsidR="00F20552" w:rsidRPr="00F20552">
        <w:rPr>
          <w:b w:val="0"/>
          <w:noProof/>
          <w:sz w:val="24"/>
        </w:rPr>
        <w:t>[5]</w:t>
      </w:r>
      <w:r w:rsidR="00F20552">
        <w:rPr>
          <w:b w:val="0"/>
          <w:sz w:val="24"/>
        </w:rPr>
        <w:fldChar w:fldCharType="end"/>
      </w:r>
      <w:r>
        <w:rPr>
          <w:b w:val="0"/>
          <w:sz w:val="24"/>
        </w:rPr>
        <w:t xml:space="preserve">. </w:t>
      </w:r>
      <w:r w:rsidR="00A548D8">
        <w:rPr>
          <w:b w:val="0"/>
          <w:sz w:val="24"/>
        </w:rPr>
        <w:t>Sin embargo, l</w:t>
      </w:r>
      <w:r w:rsidR="0047550C">
        <w:rPr>
          <w:b w:val="0"/>
          <w:sz w:val="24"/>
        </w:rPr>
        <w:t xml:space="preserve">a forma en la que se trabaja en </w:t>
      </w:r>
      <w:r w:rsidR="00733AA9">
        <w:rPr>
          <w:b w:val="0"/>
          <w:sz w:val="24"/>
        </w:rPr>
        <w:t xml:space="preserve"> </w:t>
      </w:r>
      <w:ins w:id="2" w:author="Katherine Chiluiza" w:date="2015-02-23T12:18:00Z">
        <w:r w:rsidR="005F76E3">
          <w:rPr>
            <w:b w:val="0"/>
            <w:sz w:val="24"/>
          </w:rPr>
          <w:t>é</w:t>
        </w:r>
      </w:ins>
      <w:del w:id="3" w:author="Katherine Chiluiza" w:date="2015-02-23T12:18:00Z">
        <w:r w:rsidR="00733AA9" w:rsidDel="005F76E3">
          <w:rPr>
            <w:b w:val="0"/>
            <w:sz w:val="24"/>
          </w:rPr>
          <w:delText>e</w:delText>
        </w:r>
      </w:del>
      <w:r w:rsidR="00733AA9">
        <w:rPr>
          <w:b w:val="0"/>
          <w:sz w:val="24"/>
        </w:rPr>
        <w:t>ste y otro</w:t>
      </w:r>
      <w:r w:rsidR="0003496A">
        <w:rPr>
          <w:b w:val="0"/>
          <w:sz w:val="24"/>
        </w:rPr>
        <w:t>s</w:t>
      </w:r>
      <w:r w:rsidR="00733AA9">
        <w:rPr>
          <w:b w:val="0"/>
          <w:sz w:val="24"/>
        </w:rPr>
        <w:t xml:space="preserve"> tipo</w:t>
      </w:r>
      <w:r w:rsidR="0003496A">
        <w:rPr>
          <w:b w:val="0"/>
          <w:sz w:val="24"/>
        </w:rPr>
        <w:t>s</w:t>
      </w:r>
      <w:r w:rsidR="00733AA9">
        <w:rPr>
          <w:b w:val="0"/>
          <w:sz w:val="24"/>
        </w:rPr>
        <w:t xml:space="preserve"> de </w:t>
      </w:r>
      <w:r w:rsidR="0047550C">
        <w:rPr>
          <w:b w:val="0"/>
          <w:sz w:val="24"/>
        </w:rPr>
        <w:t>ambientes colaborativos</w:t>
      </w:r>
      <w:r w:rsidR="00E0795D">
        <w:rPr>
          <w:b w:val="0"/>
          <w:sz w:val="24"/>
        </w:rPr>
        <w:t xml:space="preserve"> </w:t>
      </w:r>
      <w:r w:rsidR="007E59E1">
        <w:rPr>
          <w:b w:val="0"/>
          <w:sz w:val="24"/>
        </w:rPr>
        <w:t>no ha cambiado s</w:t>
      </w:r>
      <w:r w:rsidR="00605C72">
        <w:rPr>
          <w:b w:val="0"/>
          <w:sz w:val="24"/>
        </w:rPr>
        <w:t>ignificativamente a través de los años</w:t>
      </w:r>
      <w:r w:rsidR="00CE3589">
        <w:rPr>
          <w:b w:val="0"/>
          <w:sz w:val="24"/>
        </w:rPr>
        <w:t>, ya que</w:t>
      </w:r>
      <w:r w:rsidR="007E59E1">
        <w:rPr>
          <w:b w:val="0"/>
          <w:sz w:val="24"/>
        </w:rPr>
        <w:t xml:space="preserve"> </w:t>
      </w:r>
      <w:ins w:id="4" w:author="Katherine Chiluiza" w:date="2015-02-23T12:18:00Z">
        <w:r w:rsidR="005F76E3">
          <w:rPr>
            <w:b w:val="0"/>
            <w:sz w:val="24"/>
          </w:rPr>
          <w:t xml:space="preserve">otros </w:t>
        </w:r>
      </w:ins>
      <w:r w:rsidR="00CE3589">
        <w:rPr>
          <w:b w:val="0"/>
          <w:sz w:val="24"/>
        </w:rPr>
        <w:lastRenderedPageBreak/>
        <w:t>e</w:t>
      </w:r>
      <w:r w:rsidR="0047550C">
        <w:rPr>
          <w:b w:val="0"/>
          <w:sz w:val="24"/>
        </w:rPr>
        <w:t xml:space="preserve">studios muestran que la </w:t>
      </w:r>
      <w:r w:rsidR="00BF0330">
        <w:rPr>
          <w:b w:val="0"/>
          <w:sz w:val="24"/>
        </w:rPr>
        <w:t>utiliza</w:t>
      </w:r>
      <w:r w:rsidR="0047550C">
        <w:rPr>
          <w:b w:val="0"/>
          <w:sz w:val="24"/>
        </w:rPr>
        <w:t>ción de</w:t>
      </w:r>
      <w:r w:rsidR="00BF0330">
        <w:rPr>
          <w:b w:val="0"/>
          <w:sz w:val="24"/>
        </w:rPr>
        <w:t xml:space="preserve"> papel y lápiz</w:t>
      </w:r>
      <w:r w:rsidR="0003496A">
        <w:rPr>
          <w:b w:val="0"/>
          <w:sz w:val="24"/>
        </w:rPr>
        <w:t xml:space="preserve"> aún continúa</w:t>
      </w:r>
      <w:r w:rsidR="00CE3589">
        <w:rPr>
          <w:b w:val="0"/>
          <w:sz w:val="24"/>
        </w:rPr>
        <w:t>n</w:t>
      </w:r>
      <w:r w:rsidR="0047550C">
        <w:rPr>
          <w:b w:val="0"/>
          <w:sz w:val="24"/>
        </w:rPr>
        <w:t xml:space="preserve"> siendo </w:t>
      </w:r>
      <w:r w:rsidR="00733AA9">
        <w:rPr>
          <w:b w:val="0"/>
          <w:sz w:val="24"/>
        </w:rPr>
        <w:t xml:space="preserve">ampliamente </w:t>
      </w:r>
      <w:r w:rsidR="0047550C">
        <w:rPr>
          <w:b w:val="0"/>
          <w:sz w:val="24"/>
        </w:rPr>
        <w:t>utilizado</w:t>
      </w:r>
      <w:r w:rsidR="00CE3589">
        <w:rPr>
          <w:b w:val="0"/>
          <w:sz w:val="24"/>
        </w:rPr>
        <w:t>s</w:t>
      </w:r>
      <w:ins w:id="5" w:author="Katherine Chiluiza" w:date="2015-02-23T12:18:00Z">
        <w:r w:rsidR="005F76E3">
          <w:rPr>
            <w:b w:val="0"/>
            <w:sz w:val="24"/>
          </w:rPr>
          <w:t xml:space="preserve"> a la hora de diseñar</w:t>
        </w:r>
      </w:ins>
      <w:r w:rsidR="00A548D8">
        <w:rPr>
          <w:b w:val="0"/>
          <w:sz w:val="24"/>
        </w:rPr>
        <w:t xml:space="preserve"> </w:t>
      </w:r>
      <w:r w:rsidR="00A548D8">
        <w:rPr>
          <w:b w:val="0"/>
          <w:sz w:val="24"/>
        </w:rPr>
        <w:fldChar w:fldCharType="begin" w:fldLock="1"/>
      </w:r>
      <w:r w:rsidR="003C5732">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00A548D8">
        <w:rPr>
          <w:b w:val="0"/>
          <w:sz w:val="24"/>
        </w:rPr>
        <w:fldChar w:fldCharType="separate"/>
      </w:r>
      <w:r w:rsidR="00A548D8" w:rsidRPr="00A548D8">
        <w:rPr>
          <w:b w:val="0"/>
          <w:noProof/>
          <w:sz w:val="24"/>
        </w:rPr>
        <w:t>[6]</w:t>
      </w:r>
      <w:r w:rsidR="00A548D8">
        <w:rPr>
          <w:b w:val="0"/>
          <w:sz w:val="24"/>
        </w:rPr>
        <w:fldChar w:fldCharType="end"/>
      </w:r>
      <w:r w:rsidR="0047550C">
        <w:rPr>
          <w:b w:val="0"/>
          <w:sz w:val="24"/>
        </w:rPr>
        <w:t>.</w:t>
      </w:r>
      <w:r w:rsidR="00BF0330">
        <w:rPr>
          <w:b w:val="0"/>
          <w:sz w:val="24"/>
        </w:rPr>
        <w:t xml:space="preserve"> </w:t>
      </w:r>
      <w:r w:rsidR="0047550C">
        <w:rPr>
          <w:b w:val="0"/>
          <w:sz w:val="24"/>
        </w:rPr>
        <w:t xml:space="preserve">La tecnología no ha logrado desplazar a las herramientas tradicionales </w:t>
      </w:r>
      <w:r w:rsidR="00A548D8">
        <w:rPr>
          <w:b w:val="0"/>
          <w:sz w:val="24"/>
        </w:rPr>
        <w:t>principalmente por las</w:t>
      </w:r>
      <w:r w:rsidR="007B5EB6">
        <w:rPr>
          <w:b w:val="0"/>
          <w:sz w:val="24"/>
        </w:rPr>
        <w:t xml:space="preserve"> siguiente</w:t>
      </w:r>
      <w:r w:rsidR="00A548D8">
        <w:rPr>
          <w:b w:val="0"/>
          <w:sz w:val="24"/>
        </w:rPr>
        <w:t>s razones</w:t>
      </w:r>
      <w:r w:rsidR="007B5EB6">
        <w:rPr>
          <w:b w:val="0"/>
          <w:sz w:val="24"/>
        </w:rPr>
        <w:t>:</w:t>
      </w:r>
      <w:r w:rsidR="0047550C">
        <w:rPr>
          <w:b w:val="0"/>
          <w:sz w:val="24"/>
        </w:rPr>
        <w:t xml:space="preserve"> flexibilidad espacial que presentan; facilidad</w:t>
      </w:r>
      <w:r w:rsidR="008F0FA8">
        <w:rPr>
          <w:b w:val="0"/>
          <w:sz w:val="24"/>
        </w:rPr>
        <w:t>es</w:t>
      </w:r>
      <w:r w:rsidR="0047550C">
        <w:rPr>
          <w:b w:val="0"/>
          <w:sz w:val="24"/>
        </w:rPr>
        <w:t xml:space="preserve"> que presta</w:t>
      </w:r>
      <w:r w:rsidR="00725795">
        <w:rPr>
          <w:b w:val="0"/>
          <w:sz w:val="24"/>
        </w:rPr>
        <w:t>n para la comunicación entre individuos; además de s</w:t>
      </w:r>
      <w:ins w:id="6" w:author="Katherine Chiluiza" w:date="2015-02-23T15:28:00Z">
        <w:r w:rsidR="00223889">
          <w:rPr>
            <w:b w:val="0"/>
            <w:sz w:val="24"/>
          </w:rPr>
          <w:t>u</w:t>
        </w:r>
      </w:ins>
      <w:del w:id="7" w:author="Katherine Chiluiza" w:date="2015-02-23T15:28:00Z">
        <w:r w:rsidR="00725795" w:rsidDel="00223889">
          <w:rPr>
            <w:b w:val="0"/>
            <w:sz w:val="24"/>
          </w:rPr>
          <w:delText>er</w:delText>
        </w:r>
      </w:del>
      <w:r w:rsidR="00725795">
        <w:rPr>
          <w:b w:val="0"/>
          <w:sz w:val="24"/>
        </w:rPr>
        <w:t xml:space="preserve"> portab</w:t>
      </w:r>
      <w:ins w:id="8" w:author="Katherine Chiluiza" w:date="2015-02-23T15:28:00Z">
        <w:r w:rsidR="00223889">
          <w:rPr>
            <w:b w:val="0"/>
            <w:sz w:val="24"/>
          </w:rPr>
          <w:t>ilidad</w:t>
        </w:r>
      </w:ins>
      <w:del w:id="9" w:author="Katherine Chiluiza" w:date="2015-02-23T15:28:00Z">
        <w:r w:rsidR="00725795" w:rsidDel="00223889">
          <w:rPr>
            <w:b w:val="0"/>
            <w:sz w:val="24"/>
          </w:rPr>
          <w:delText>les</w:delText>
        </w:r>
      </w:del>
      <w:r w:rsidR="00725795">
        <w:rPr>
          <w:b w:val="0"/>
          <w:sz w:val="24"/>
        </w:rPr>
        <w:fldChar w:fldCharType="begin" w:fldLock="1"/>
      </w:r>
      <w:r w:rsidR="00A548D8">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00725795">
        <w:rPr>
          <w:b w:val="0"/>
          <w:sz w:val="24"/>
        </w:rPr>
        <w:fldChar w:fldCharType="separate"/>
      </w:r>
      <w:r w:rsidR="00F20552" w:rsidRPr="00F20552">
        <w:rPr>
          <w:b w:val="0"/>
          <w:noProof/>
          <w:sz w:val="24"/>
        </w:rPr>
        <w:t>[6]</w:t>
      </w:r>
      <w:r w:rsidR="00725795">
        <w:rPr>
          <w:b w:val="0"/>
          <w:sz w:val="24"/>
        </w:rPr>
        <w:fldChar w:fldCharType="end"/>
      </w:r>
      <w:r w:rsidR="00BF0330">
        <w:rPr>
          <w:b w:val="0"/>
          <w:sz w:val="24"/>
        </w:rPr>
        <w:t>.</w:t>
      </w:r>
      <w:r w:rsidR="00A548D8">
        <w:rPr>
          <w:b w:val="0"/>
          <w:sz w:val="24"/>
        </w:rPr>
        <w:t xml:space="preserve"> </w:t>
      </w:r>
    </w:p>
    <w:p w14:paraId="51D5D2FB" w14:textId="4721FB84" w:rsidR="00CE1006" w:rsidRDefault="003D5DBE" w:rsidP="00274817">
      <w:pPr>
        <w:pStyle w:val="Subtitulocapitulo"/>
        <w:numPr>
          <w:ilvl w:val="0"/>
          <w:numId w:val="0"/>
        </w:numPr>
        <w:ind w:left="1416"/>
        <w:jc w:val="both"/>
        <w:rPr>
          <w:b w:val="0"/>
          <w:sz w:val="24"/>
        </w:rPr>
      </w:pPr>
      <w:r>
        <w:rPr>
          <w:b w:val="0"/>
          <w:sz w:val="24"/>
        </w:rPr>
        <w:t>Si bien</w:t>
      </w:r>
      <w:r w:rsidR="008F0FA8">
        <w:rPr>
          <w:b w:val="0"/>
          <w:sz w:val="24"/>
        </w:rPr>
        <w:t xml:space="preserve"> realizar trabajos colaborativos de</w:t>
      </w:r>
      <w:r w:rsidR="00C17BFB">
        <w:rPr>
          <w:b w:val="0"/>
          <w:sz w:val="24"/>
        </w:rPr>
        <w:t xml:space="preserve"> la</w:t>
      </w:r>
      <w:r w:rsidR="008F0FA8">
        <w:rPr>
          <w:b w:val="0"/>
          <w:sz w:val="24"/>
        </w:rPr>
        <w:t xml:space="preserve"> forma tradicional (por ejemplo sobre un pizarrón o papel) </w:t>
      </w:r>
      <w:r w:rsidR="0075299C">
        <w:rPr>
          <w:b w:val="0"/>
          <w:sz w:val="24"/>
        </w:rPr>
        <w:t>facilita</w:t>
      </w:r>
      <w:r w:rsidR="008F0FA8">
        <w:rPr>
          <w:b w:val="0"/>
          <w:sz w:val="24"/>
        </w:rPr>
        <w:t xml:space="preserve"> la comunicación </w:t>
      </w:r>
      <w:r w:rsidR="00092774">
        <w:rPr>
          <w:b w:val="0"/>
          <w:sz w:val="24"/>
        </w:rPr>
        <w:t xml:space="preserve">cara a cara </w:t>
      </w:r>
      <w:r w:rsidR="008F0FA8">
        <w:rPr>
          <w:b w:val="0"/>
          <w:sz w:val="24"/>
        </w:rPr>
        <w:t xml:space="preserve">entre individuos,  </w:t>
      </w:r>
      <w:r w:rsidR="0075299C">
        <w:rPr>
          <w:b w:val="0"/>
          <w:sz w:val="24"/>
        </w:rPr>
        <w:t>también conduce</w:t>
      </w:r>
      <w:del w:id="10" w:author="Katherine Chiluiza" w:date="2015-02-23T12:20:00Z">
        <w:r w:rsidR="0075299C" w:rsidDel="005F76E3">
          <w:rPr>
            <w:b w:val="0"/>
            <w:sz w:val="24"/>
          </w:rPr>
          <w:delText>n</w:delText>
        </w:r>
      </w:del>
      <w:r w:rsidR="0075299C">
        <w:rPr>
          <w:b w:val="0"/>
          <w:sz w:val="24"/>
        </w:rPr>
        <w:t xml:space="preserve"> a ciertos inconvenientes</w:t>
      </w:r>
      <w:r w:rsidR="00CE3589">
        <w:rPr>
          <w:b w:val="0"/>
          <w:sz w:val="24"/>
        </w:rPr>
        <w:t xml:space="preserve"> como:</w:t>
      </w:r>
      <w:r w:rsidR="0075299C">
        <w:rPr>
          <w:b w:val="0"/>
          <w:sz w:val="24"/>
        </w:rPr>
        <w:t xml:space="preserve"> </w:t>
      </w:r>
      <w:r w:rsidR="00872A11">
        <w:rPr>
          <w:b w:val="0"/>
          <w:sz w:val="24"/>
        </w:rPr>
        <w:t xml:space="preserve">dificultad al </w:t>
      </w:r>
      <w:r w:rsidR="0075299C">
        <w:rPr>
          <w:b w:val="0"/>
          <w:sz w:val="24"/>
        </w:rPr>
        <w:t>documentar el trabajo f</w:t>
      </w:r>
      <w:r w:rsidR="006F40C8">
        <w:rPr>
          <w:b w:val="0"/>
          <w:sz w:val="24"/>
        </w:rPr>
        <w:t xml:space="preserve">inal o </w:t>
      </w:r>
      <w:r w:rsidR="00ED29F4">
        <w:rPr>
          <w:b w:val="0"/>
          <w:sz w:val="24"/>
        </w:rPr>
        <w:t xml:space="preserve">replicar o </w:t>
      </w:r>
      <w:r w:rsidR="006F40C8">
        <w:rPr>
          <w:b w:val="0"/>
          <w:sz w:val="24"/>
        </w:rPr>
        <w:t>compartir estos trabajos en</w:t>
      </w:r>
      <w:r w:rsidR="0075299C">
        <w:rPr>
          <w:b w:val="0"/>
          <w:sz w:val="24"/>
        </w:rPr>
        <w:t xml:space="preserve"> repositorios digitales (que a menudo es deseable </w:t>
      </w:r>
      <w:ins w:id="11" w:author="Katherine Chiluiza" w:date="2015-02-23T15:29:00Z">
        <w:r w:rsidR="00223889">
          <w:rPr>
            <w:b w:val="0"/>
            <w:sz w:val="24"/>
          </w:rPr>
          <w:t xml:space="preserve"> observar </w:t>
        </w:r>
      </w:ins>
      <w:r w:rsidR="0075299C">
        <w:rPr>
          <w:b w:val="0"/>
          <w:sz w:val="24"/>
        </w:rPr>
        <w:t>en un trabajo grupal)</w:t>
      </w:r>
      <w:ins w:id="12" w:author="Katherine Chiluiza" w:date="2015-02-23T15:29:00Z">
        <w:r w:rsidR="00223889">
          <w:rPr>
            <w:b w:val="0"/>
            <w:sz w:val="24"/>
          </w:rPr>
          <w:t xml:space="preserve"> </w:t>
        </w:r>
      </w:ins>
      <w:r w:rsidR="0075299C">
        <w:rPr>
          <w:b w:val="0"/>
          <w:sz w:val="24"/>
        </w:rPr>
        <w:fldChar w:fldCharType="begin" w:fldLock="1"/>
      </w:r>
      <w:r w:rsidR="00FF19F1">
        <w:rPr>
          <w:b w:val="0"/>
          <w:sz w:val="24"/>
        </w:rPr>
        <w:instrText>ADDIN CSL_CITATION { "citationItems" : [ { "id" : "ITEM-1", "itemData" : { "DOI" : "10.1145/2069618.2069647", "ISBN" : "9781450308205", "abstract" : "Using affinity diagramming as an example, we investigate reality-based interfaces for supporting creative group work. Based on an observational study grounded in the reality- based interaction framework, we identified power vs. reality tradeoffs that can be addressed to find a close fit to embodied practice. Using this knowledge, we designed and implemented a digital workspace for supporting affinity diagramming. Its hybrid interaction techniques combine digital pen &amp; paper with an interactive table and tangible tokens. An additional vertical display is used to support reflection-in-action and for enhancing discussion and coordination. A preliminary user study confirmed the applicability of our tradeoffs and the general acceptance of the tool design.", "author" : [ { "dropping-particle" : "", "family" : "Geyer", "given" : "Florian", "non-dropping-particle" : "", "parse-names" : false, "suffix" : "" }, { "dropping-particle" : "", "family" : "Pfeil", "given" : "Ulrike", "non-dropping-particle" : "", "parse-names" : false, "suffix" : "" }, { "dropping-particle" : "", "family" : "H\u00f6chtl", "given" : "Anita", "non-dropping-particle" : "", "parse-names" : false, "suffix" : "" }, { "dropping-particle" : "", "family" : "Budzinski", "given" : "Jochen", "non-dropping-particle" : "", "parse-names" : false, "suffix" : "" }, { "dropping-particle" : "", "family" : "Reiterer", "given" : "Harald", "non-dropping-particle" : "", "parse-names" : false, "suffix" : "" } ], "container-title" : "Human-Computer Interaction", "id" : "ITEM-1", "issued" : { "date-parts" : [ [ "2011" ] ] }, "page" : "165-174", "title" : "Designing Reality-Based Interfaces for Creative Group Work", "type" : "article-journal" }, "uris" : [ "http://www.mendeley.com/documents/?uuid=f75a6df2-0467-45fb-87b1-cc47e81059d0" ] } ], "mendeley" : { "formattedCitation" : "[7]", "plainTextFormattedCitation" : "[7]", "previouslyFormattedCitation" : "[7]" }, "properties" : { "noteIndex" : 0 }, "schema" : "https://github.com/citation-style-language/schema/raw/master/csl-citation.json" }</w:instrText>
      </w:r>
      <w:r w:rsidR="0075299C">
        <w:rPr>
          <w:b w:val="0"/>
          <w:sz w:val="24"/>
        </w:rPr>
        <w:fldChar w:fldCharType="separate"/>
      </w:r>
      <w:r w:rsidR="0075299C" w:rsidRPr="0075299C">
        <w:rPr>
          <w:b w:val="0"/>
          <w:noProof/>
          <w:sz w:val="24"/>
        </w:rPr>
        <w:t>[7]</w:t>
      </w:r>
      <w:r w:rsidR="0075299C">
        <w:rPr>
          <w:b w:val="0"/>
          <w:sz w:val="24"/>
        </w:rPr>
        <w:fldChar w:fldCharType="end"/>
      </w:r>
      <w:r w:rsidR="0075299C">
        <w:rPr>
          <w:b w:val="0"/>
          <w:sz w:val="24"/>
        </w:rPr>
        <w:t>.</w:t>
      </w:r>
      <w:r w:rsidR="00401387">
        <w:rPr>
          <w:b w:val="0"/>
          <w:sz w:val="24"/>
        </w:rPr>
        <w:t xml:space="preserve"> </w:t>
      </w:r>
      <w:r w:rsidR="00492AA8">
        <w:rPr>
          <w:b w:val="0"/>
          <w:sz w:val="24"/>
        </w:rPr>
        <w:t xml:space="preserve">En un </w:t>
      </w:r>
      <w:r w:rsidR="00CE3589">
        <w:rPr>
          <w:b w:val="0"/>
          <w:sz w:val="24"/>
        </w:rPr>
        <w:t>aula de clases</w:t>
      </w:r>
      <w:ins w:id="13" w:author="Katherine Chiluiza" w:date="2015-02-23T15:29:00Z">
        <w:r w:rsidR="00223889">
          <w:rPr>
            <w:b w:val="0"/>
            <w:sz w:val="24"/>
          </w:rPr>
          <w:t>,</w:t>
        </w:r>
      </w:ins>
      <w:r w:rsidR="00023661">
        <w:rPr>
          <w:b w:val="0"/>
          <w:sz w:val="24"/>
        </w:rPr>
        <w:t xml:space="preserve"> las herramientas tradicionales también ocasionan </w:t>
      </w:r>
      <w:r w:rsidR="00C17BFB">
        <w:rPr>
          <w:b w:val="0"/>
          <w:sz w:val="24"/>
        </w:rPr>
        <w:t xml:space="preserve">ciertas </w:t>
      </w:r>
      <w:r w:rsidR="00023661">
        <w:rPr>
          <w:b w:val="0"/>
          <w:sz w:val="24"/>
        </w:rPr>
        <w:t>limitaciones</w:t>
      </w:r>
      <w:ins w:id="14" w:author="Katherine Chiluiza" w:date="2015-02-23T15:30:00Z">
        <w:r w:rsidR="00223889">
          <w:rPr>
            <w:b w:val="0"/>
            <w:sz w:val="24"/>
          </w:rPr>
          <w:t>;</w:t>
        </w:r>
      </w:ins>
      <w:del w:id="15" w:author="Katherine Chiluiza" w:date="2015-02-23T15:30:00Z">
        <w:r w:rsidR="00CE3589" w:rsidDel="00223889">
          <w:rPr>
            <w:b w:val="0"/>
            <w:sz w:val="24"/>
          </w:rPr>
          <w:delText>,</w:delText>
        </w:r>
      </w:del>
      <w:r w:rsidR="00CE3589">
        <w:rPr>
          <w:b w:val="0"/>
          <w:sz w:val="24"/>
        </w:rPr>
        <w:t xml:space="preserve"> por ejemplo, </w:t>
      </w:r>
      <w:r w:rsidR="00492AA8">
        <w:rPr>
          <w:b w:val="0"/>
          <w:sz w:val="24"/>
        </w:rPr>
        <w:t>la dificultad en el</w:t>
      </w:r>
      <w:r w:rsidR="00023661">
        <w:rPr>
          <w:b w:val="0"/>
          <w:sz w:val="24"/>
        </w:rPr>
        <w:t xml:space="preserve">  monitoreo del proceso de elaboración y </w:t>
      </w:r>
      <w:r w:rsidR="00C17BFB">
        <w:rPr>
          <w:b w:val="0"/>
          <w:sz w:val="24"/>
        </w:rPr>
        <w:t xml:space="preserve">la </w:t>
      </w:r>
      <w:r w:rsidR="00023661">
        <w:rPr>
          <w:b w:val="0"/>
          <w:sz w:val="24"/>
        </w:rPr>
        <w:t>evaluación de trabajos colaborativos</w:t>
      </w:r>
      <w:ins w:id="16" w:author="Katherine Chiluiza" w:date="2015-02-23T15:29:00Z">
        <w:r w:rsidR="00223889">
          <w:rPr>
            <w:b w:val="0"/>
            <w:sz w:val="24"/>
          </w:rPr>
          <w:t>, pues</w:t>
        </w:r>
      </w:ins>
      <w:del w:id="17" w:author="Katherine Chiluiza" w:date="2015-02-23T15:29:00Z">
        <w:r w:rsidR="00CE3589" w:rsidDel="00223889">
          <w:rPr>
            <w:b w:val="0"/>
            <w:sz w:val="24"/>
          </w:rPr>
          <w:delText>. Y</w:delText>
        </w:r>
        <w:r w:rsidR="006F40C8" w:rsidDel="00223889">
          <w:rPr>
            <w:b w:val="0"/>
            <w:sz w:val="24"/>
          </w:rPr>
          <w:delText xml:space="preserve">a que </w:delText>
        </w:r>
      </w:del>
      <w:r w:rsidR="005825E6">
        <w:rPr>
          <w:b w:val="0"/>
          <w:sz w:val="24"/>
        </w:rPr>
        <w:t xml:space="preserve">generalmente </w:t>
      </w:r>
      <w:r w:rsidR="006F40C8">
        <w:rPr>
          <w:b w:val="0"/>
          <w:sz w:val="24"/>
        </w:rPr>
        <w:t xml:space="preserve">los profesores solo </w:t>
      </w:r>
      <w:del w:id="18" w:author="Katherine Chiluiza" w:date="2015-02-23T15:31:00Z">
        <w:r w:rsidR="006F40C8" w:rsidDel="00223889">
          <w:rPr>
            <w:b w:val="0"/>
            <w:sz w:val="24"/>
          </w:rPr>
          <w:delText xml:space="preserve">observan </w:delText>
        </w:r>
      </w:del>
      <w:ins w:id="19" w:author="Katherine Chiluiza" w:date="2015-02-23T15:31:00Z">
        <w:r w:rsidR="00223889">
          <w:rPr>
            <w:b w:val="0"/>
            <w:sz w:val="24"/>
          </w:rPr>
          <w:t>cuenta con la versión</w:t>
        </w:r>
      </w:ins>
      <w:del w:id="20" w:author="Katherine Chiluiza" w:date="2015-02-23T15:31:00Z">
        <w:r w:rsidR="006F40C8" w:rsidDel="00223889">
          <w:rPr>
            <w:b w:val="0"/>
            <w:sz w:val="24"/>
          </w:rPr>
          <w:delText xml:space="preserve">el </w:delText>
        </w:r>
        <w:r w:rsidR="00092774" w:rsidDel="00223889">
          <w:rPr>
            <w:b w:val="0"/>
            <w:sz w:val="24"/>
          </w:rPr>
          <w:delText>resultado</w:delText>
        </w:r>
      </w:del>
      <w:r w:rsidR="006F40C8">
        <w:rPr>
          <w:b w:val="0"/>
          <w:sz w:val="24"/>
        </w:rPr>
        <w:t xml:space="preserve"> final</w:t>
      </w:r>
      <w:r w:rsidR="00092774">
        <w:rPr>
          <w:b w:val="0"/>
          <w:sz w:val="24"/>
        </w:rPr>
        <w:t xml:space="preserve"> del trabajo</w:t>
      </w:r>
      <w:r w:rsidR="00023661">
        <w:rPr>
          <w:b w:val="0"/>
          <w:sz w:val="24"/>
        </w:rPr>
        <w:t xml:space="preserve">. </w:t>
      </w:r>
    </w:p>
    <w:p w14:paraId="43CDE24D" w14:textId="55BCBE41" w:rsidR="00CE1006" w:rsidRDefault="005825E6" w:rsidP="00274817">
      <w:pPr>
        <w:pStyle w:val="Subtitulocapitulo"/>
        <w:numPr>
          <w:ilvl w:val="0"/>
          <w:numId w:val="0"/>
        </w:numPr>
        <w:ind w:left="1416"/>
        <w:jc w:val="both"/>
        <w:rPr>
          <w:b w:val="0"/>
          <w:sz w:val="24"/>
        </w:rPr>
      </w:pPr>
      <w:r>
        <w:rPr>
          <w:b w:val="0"/>
          <w:sz w:val="24"/>
        </w:rPr>
        <w:t xml:space="preserve">Esto </w:t>
      </w:r>
      <w:r w:rsidR="00C17BFB">
        <w:rPr>
          <w:b w:val="0"/>
          <w:sz w:val="24"/>
        </w:rPr>
        <w:t xml:space="preserve">es un problema </w:t>
      </w:r>
      <w:r w:rsidR="00872A11">
        <w:rPr>
          <w:b w:val="0"/>
          <w:sz w:val="24"/>
        </w:rPr>
        <w:t>debido a que</w:t>
      </w:r>
      <w:r w:rsidR="00C17BFB">
        <w:rPr>
          <w:b w:val="0"/>
          <w:sz w:val="24"/>
        </w:rPr>
        <w:t xml:space="preserve"> los </w:t>
      </w:r>
      <w:r>
        <w:rPr>
          <w:b w:val="0"/>
          <w:sz w:val="24"/>
        </w:rPr>
        <w:t xml:space="preserve">maestros </w:t>
      </w:r>
      <w:r w:rsidR="00C17BFB">
        <w:rPr>
          <w:b w:val="0"/>
          <w:sz w:val="24"/>
        </w:rPr>
        <w:t xml:space="preserve">podrían encontrar difícil  </w:t>
      </w:r>
      <w:r>
        <w:rPr>
          <w:b w:val="0"/>
          <w:sz w:val="24"/>
        </w:rPr>
        <w:t xml:space="preserve">evaluar el proceso colaborativo, </w:t>
      </w:r>
      <w:r w:rsidR="00092774">
        <w:rPr>
          <w:b w:val="0"/>
          <w:sz w:val="24"/>
        </w:rPr>
        <w:t xml:space="preserve">así también </w:t>
      </w:r>
      <w:r>
        <w:rPr>
          <w:b w:val="0"/>
          <w:sz w:val="24"/>
        </w:rPr>
        <w:t xml:space="preserve">como conocer </w:t>
      </w:r>
      <w:ins w:id="21" w:author="Katherine Chiluiza" w:date="2015-02-23T15:31:00Z">
        <w:r w:rsidR="00223889">
          <w:rPr>
            <w:b w:val="0"/>
            <w:sz w:val="24"/>
          </w:rPr>
          <w:t>cuán balanceada estuvo</w:t>
        </w:r>
      </w:ins>
      <w:del w:id="22" w:author="Katherine Chiluiza" w:date="2015-02-23T15:31:00Z">
        <w:r w:rsidDel="00223889">
          <w:rPr>
            <w:b w:val="0"/>
            <w:sz w:val="24"/>
          </w:rPr>
          <w:delText xml:space="preserve">la simetría </w:delText>
        </w:r>
      </w:del>
      <w:del w:id="23" w:author="Katherine Chiluiza" w:date="2015-02-23T15:32:00Z">
        <w:r w:rsidDel="00223889">
          <w:rPr>
            <w:b w:val="0"/>
            <w:sz w:val="24"/>
          </w:rPr>
          <w:delText>de</w:delText>
        </w:r>
      </w:del>
      <w:r>
        <w:rPr>
          <w:b w:val="0"/>
          <w:sz w:val="24"/>
        </w:rPr>
        <w:t xml:space="preserve"> la </w:t>
      </w:r>
      <w:r>
        <w:rPr>
          <w:b w:val="0"/>
          <w:sz w:val="24"/>
        </w:rPr>
        <w:lastRenderedPageBreak/>
        <w:t xml:space="preserve">participación, </w:t>
      </w:r>
      <w:r w:rsidR="00C17BFB">
        <w:rPr>
          <w:b w:val="0"/>
          <w:sz w:val="24"/>
        </w:rPr>
        <w:t>la calidad de la aportación o la contribución individual de los estudiantes</w:t>
      </w:r>
      <w:r w:rsidR="00C17BFB">
        <w:rPr>
          <w:b w:val="0"/>
          <w:sz w:val="24"/>
        </w:rPr>
        <w:fldChar w:fldCharType="begin" w:fldLock="1"/>
      </w:r>
      <w:r w:rsidR="005F55DA">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sidR="00C17BFB">
        <w:rPr>
          <w:b w:val="0"/>
          <w:sz w:val="24"/>
        </w:rPr>
        <w:fldChar w:fldCharType="separate"/>
      </w:r>
      <w:r w:rsidR="00C17BFB" w:rsidRPr="00C17BFB">
        <w:rPr>
          <w:b w:val="0"/>
          <w:noProof/>
          <w:sz w:val="24"/>
        </w:rPr>
        <w:t>[4]</w:t>
      </w:r>
      <w:r w:rsidR="00C17BFB">
        <w:rPr>
          <w:b w:val="0"/>
          <w:sz w:val="24"/>
        </w:rPr>
        <w:fldChar w:fldCharType="end"/>
      </w:r>
      <w:r w:rsidR="003D5DBE">
        <w:rPr>
          <w:b w:val="0"/>
          <w:sz w:val="24"/>
        </w:rPr>
        <w:t>.</w:t>
      </w:r>
      <w:r w:rsidR="00023661">
        <w:rPr>
          <w:b w:val="0"/>
          <w:sz w:val="24"/>
        </w:rPr>
        <w:t xml:space="preserve"> </w:t>
      </w:r>
    </w:p>
    <w:p w14:paraId="3802E5A0" w14:textId="44FE7951" w:rsidR="00C41DF2" w:rsidRDefault="003D5DBE" w:rsidP="00274817">
      <w:pPr>
        <w:pStyle w:val="Subtitulocapitulo"/>
        <w:numPr>
          <w:ilvl w:val="0"/>
          <w:numId w:val="0"/>
        </w:numPr>
        <w:ind w:left="1416"/>
        <w:jc w:val="both"/>
        <w:rPr>
          <w:b w:val="0"/>
          <w:sz w:val="24"/>
        </w:rPr>
      </w:pPr>
      <w:r>
        <w:rPr>
          <w:b w:val="0"/>
          <w:sz w:val="24"/>
        </w:rPr>
        <w:t>Esto</w:t>
      </w:r>
      <w:r w:rsidR="003570C3">
        <w:rPr>
          <w:b w:val="0"/>
          <w:sz w:val="24"/>
        </w:rPr>
        <w:t xml:space="preserve"> puede</w:t>
      </w:r>
      <w:r w:rsidR="003C5732">
        <w:rPr>
          <w:b w:val="0"/>
          <w:sz w:val="24"/>
        </w:rPr>
        <w:t xml:space="preserve"> ocasionar que la percepción del estudiante en cuanto a cuán justa es su evaluación se vea afectada</w:t>
      </w:r>
      <w:r w:rsidR="00206366">
        <w:rPr>
          <w:b w:val="0"/>
          <w:sz w:val="24"/>
        </w:rPr>
        <w:t xml:space="preserve">. </w:t>
      </w:r>
      <w:r w:rsidR="00F00DCD">
        <w:rPr>
          <w:b w:val="0"/>
          <w:sz w:val="24"/>
        </w:rPr>
        <w:t>Investigadores</w:t>
      </w:r>
      <w:r w:rsidR="00C649A1">
        <w:rPr>
          <w:b w:val="0"/>
          <w:sz w:val="24"/>
        </w:rPr>
        <w:t xml:space="preserve"> han encontrado que este tipo de percepción </w:t>
      </w:r>
      <w:r w:rsidR="00B60A19">
        <w:rPr>
          <w:b w:val="0"/>
          <w:sz w:val="24"/>
        </w:rPr>
        <w:t xml:space="preserve"> </w:t>
      </w:r>
      <w:r w:rsidR="00492AA8">
        <w:rPr>
          <w:b w:val="0"/>
          <w:sz w:val="24"/>
        </w:rPr>
        <w:t xml:space="preserve">debe ser tomada en cuenta </w:t>
      </w:r>
      <w:r w:rsidR="00C85986">
        <w:rPr>
          <w:b w:val="0"/>
          <w:sz w:val="24"/>
        </w:rPr>
        <w:t xml:space="preserve">en </w:t>
      </w:r>
      <w:r w:rsidR="00C649A1">
        <w:rPr>
          <w:b w:val="0"/>
          <w:sz w:val="24"/>
        </w:rPr>
        <w:t>el curso de aprendizaje</w:t>
      </w:r>
      <w:r w:rsidR="003624D1">
        <w:rPr>
          <w:b w:val="0"/>
          <w:sz w:val="24"/>
        </w:rPr>
        <w:t xml:space="preserve"> de estudiantes, </w:t>
      </w:r>
      <w:r w:rsidR="00872A11">
        <w:rPr>
          <w:b w:val="0"/>
          <w:sz w:val="24"/>
        </w:rPr>
        <w:t>ya que</w:t>
      </w:r>
      <w:r w:rsidR="003624D1">
        <w:rPr>
          <w:b w:val="0"/>
          <w:sz w:val="24"/>
        </w:rPr>
        <w:t xml:space="preserve"> </w:t>
      </w:r>
      <w:r w:rsidR="00F00DCD">
        <w:rPr>
          <w:b w:val="0"/>
          <w:sz w:val="24"/>
        </w:rPr>
        <w:t>sus estudios sugieren que est</w:t>
      </w:r>
      <w:r w:rsidR="00492AA8">
        <w:rPr>
          <w:b w:val="0"/>
          <w:sz w:val="24"/>
        </w:rPr>
        <w:t>e tipo de percepción</w:t>
      </w:r>
      <w:r w:rsidR="00F00DCD">
        <w:rPr>
          <w:b w:val="0"/>
          <w:sz w:val="24"/>
        </w:rPr>
        <w:t xml:space="preserve"> </w:t>
      </w:r>
      <w:r w:rsidR="00492AA8">
        <w:rPr>
          <w:b w:val="0"/>
          <w:sz w:val="24"/>
        </w:rPr>
        <w:t xml:space="preserve">es </w:t>
      </w:r>
      <w:r w:rsidR="00F00DCD">
        <w:rPr>
          <w:b w:val="0"/>
          <w:sz w:val="24"/>
        </w:rPr>
        <w:t xml:space="preserve">un </w:t>
      </w:r>
      <w:r w:rsidR="00206366" w:rsidRPr="00206366">
        <w:rPr>
          <w:b w:val="0"/>
          <w:sz w:val="24"/>
        </w:rPr>
        <w:t>predictor de la motivación, el aprendizaje</w:t>
      </w:r>
      <w:r w:rsidR="00F00DCD">
        <w:rPr>
          <w:b w:val="0"/>
          <w:sz w:val="24"/>
        </w:rPr>
        <w:t>,</w:t>
      </w:r>
      <w:r w:rsidR="00206366" w:rsidRPr="00206366">
        <w:rPr>
          <w:b w:val="0"/>
          <w:sz w:val="24"/>
        </w:rPr>
        <w:t xml:space="preserve"> y la agresión</w:t>
      </w:r>
      <w:r w:rsidR="00B60A19">
        <w:rPr>
          <w:b w:val="0"/>
          <w:sz w:val="24"/>
        </w:rPr>
        <w:t xml:space="preserve"> que </w:t>
      </w:r>
      <w:r w:rsidR="00C649A1">
        <w:rPr>
          <w:b w:val="0"/>
          <w:sz w:val="24"/>
        </w:rPr>
        <w:t>estos</w:t>
      </w:r>
      <w:r w:rsidR="00B60A19">
        <w:rPr>
          <w:b w:val="0"/>
          <w:sz w:val="24"/>
        </w:rPr>
        <w:t xml:space="preserve"> muestran</w:t>
      </w:r>
      <w:r w:rsidR="007343FC">
        <w:rPr>
          <w:b w:val="0"/>
          <w:sz w:val="24"/>
        </w:rPr>
        <w:t xml:space="preserve"> hacia</w:t>
      </w:r>
      <w:r w:rsidR="00B60A19">
        <w:rPr>
          <w:b w:val="0"/>
          <w:sz w:val="24"/>
        </w:rPr>
        <w:t>/en</w:t>
      </w:r>
      <w:r w:rsidR="007343FC">
        <w:rPr>
          <w:b w:val="0"/>
          <w:sz w:val="24"/>
        </w:rPr>
        <w:t xml:space="preserve"> una clase en particular</w:t>
      </w:r>
      <w:r w:rsidR="003570C3">
        <w:rPr>
          <w:b w:val="0"/>
          <w:sz w:val="24"/>
        </w:rPr>
        <w:fldChar w:fldCharType="begin" w:fldLock="1"/>
      </w:r>
      <w:r w:rsidR="00FF19F1">
        <w:rPr>
          <w:b w:val="0"/>
          <w:sz w:val="24"/>
        </w:rPr>
        <w:instrText>ADDIN CSL_CITATION { "citationItems" : [ { "id" : "ITEM-1", "itemData" : { "DOI" : "10.1080/01463370209385646", "ISSN" : "0146-3373", "abstract" : "The present study examined the relationship between students\u2019 perceptions of distributive and procedural justice in a college course and student motivation concerning the course, affective learning in the course, and aggression toward the course instructor. Although student perceptions of both distributive and procedural justice were positively correlated with student motivation and affective learning and negatively correlated with student aggression toward the course instructor, multiple regression analyses indicated that only perceptions of procedural justice predicted the three criterion variables at a statistically significant level while distributive justice perceptions did not. Implications and suggestions for future research in classroom justice are offered.", "author" : [ { "dropping-particle" : "", "family" : "Chory\u2010Assad", "given" : "Rebecca M.", "non-dropping-particle" : "", "parse-names" : false, "suffix" : "" } ], "container-title" : "Communication Quarterly", "id" : "ITEM-1", "issue" : "1", "issued" : { "date-parts" : [ [ "2002", "1", "21" ] ] }, "page" : "58-77", "publisher" : "Taylor &amp; Francis Group", "title" : "Classroom justice: Perceptions of fairness as a predictor of student motivation, learning, and aggression", "type" : "article-journal", "volume" : "50" }, "uris" : [ "http://www.mendeley.com/documents/?uuid=6f4429d6-89bb-4892-91d3-247570bafef3" ] } ], "mendeley" : { "formattedCitation" : "[8]", "plainTextFormattedCitation" : "[8]", "previouslyFormattedCitation" : "[8]" }, "properties" : { "noteIndex" : 0 }, "schema" : "https://github.com/citation-style-language/schema/raw/master/csl-citation.json" }</w:instrText>
      </w:r>
      <w:r w:rsidR="003570C3">
        <w:rPr>
          <w:b w:val="0"/>
          <w:sz w:val="24"/>
        </w:rPr>
        <w:fldChar w:fldCharType="separate"/>
      </w:r>
      <w:r w:rsidR="0075299C" w:rsidRPr="0075299C">
        <w:rPr>
          <w:b w:val="0"/>
          <w:noProof/>
          <w:sz w:val="24"/>
        </w:rPr>
        <w:t>[8]</w:t>
      </w:r>
      <w:r w:rsidR="003570C3">
        <w:rPr>
          <w:b w:val="0"/>
          <w:sz w:val="24"/>
        </w:rPr>
        <w:fldChar w:fldCharType="end"/>
      </w:r>
      <w:r w:rsidR="003570C3">
        <w:rPr>
          <w:b w:val="0"/>
          <w:sz w:val="24"/>
        </w:rPr>
        <w:t>.</w:t>
      </w:r>
    </w:p>
    <w:p w14:paraId="7141F912" w14:textId="77777777" w:rsidR="007E59E1" w:rsidRDefault="007E59E1" w:rsidP="00274817">
      <w:pPr>
        <w:pStyle w:val="Subtitulocapitulo"/>
        <w:numPr>
          <w:ilvl w:val="0"/>
          <w:numId w:val="0"/>
        </w:numPr>
        <w:ind w:left="1416"/>
        <w:jc w:val="both"/>
        <w:rPr>
          <w:b w:val="0"/>
          <w:sz w:val="24"/>
        </w:rPr>
      </w:pPr>
    </w:p>
    <w:p w14:paraId="5E082F97" w14:textId="0DD8464C" w:rsidR="00A5142E" w:rsidRDefault="00C41DF2" w:rsidP="00274817">
      <w:pPr>
        <w:pStyle w:val="Subtitulocapitulo"/>
        <w:numPr>
          <w:ilvl w:val="0"/>
          <w:numId w:val="0"/>
        </w:numPr>
        <w:ind w:left="1416"/>
        <w:jc w:val="both"/>
        <w:rPr>
          <w:b w:val="0"/>
          <w:sz w:val="24"/>
        </w:rPr>
      </w:pPr>
      <w:r>
        <w:rPr>
          <w:b w:val="0"/>
          <w:sz w:val="24"/>
        </w:rPr>
        <w:t>E</w:t>
      </w:r>
      <w:r w:rsidR="00BF0330">
        <w:rPr>
          <w:b w:val="0"/>
          <w:sz w:val="24"/>
        </w:rPr>
        <w:t xml:space="preserve">n los </w:t>
      </w:r>
      <w:r w:rsidR="00276A84">
        <w:rPr>
          <w:b w:val="0"/>
          <w:sz w:val="24"/>
        </w:rPr>
        <w:t xml:space="preserve">últimos años </w:t>
      </w:r>
      <w:r w:rsidR="00092774">
        <w:rPr>
          <w:b w:val="0"/>
          <w:sz w:val="24"/>
        </w:rPr>
        <w:t>se ha</w:t>
      </w:r>
      <w:r w:rsidR="00276A84">
        <w:rPr>
          <w:b w:val="0"/>
          <w:sz w:val="24"/>
        </w:rPr>
        <w:t xml:space="preserve"> </w:t>
      </w:r>
      <w:r w:rsidR="00092774">
        <w:rPr>
          <w:b w:val="0"/>
          <w:sz w:val="24"/>
        </w:rPr>
        <w:t xml:space="preserve">presenciado </w:t>
      </w:r>
      <w:r w:rsidR="00276A84">
        <w:rPr>
          <w:b w:val="0"/>
          <w:sz w:val="24"/>
        </w:rPr>
        <w:t xml:space="preserve">el desarrollo </w:t>
      </w:r>
      <w:r w:rsidR="00BF0330">
        <w:rPr>
          <w:b w:val="0"/>
          <w:sz w:val="24"/>
        </w:rPr>
        <w:t xml:space="preserve">de nuevas herramientas tecnológicas </w:t>
      </w:r>
      <w:r w:rsidR="007E59E1">
        <w:rPr>
          <w:b w:val="0"/>
          <w:sz w:val="24"/>
        </w:rPr>
        <w:t>(</w:t>
      </w:r>
      <w:r>
        <w:rPr>
          <w:b w:val="0"/>
          <w:sz w:val="24"/>
        </w:rPr>
        <w:t>in situ</w:t>
      </w:r>
      <w:r w:rsidR="007E59E1">
        <w:rPr>
          <w:b w:val="0"/>
          <w:sz w:val="24"/>
        </w:rPr>
        <w:t>)</w:t>
      </w:r>
      <w:r>
        <w:rPr>
          <w:b w:val="0"/>
          <w:sz w:val="24"/>
        </w:rPr>
        <w:t xml:space="preserve"> </w:t>
      </w:r>
      <w:r w:rsidR="00BF0330">
        <w:rPr>
          <w:b w:val="0"/>
          <w:sz w:val="24"/>
        </w:rPr>
        <w:t>que tienen el propósito de facilitar tareas</w:t>
      </w:r>
      <w:r>
        <w:rPr>
          <w:b w:val="0"/>
          <w:sz w:val="24"/>
        </w:rPr>
        <w:t xml:space="preserve"> </w:t>
      </w:r>
      <w:r w:rsidR="00BF0330">
        <w:rPr>
          <w:b w:val="0"/>
          <w:sz w:val="24"/>
        </w:rPr>
        <w:t>de esta índole</w:t>
      </w:r>
      <w:r w:rsidR="00A5142E">
        <w:rPr>
          <w:b w:val="0"/>
          <w:sz w:val="24"/>
        </w:rPr>
        <w:t xml:space="preserve"> y dar solución parcialmente a  los </w:t>
      </w:r>
      <w:r w:rsidR="00276A84">
        <w:rPr>
          <w:b w:val="0"/>
          <w:sz w:val="24"/>
        </w:rPr>
        <w:t>inconvenientes</w:t>
      </w:r>
      <w:r w:rsidR="00A5142E">
        <w:rPr>
          <w:b w:val="0"/>
          <w:sz w:val="24"/>
        </w:rPr>
        <w:t xml:space="preserve"> anteriormente mencionados</w:t>
      </w:r>
      <w:r w:rsidR="00BF0330">
        <w:rPr>
          <w:b w:val="0"/>
          <w:sz w:val="24"/>
        </w:rPr>
        <w:t>.</w:t>
      </w:r>
      <w:r w:rsidR="0089360E">
        <w:rPr>
          <w:b w:val="0"/>
          <w:sz w:val="24"/>
        </w:rPr>
        <w:t xml:space="preserve"> </w:t>
      </w:r>
    </w:p>
    <w:p w14:paraId="3D2A45C5" w14:textId="3DCAC704" w:rsidR="00A5142E" w:rsidRDefault="0089360E" w:rsidP="00274817">
      <w:pPr>
        <w:pStyle w:val="Subtitulocapitulo"/>
        <w:numPr>
          <w:ilvl w:val="0"/>
          <w:numId w:val="0"/>
        </w:numPr>
        <w:ind w:left="1416"/>
        <w:jc w:val="both"/>
        <w:rPr>
          <w:b w:val="0"/>
          <w:sz w:val="24"/>
        </w:rPr>
      </w:pPr>
      <w:r>
        <w:rPr>
          <w:b w:val="0"/>
          <w:sz w:val="24"/>
        </w:rPr>
        <w:t xml:space="preserve">Como el trabajo propuesto por R. Martínez et al. </w:t>
      </w:r>
      <w:r w:rsidR="000C40F1">
        <w:rPr>
          <w:b w:val="0"/>
          <w:sz w:val="24"/>
        </w:rPr>
        <w:fldChar w:fldCharType="begin" w:fldLock="1"/>
      </w:r>
      <w:r w:rsidR="00FF19F1">
        <w:rPr>
          <w:b w:val="0"/>
          <w:sz w:val="24"/>
        </w:rP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sidR="000C40F1">
        <w:rPr>
          <w:b w:val="0"/>
          <w:sz w:val="24"/>
        </w:rPr>
        <w:fldChar w:fldCharType="separate"/>
      </w:r>
      <w:r w:rsidR="0075299C" w:rsidRPr="0075299C">
        <w:rPr>
          <w:b w:val="0"/>
          <w:noProof/>
          <w:sz w:val="24"/>
        </w:rPr>
        <w:t>[9]</w:t>
      </w:r>
      <w:r w:rsidR="000C40F1">
        <w:rPr>
          <w:b w:val="0"/>
          <w:sz w:val="24"/>
        </w:rPr>
        <w:fldChar w:fldCharType="end"/>
      </w:r>
      <w:r w:rsidR="00A5142E">
        <w:rPr>
          <w:b w:val="0"/>
          <w:sz w:val="24"/>
        </w:rPr>
        <w:t xml:space="preserve">, con una </w:t>
      </w:r>
      <w:r w:rsidR="00454582">
        <w:rPr>
          <w:b w:val="0"/>
          <w:sz w:val="24"/>
        </w:rPr>
        <w:t>solución</w:t>
      </w:r>
      <w:r w:rsidR="00276A84">
        <w:rPr>
          <w:b w:val="0"/>
          <w:sz w:val="24"/>
        </w:rPr>
        <w:t xml:space="preserve"> </w:t>
      </w:r>
      <w:r w:rsidR="00A5142E">
        <w:rPr>
          <w:b w:val="0"/>
          <w:sz w:val="24"/>
        </w:rPr>
        <w:t xml:space="preserve">llamada </w:t>
      </w:r>
      <w:r w:rsidR="00454582">
        <w:rPr>
          <w:b w:val="0"/>
          <w:sz w:val="24"/>
        </w:rPr>
        <w:t>“Collaid”</w:t>
      </w:r>
      <w:r w:rsidR="00276A84">
        <w:rPr>
          <w:b w:val="0"/>
          <w:sz w:val="24"/>
        </w:rPr>
        <w:t xml:space="preserve">. Este trabajo ha sido desarrollado con el propósito de potenciar el aprendizaje y el trabajo </w:t>
      </w:r>
      <w:r>
        <w:rPr>
          <w:b w:val="0"/>
          <w:sz w:val="24"/>
        </w:rPr>
        <w:t>en</w:t>
      </w:r>
      <w:r w:rsidR="00276A84">
        <w:rPr>
          <w:b w:val="0"/>
          <w:sz w:val="24"/>
        </w:rPr>
        <w:t xml:space="preserve"> equipo. </w:t>
      </w:r>
      <w:r w:rsidR="00A5142E" w:rsidRPr="00A5142E">
        <w:rPr>
          <w:b w:val="0"/>
          <w:i/>
          <w:sz w:val="24"/>
        </w:rPr>
        <w:t>Collaid</w:t>
      </w:r>
      <w:r w:rsidR="00276A84">
        <w:rPr>
          <w:b w:val="0"/>
          <w:sz w:val="24"/>
        </w:rPr>
        <w:t xml:space="preserve"> utiliza </w:t>
      </w:r>
      <w:r>
        <w:rPr>
          <w:b w:val="0"/>
          <w:sz w:val="24"/>
        </w:rPr>
        <w:t xml:space="preserve">una </w:t>
      </w:r>
      <w:r w:rsidR="003E3AE3">
        <w:rPr>
          <w:b w:val="0"/>
          <w:sz w:val="24"/>
        </w:rPr>
        <w:t>pantalla</w:t>
      </w:r>
      <w:r>
        <w:rPr>
          <w:b w:val="0"/>
          <w:sz w:val="24"/>
        </w:rPr>
        <w:t xml:space="preserve"> táctil como soporte para la participación de los individuos</w:t>
      </w:r>
      <w:r w:rsidR="007969BC">
        <w:rPr>
          <w:b w:val="0"/>
          <w:sz w:val="24"/>
        </w:rPr>
        <w:t xml:space="preserve"> en el diseño de mapas conceptuales</w:t>
      </w:r>
      <w:r w:rsidR="00276A84">
        <w:rPr>
          <w:b w:val="0"/>
          <w:sz w:val="24"/>
        </w:rPr>
        <w:t>. A</w:t>
      </w:r>
      <w:r w:rsidR="00A5142E">
        <w:rPr>
          <w:b w:val="0"/>
          <w:sz w:val="24"/>
        </w:rPr>
        <w:t xml:space="preserve">demás utiliza </w:t>
      </w:r>
      <w:r w:rsidR="00454582">
        <w:rPr>
          <w:b w:val="0"/>
          <w:sz w:val="24"/>
        </w:rPr>
        <w:t>información sobre la posición de cada pe</w:t>
      </w:r>
      <w:r w:rsidR="00A5142E">
        <w:rPr>
          <w:b w:val="0"/>
          <w:sz w:val="24"/>
        </w:rPr>
        <w:t>rsona y su interacción verbal, con el obj</w:t>
      </w:r>
      <w:r w:rsidR="000E5E4A">
        <w:rPr>
          <w:b w:val="0"/>
          <w:sz w:val="24"/>
        </w:rPr>
        <w:t xml:space="preserve">etivo de ayudar a determinar el aporte </w:t>
      </w:r>
      <w:r w:rsidR="00A5142E">
        <w:rPr>
          <w:b w:val="0"/>
          <w:sz w:val="24"/>
        </w:rPr>
        <w:t xml:space="preserve">de cada individuo </w:t>
      </w:r>
      <w:r w:rsidR="00454582">
        <w:rPr>
          <w:b w:val="0"/>
          <w:sz w:val="24"/>
        </w:rPr>
        <w:t>(ver Figura 1)</w:t>
      </w:r>
      <w:r w:rsidR="007969BC">
        <w:rPr>
          <w:b w:val="0"/>
          <w:sz w:val="24"/>
        </w:rPr>
        <w:t xml:space="preserve"> y mostrar </w:t>
      </w:r>
      <w:r w:rsidR="007969BC">
        <w:rPr>
          <w:b w:val="0"/>
          <w:sz w:val="24"/>
        </w:rPr>
        <w:lastRenderedPageBreak/>
        <w:t>una lista de sugerencias sobre tópicos que cada usuario podría querer utilizar</w:t>
      </w:r>
      <w:r>
        <w:rPr>
          <w:b w:val="0"/>
          <w:sz w:val="24"/>
        </w:rPr>
        <w:t>.</w:t>
      </w:r>
      <w:r w:rsidR="007969BC">
        <w:rPr>
          <w:b w:val="0"/>
          <w:sz w:val="24"/>
        </w:rPr>
        <w:t xml:space="preserve"> Los usuarios </w:t>
      </w:r>
      <w:r w:rsidR="00FB701E">
        <w:rPr>
          <w:b w:val="0"/>
          <w:sz w:val="24"/>
        </w:rPr>
        <w:t>alimentan de</w:t>
      </w:r>
      <w:r w:rsidR="007969BC">
        <w:rPr>
          <w:b w:val="0"/>
          <w:sz w:val="24"/>
        </w:rPr>
        <w:t xml:space="preserve"> información a su trabajo colaborativo  </w:t>
      </w:r>
      <w:r w:rsidR="00FB701E">
        <w:rPr>
          <w:b w:val="0"/>
          <w:sz w:val="24"/>
        </w:rPr>
        <w:t>en</w:t>
      </w:r>
      <w:r w:rsidR="007969BC">
        <w:rPr>
          <w:b w:val="0"/>
          <w:sz w:val="24"/>
        </w:rPr>
        <w:t xml:space="preserve"> Collaid</w:t>
      </w:r>
      <w:r w:rsidR="00FB701E">
        <w:rPr>
          <w:b w:val="0"/>
          <w:sz w:val="24"/>
        </w:rPr>
        <w:t>,</w:t>
      </w:r>
      <w:r w:rsidR="007969BC">
        <w:rPr>
          <w:b w:val="0"/>
          <w:sz w:val="24"/>
        </w:rPr>
        <w:t xml:space="preserve"> utilizando sus dedos </w:t>
      </w:r>
      <w:r w:rsidR="00FB701E">
        <w:rPr>
          <w:b w:val="0"/>
          <w:sz w:val="24"/>
        </w:rPr>
        <w:t xml:space="preserve"> para escribir </w:t>
      </w:r>
      <w:r w:rsidR="007969BC">
        <w:rPr>
          <w:b w:val="0"/>
          <w:sz w:val="24"/>
        </w:rPr>
        <w:t>sobre</w:t>
      </w:r>
      <w:r w:rsidR="00FB701E">
        <w:rPr>
          <w:b w:val="0"/>
          <w:sz w:val="24"/>
        </w:rPr>
        <w:t xml:space="preserve"> un teclado virtual</w:t>
      </w:r>
      <w:r w:rsidR="007969BC">
        <w:rPr>
          <w:b w:val="0"/>
          <w:sz w:val="24"/>
        </w:rPr>
        <w:t>.</w:t>
      </w:r>
      <w:r w:rsidR="00FB701E">
        <w:rPr>
          <w:b w:val="0"/>
          <w:sz w:val="24"/>
        </w:rPr>
        <w:t xml:space="preserve"> Esta solución viene integrada con un componente de monitoreo del trabajo colaborativo, que es utilizada por el orquestador del trabajo</w:t>
      </w:r>
      <w:r w:rsidR="00092774">
        <w:rPr>
          <w:b w:val="0"/>
          <w:sz w:val="24"/>
        </w:rPr>
        <w:t xml:space="preserve"> (maestro)</w:t>
      </w:r>
      <w:r w:rsidR="00FB701E">
        <w:rPr>
          <w:b w:val="0"/>
          <w:sz w:val="24"/>
        </w:rPr>
        <w:t xml:space="preserve"> para conocer el estado del desarrollo del trabajo en todo momento.</w:t>
      </w:r>
    </w:p>
    <w:p w14:paraId="238EBDD5" w14:textId="77777777" w:rsidR="00964D29" w:rsidRDefault="00964D29" w:rsidP="00274817">
      <w:pPr>
        <w:pStyle w:val="Subtitulocapitulo"/>
        <w:keepNext/>
        <w:numPr>
          <w:ilvl w:val="0"/>
          <w:numId w:val="0"/>
        </w:numPr>
        <w:ind w:left="1416"/>
        <w:jc w:val="center"/>
      </w:pPr>
      <w:r>
        <w:rPr>
          <w:noProof/>
          <w:lang w:val="en-US" w:eastAsia="en-US"/>
        </w:rPr>
        <w:drawing>
          <wp:inline distT="0" distB="0" distL="0" distR="0" wp14:anchorId="4DF1D2FD" wp14:editId="51380728">
            <wp:extent cx="3933825" cy="2638425"/>
            <wp:effectExtent l="0" t="0" r="9525"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33825" cy="2638425"/>
                    </a:xfrm>
                    <a:prstGeom prst="rect">
                      <a:avLst/>
                    </a:prstGeom>
                    <a:noFill/>
                    <a:ln>
                      <a:noFill/>
                    </a:ln>
                  </pic:spPr>
                </pic:pic>
              </a:graphicData>
            </a:graphic>
          </wp:inline>
        </w:drawing>
      </w:r>
    </w:p>
    <w:p w14:paraId="36155831" w14:textId="77777777" w:rsidR="00964D29" w:rsidRDefault="00964D29" w:rsidP="00274817">
      <w:pPr>
        <w:pStyle w:val="Caption"/>
        <w:ind w:left="624"/>
        <w:jc w:val="center"/>
      </w:pPr>
      <w:r>
        <w:t xml:space="preserve">Figura </w:t>
      </w:r>
      <w:fldSimple w:instr=" SEQ Figura \* ARABIC ">
        <w:r>
          <w:rPr>
            <w:noProof/>
          </w:rPr>
          <w:t>1</w:t>
        </w:r>
      </w:fldSimple>
      <w:r>
        <w:t>.1: Esquema de la solución de trabajo grupal Collaid. Fuente:</w:t>
      </w:r>
      <w:r>
        <w:fldChar w:fldCharType="begin" w:fldLock="1"/>
      </w:r>
      <w: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fldChar w:fldCharType="separate"/>
      </w:r>
      <w:r w:rsidRPr="00FF19F1">
        <w:rPr>
          <w:i w:val="0"/>
          <w:noProof/>
        </w:rPr>
        <w:t>[9]</w:t>
      </w:r>
      <w:r>
        <w:fldChar w:fldCharType="end"/>
      </w:r>
    </w:p>
    <w:p w14:paraId="6BE51209" w14:textId="77777777" w:rsidR="00964D29" w:rsidRPr="00375968" w:rsidRDefault="00964D29" w:rsidP="00274817">
      <w:pPr>
        <w:ind w:left="624"/>
      </w:pPr>
    </w:p>
    <w:p w14:paraId="1F16F6DB" w14:textId="77777777" w:rsidR="00561D33" w:rsidRDefault="00561D33" w:rsidP="00274817">
      <w:pPr>
        <w:pStyle w:val="Subtitulocapitulo"/>
        <w:numPr>
          <w:ilvl w:val="0"/>
          <w:numId w:val="0"/>
        </w:numPr>
        <w:ind w:left="1416"/>
        <w:jc w:val="both"/>
        <w:rPr>
          <w:b w:val="0"/>
          <w:sz w:val="24"/>
        </w:rPr>
      </w:pPr>
    </w:p>
    <w:p w14:paraId="21DF71A9" w14:textId="0426A7FC" w:rsidR="00D44937" w:rsidRDefault="00401387" w:rsidP="00274817">
      <w:pPr>
        <w:pStyle w:val="Subtitulocapitulo"/>
        <w:numPr>
          <w:ilvl w:val="0"/>
          <w:numId w:val="0"/>
        </w:numPr>
        <w:ind w:left="1416"/>
        <w:jc w:val="both"/>
        <w:rPr>
          <w:b w:val="0"/>
          <w:sz w:val="24"/>
        </w:rPr>
      </w:pPr>
      <w:r>
        <w:rPr>
          <w:b w:val="0"/>
          <w:sz w:val="24"/>
        </w:rPr>
        <w:t>A pesar de que existen</w:t>
      </w:r>
      <w:r w:rsidR="006E0202">
        <w:rPr>
          <w:b w:val="0"/>
          <w:sz w:val="24"/>
        </w:rPr>
        <w:t xml:space="preserve"> diversas</w:t>
      </w:r>
      <w:r>
        <w:rPr>
          <w:b w:val="0"/>
          <w:sz w:val="24"/>
        </w:rPr>
        <w:t xml:space="preserve"> soluciones </w:t>
      </w:r>
      <w:r w:rsidR="00CE5F1B">
        <w:rPr>
          <w:b w:val="0"/>
          <w:sz w:val="24"/>
        </w:rPr>
        <w:t xml:space="preserve">propuestas </w:t>
      </w:r>
      <w:r w:rsidR="006E0202">
        <w:rPr>
          <w:b w:val="0"/>
          <w:sz w:val="24"/>
        </w:rPr>
        <w:t xml:space="preserve">cuyo objetivo es asistir </w:t>
      </w:r>
      <w:r>
        <w:rPr>
          <w:b w:val="0"/>
          <w:sz w:val="24"/>
        </w:rPr>
        <w:t>al trabajo colaborativo, algunos problemas deben ser resueltos aún. Cuestiones como restricciones el tamaño de la superficie táctil</w:t>
      </w:r>
      <w:r w:rsidR="00EE790F">
        <w:rPr>
          <w:b w:val="0"/>
          <w:sz w:val="24"/>
        </w:rPr>
        <w:t xml:space="preserve"> que utilizan soluciones anteriores</w:t>
      </w:r>
      <w:r>
        <w:rPr>
          <w:b w:val="0"/>
          <w:sz w:val="24"/>
        </w:rPr>
        <w:t>,</w:t>
      </w:r>
      <w:r w:rsidR="00C41DF2">
        <w:rPr>
          <w:b w:val="0"/>
          <w:sz w:val="24"/>
        </w:rPr>
        <w:t xml:space="preserve"> la trazabilidad de tareas,</w:t>
      </w:r>
      <w:r w:rsidR="0078088F">
        <w:rPr>
          <w:b w:val="0"/>
          <w:sz w:val="24"/>
        </w:rPr>
        <w:t xml:space="preserve"> la capacidad de monitorear el desarrollo </w:t>
      </w:r>
      <w:r w:rsidR="0078088F">
        <w:rPr>
          <w:b w:val="0"/>
          <w:sz w:val="24"/>
        </w:rPr>
        <w:lastRenderedPageBreak/>
        <w:t>de la tarea,</w:t>
      </w:r>
      <w:r>
        <w:rPr>
          <w:b w:val="0"/>
          <w:sz w:val="24"/>
        </w:rPr>
        <w:t xml:space="preserve"> la cantidad de personas que pueden participar, la complejidad de configuración del ambiente</w:t>
      </w:r>
      <w:r w:rsidR="007E59E1">
        <w:rPr>
          <w:b w:val="0"/>
          <w:sz w:val="24"/>
        </w:rPr>
        <w:t xml:space="preserve"> de trabajo</w:t>
      </w:r>
      <w:r w:rsidR="008D4491">
        <w:rPr>
          <w:b w:val="0"/>
          <w:sz w:val="24"/>
        </w:rPr>
        <w:t xml:space="preserve">, </w:t>
      </w:r>
      <w:r>
        <w:rPr>
          <w:b w:val="0"/>
          <w:sz w:val="24"/>
        </w:rPr>
        <w:t>el coste de la implementación,</w:t>
      </w:r>
      <w:r w:rsidR="008D4491">
        <w:rPr>
          <w:b w:val="0"/>
          <w:sz w:val="24"/>
        </w:rPr>
        <w:t xml:space="preserve"> y herramientas que hagan énfasis en el diseño de software, </w:t>
      </w:r>
      <w:r>
        <w:rPr>
          <w:b w:val="0"/>
          <w:sz w:val="24"/>
        </w:rPr>
        <w:t>hacen necesaria investigación en este campo.</w:t>
      </w:r>
      <w:r w:rsidR="00561D33">
        <w:rPr>
          <w:b w:val="0"/>
          <w:sz w:val="24"/>
        </w:rPr>
        <w:t xml:space="preserve"> </w:t>
      </w:r>
    </w:p>
    <w:p w14:paraId="672A8012" w14:textId="77777777" w:rsidR="00561D33" w:rsidRDefault="00561D33" w:rsidP="00C948EC">
      <w:pPr>
        <w:pStyle w:val="Subtitulocapitulo"/>
        <w:numPr>
          <w:ilvl w:val="0"/>
          <w:numId w:val="0"/>
        </w:numPr>
        <w:ind w:left="792"/>
        <w:jc w:val="both"/>
        <w:rPr>
          <w:b w:val="0"/>
          <w:sz w:val="24"/>
        </w:rPr>
      </w:pPr>
    </w:p>
    <w:p w14:paraId="03EBE8C7" w14:textId="77777777" w:rsidR="00916B0C" w:rsidRPr="00C948EC" w:rsidRDefault="00916B0C" w:rsidP="00C948EC">
      <w:pPr>
        <w:pStyle w:val="Subtitulocapitulo"/>
        <w:numPr>
          <w:ilvl w:val="0"/>
          <w:numId w:val="0"/>
        </w:numPr>
        <w:ind w:left="792"/>
        <w:jc w:val="both"/>
        <w:rPr>
          <w:b w:val="0"/>
          <w:sz w:val="24"/>
        </w:rPr>
      </w:pPr>
    </w:p>
    <w:p w14:paraId="1EFD4C88" w14:textId="77777777" w:rsidR="00BC7933" w:rsidRPr="00237F25" w:rsidRDefault="00D44937" w:rsidP="00BC7933">
      <w:pPr>
        <w:pStyle w:val="Subtitulocapitulo"/>
        <w:rPr>
          <w:sz w:val="24"/>
        </w:rPr>
      </w:pPr>
      <w:bookmarkStart w:id="24" w:name="_Toc397264972"/>
      <w:r w:rsidRPr="00D44937">
        <w:t xml:space="preserve">Descripción del </w:t>
      </w:r>
      <w:r w:rsidR="00BC7933">
        <w:t>problema</w:t>
      </w:r>
      <w:bookmarkStart w:id="25" w:name="_Toc397264973"/>
      <w:bookmarkEnd w:id="24"/>
    </w:p>
    <w:p w14:paraId="740F9029" w14:textId="1DDEB77B" w:rsidR="00E27B0D" w:rsidRDefault="00E27B0D" w:rsidP="00DB5FF3">
      <w:pPr>
        <w:pStyle w:val="Subtitulocapitulo"/>
        <w:numPr>
          <w:ilvl w:val="0"/>
          <w:numId w:val="0"/>
        </w:numPr>
        <w:ind w:left="792"/>
        <w:rPr>
          <w:b w:val="0"/>
          <w:sz w:val="24"/>
          <w:szCs w:val="24"/>
        </w:rPr>
      </w:pPr>
    </w:p>
    <w:p w14:paraId="56B0C533" w14:textId="3ABB16B8" w:rsidR="006D4CE4" w:rsidRDefault="006D4CE4" w:rsidP="00092774">
      <w:pPr>
        <w:pStyle w:val="Subtitulocapitulo"/>
        <w:numPr>
          <w:ilvl w:val="0"/>
          <w:numId w:val="0"/>
        </w:numPr>
        <w:ind w:left="1416"/>
        <w:jc w:val="both"/>
        <w:rPr>
          <w:b w:val="0"/>
          <w:sz w:val="24"/>
        </w:rPr>
      </w:pPr>
      <w:r w:rsidRPr="006D4CE4">
        <w:rPr>
          <w:b w:val="0"/>
          <w:sz w:val="24"/>
        </w:rPr>
        <w:t xml:space="preserve">Un aula de clases común, en donde se propone la realización de una actividad de trabajo </w:t>
      </w:r>
      <w:r w:rsidR="00B25D34">
        <w:rPr>
          <w:b w:val="0"/>
          <w:sz w:val="24"/>
        </w:rPr>
        <w:t>colaborativo</w:t>
      </w:r>
      <w:r w:rsidRPr="006D4CE4">
        <w:rPr>
          <w:b w:val="0"/>
          <w:sz w:val="24"/>
        </w:rPr>
        <w:t xml:space="preserve"> en la que se requiere por ejemplo, de la elaboración de diagramas de diseño de software, contiene tradicionalmente dos actores involucrados: estudiantes y docentes. Por un lado, los estudiantes elaboran generalmente diagramas sobre papel de manera colaborativa. Por otro lado, los profesores son los encargados de la r</w:t>
      </w:r>
      <w:r w:rsidR="00964D29">
        <w:rPr>
          <w:b w:val="0"/>
          <w:sz w:val="24"/>
        </w:rPr>
        <w:t>evisión y evaluación del trabajo colaborativo</w:t>
      </w:r>
      <w:r w:rsidRPr="006D4CE4">
        <w:rPr>
          <w:b w:val="0"/>
          <w:sz w:val="24"/>
        </w:rPr>
        <w:t>. Existen dificultades en este tipo de tareas que suponen esfuerzo y que afectan a los actores en distinta forma. Este trabajo de investigación abordará el problema desde cada una de la</w:t>
      </w:r>
      <w:ins w:id="26" w:author="Katherine Chiluiza" w:date="2015-02-23T15:34:00Z">
        <w:r w:rsidR="00223889">
          <w:rPr>
            <w:b w:val="0"/>
            <w:sz w:val="24"/>
          </w:rPr>
          <w:t>s</w:t>
        </w:r>
      </w:ins>
      <w:r w:rsidRPr="006D4CE4">
        <w:rPr>
          <w:b w:val="0"/>
          <w:sz w:val="24"/>
        </w:rPr>
        <w:t xml:space="preserve"> perspectiva</w:t>
      </w:r>
      <w:ins w:id="27" w:author="Katherine Chiluiza" w:date="2015-02-23T15:34:00Z">
        <w:r w:rsidR="00223889">
          <w:rPr>
            <w:b w:val="0"/>
            <w:sz w:val="24"/>
          </w:rPr>
          <w:t>s</w:t>
        </w:r>
      </w:ins>
      <w:r w:rsidRPr="006D4CE4">
        <w:rPr>
          <w:b w:val="0"/>
          <w:sz w:val="24"/>
        </w:rPr>
        <w:t xml:space="preserve"> de estos actores. </w:t>
      </w:r>
    </w:p>
    <w:p w14:paraId="0C78F86C" w14:textId="77777777" w:rsidR="006D4CE4" w:rsidRDefault="006D4CE4" w:rsidP="00092774">
      <w:pPr>
        <w:pStyle w:val="Subtitulocapitulo"/>
        <w:numPr>
          <w:ilvl w:val="0"/>
          <w:numId w:val="0"/>
        </w:numPr>
        <w:ind w:left="1416"/>
        <w:jc w:val="both"/>
        <w:rPr>
          <w:b w:val="0"/>
          <w:sz w:val="24"/>
        </w:rPr>
      </w:pPr>
    </w:p>
    <w:p w14:paraId="60C35340" w14:textId="36635AA6" w:rsidR="006D4CE4" w:rsidRDefault="006D4CE4" w:rsidP="00092774">
      <w:pPr>
        <w:pStyle w:val="Subtitulocapitulo"/>
        <w:numPr>
          <w:ilvl w:val="0"/>
          <w:numId w:val="0"/>
        </w:numPr>
        <w:ind w:left="1416"/>
        <w:jc w:val="both"/>
        <w:rPr>
          <w:b w:val="0"/>
          <w:sz w:val="24"/>
        </w:rPr>
      </w:pPr>
      <w:r w:rsidRPr="006D4CE4">
        <w:rPr>
          <w:b w:val="0"/>
          <w:sz w:val="24"/>
        </w:rPr>
        <w:lastRenderedPageBreak/>
        <w:t>Desde el punto de vista del docente, se ha evidenciado la dificultad que supone medir objetivamente la participación efectiva de cada uno los miembros de un grupo y la calidad de su aportación</w:t>
      </w:r>
      <w:ins w:id="28" w:author="Katherine Chiluiza" w:date="2015-02-23T15:34:00Z">
        <w:r w:rsidR="00223889">
          <w:rPr>
            <w:b w:val="0"/>
            <w:sz w:val="24"/>
          </w:rPr>
          <w:t xml:space="preserve"> </w:t>
        </w:r>
      </w:ins>
      <w:r w:rsidR="00B3548F">
        <w:rPr>
          <w:b w:val="0"/>
          <w:sz w:val="24"/>
        </w:rPr>
        <w:fldChar w:fldCharType="begin" w:fldLock="1"/>
      </w:r>
      <w:r w:rsidR="00D51B0A">
        <w:rPr>
          <w:b w:val="0"/>
          <w:sz w:val="24"/>
        </w:rPr>
        <w:instrText>ADDIN CSL_CITATION { "citationItems" : [ { "id" : "ITEM-1", "itemData" : { "ISBN" : "0-7695-1877-X", "author" : [ { "dropping-particle" : "", "family" : "Hayes", "given" : "Jane Huffman", "non-dropping-particle" : "", "parse-names" : false, "suffix" : "" }, { "dropping-particle" : "", "family" : "Lethbridge", "given" : "Timothy C.", "non-dropping-particle" : "", "parse-names" : false, "suffix" : "" }, { "dropping-particle" : "", "family" : "Port", "given" : "Daniel", "non-dropping-particle" : "", "parse-names" : false, "suffix" : "" } ], "id" : "ITEM-1", "issued" : { "date-parts" : [ [ "2003", "5", "3" ] ] }, "page" : "1-2", "publisher" : "IEEE Computer Society", "title" : "Evaluating individual contribution toward group software engineering projects", "type" : "article-journal" }, "uris" : [ "http://www.mendeley.com/documents/?uuid=5468f279-d836-414e-bb48-49f30572ed90" ] } ], "mendeley" : { "formattedCitation" : "[10]", "plainTextFormattedCitation" : "[10]", "previouslyFormattedCitation" : "[10]" }, "properties" : { "noteIndex" : 0 }, "schema" : "https://github.com/citation-style-language/schema/raw/master/csl-citation.json" }</w:instrText>
      </w:r>
      <w:r w:rsidR="00B3548F">
        <w:rPr>
          <w:b w:val="0"/>
          <w:sz w:val="24"/>
        </w:rPr>
        <w:fldChar w:fldCharType="separate"/>
      </w:r>
      <w:r w:rsidR="00CE5F1B" w:rsidRPr="00CE5F1B">
        <w:rPr>
          <w:b w:val="0"/>
          <w:noProof/>
          <w:sz w:val="24"/>
        </w:rPr>
        <w:t>[10]</w:t>
      </w:r>
      <w:r w:rsidR="00B3548F">
        <w:rPr>
          <w:b w:val="0"/>
          <w:sz w:val="24"/>
        </w:rPr>
        <w:fldChar w:fldCharType="end"/>
      </w:r>
      <w:r w:rsidRPr="006D4CE4">
        <w:rPr>
          <w:b w:val="0"/>
          <w:sz w:val="24"/>
        </w:rPr>
        <w:t>. Este trabajo resulta tedioso pues implica revisar el trabajo final, hacer un reporte para cada integrante de grupo y retroalimentarlo. Consecuentemente, el instructor pudiera entregar una retroalimentación incompleta, con pocos detalles o poco efectiva.</w:t>
      </w:r>
      <w:r>
        <w:rPr>
          <w:b w:val="0"/>
          <w:sz w:val="24"/>
        </w:rPr>
        <w:t xml:space="preserve"> </w:t>
      </w:r>
      <w:r w:rsidRPr="006D4CE4">
        <w:rPr>
          <w:b w:val="0"/>
          <w:sz w:val="24"/>
        </w:rPr>
        <w:t xml:space="preserve"> </w:t>
      </w:r>
    </w:p>
    <w:p w14:paraId="485A991D" w14:textId="77777777" w:rsidR="006D4CE4" w:rsidRDefault="006D4CE4" w:rsidP="00092774">
      <w:pPr>
        <w:pStyle w:val="Subtitulocapitulo"/>
        <w:numPr>
          <w:ilvl w:val="0"/>
          <w:numId w:val="0"/>
        </w:numPr>
        <w:ind w:left="1416"/>
        <w:jc w:val="both"/>
        <w:rPr>
          <w:b w:val="0"/>
          <w:sz w:val="24"/>
        </w:rPr>
      </w:pPr>
    </w:p>
    <w:p w14:paraId="17DF0A99" w14:textId="393DB6A3" w:rsidR="006D4CE4" w:rsidRDefault="006D4CE4" w:rsidP="00092774">
      <w:pPr>
        <w:pStyle w:val="Subtitulocapitulo"/>
        <w:numPr>
          <w:ilvl w:val="0"/>
          <w:numId w:val="0"/>
        </w:numPr>
        <w:ind w:left="1416"/>
        <w:jc w:val="both"/>
        <w:rPr>
          <w:b w:val="0"/>
          <w:sz w:val="24"/>
        </w:rPr>
      </w:pPr>
      <w:r w:rsidRPr="006D4CE4">
        <w:rPr>
          <w:b w:val="0"/>
          <w:sz w:val="24"/>
        </w:rPr>
        <w:t>Desde el punto de vista del estudiante, el reparto de actividades grupales pudiera ser desigual, al no existir herramientas que ayuden a tener una medida objetiva de las aportaciones de los integrantes de grupo. Lo cual pudiere provocar conflictos intra</w:t>
      </w:r>
      <w:r w:rsidR="00F36B2F">
        <w:rPr>
          <w:b w:val="0"/>
          <w:sz w:val="24"/>
        </w:rPr>
        <w:t>-</w:t>
      </w:r>
      <w:r w:rsidRPr="006D4CE4">
        <w:rPr>
          <w:b w:val="0"/>
          <w:sz w:val="24"/>
        </w:rPr>
        <w:t xml:space="preserve">grupales y la percepción de una injusta calificación para quienes no participan de forma activa en la elaboración del trabajo en grupo. </w:t>
      </w:r>
    </w:p>
    <w:p w14:paraId="21197498" w14:textId="77777777" w:rsidR="006D4CE4" w:rsidRDefault="006D4CE4" w:rsidP="00092774">
      <w:pPr>
        <w:pStyle w:val="Subtitulocapitulo"/>
        <w:numPr>
          <w:ilvl w:val="0"/>
          <w:numId w:val="0"/>
        </w:numPr>
        <w:ind w:left="1416"/>
        <w:jc w:val="both"/>
        <w:rPr>
          <w:b w:val="0"/>
          <w:sz w:val="24"/>
        </w:rPr>
      </w:pPr>
    </w:p>
    <w:p w14:paraId="257E2326" w14:textId="705C7B29" w:rsidR="00676124" w:rsidRDefault="006D4CE4" w:rsidP="00092774">
      <w:pPr>
        <w:pStyle w:val="Subtitulocapitulo"/>
        <w:numPr>
          <w:ilvl w:val="0"/>
          <w:numId w:val="0"/>
        </w:numPr>
        <w:ind w:left="1416"/>
        <w:jc w:val="both"/>
        <w:rPr>
          <w:b w:val="0"/>
          <w:sz w:val="24"/>
        </w:rPr>
      </w:pPr>
      <w:r w:rsidRPr="006D4CE4">
        <w:rPr>
          <w:b w:val="0"/>
          <w:sz w:val="24"/>
        </w:rPr>
        <w:t>Con los avances de la tecnología, nuevas herramientas que apoyan la interacción simultánea están disponibles para los desarrolladores y usuarios. Un ejemplo de estos avances son las superficies colaborativas comerciales</w:t>
      </w:r>
      <w:r w:rsidR="00B73980">
        <w:rPr>
          <w:b w:val="0"/>
          <w:sz w:val="24"/>
        </w:rPr>
        <w:fldChar w:fldCharType="begin" w:fldLock="1"/>
      </w:r>
      <w:r w:rsidR="00D51B0A">
        <w:rPr>
          <w:b w:val="0"/>
          <w:sz w:val="24"/>
        </w:rPr>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instrText>
      </w:r>
      <w:r w:rsidR="00B73980">
        <w:rPr>
          <w:b w:val="0"/>
          <w:sz w:val="24"/>
        </w:rPr>
        <w:fldChar w:fldCharType="separate"/>
      </w:r>
      <w:r w:rsidR="00CE5F1B" w:rsidRPr="00CE5F1B">
        <w:rPr>
          <w:b w:val="0"/>
          <w:noProof/>
          <w:sz w:val="24"/>
        </w:rPr>
        <w:t>[11]</w:t>
      </w:r>
      <w:r w:rsidR="00B73980">
        <w:rPr>
          <w:b w:val="0"/>
          <w:sz w:val="24"/>
        </w:rPr>
        <w:fldChar w:fldCharType="end"/>
      </w:r>
      <w:r w:rsidRPr="006D4CE4">
        <w:rPr>
          <w:b w:val="0"/>
          <w:sz w:val="24"/>
        </w:rPr>
        <w:t>.</w:t>
      </w:r>
      <w:r w:rsidR="00181584">
        <w:rPr>
          <w:b w:val="0"/>
          <w:sz w:val="24"/>
        </w:rPr>
        <w:t xml:space="preserve"> En particular, las superficies colaborativas </w:t>
      </w:r>
      <w:r w:rsidR="00181584" w:rsidRPr="00181584">
        <w:rPr>
          <w:b w:val="0"/>
          <w:sz w:val="24"/>
        </w:rPr>
        <w:t xml:space="preserve">proporcionan una nueva manera de </w:t>
      </w:r>
      <w:r w:rsidR="00181584" w:rsidRPr="00181584">
        <w:rPr>
          <w:b w:val="0"/>
          <w:sz w:val="24"/>
        </w:rPr>
        <w:lastRenderedPageBreak/>
        <w:t>apoyar tareas de colaboración porque permiten interacciones cara a cara entre los individuos y</w:t>
      </w:r>
      <w:r w:rsidR="00181584">
        <w:rPr>
          <w:b w:val="0"/>
          <w:sz w:val="24"/>
        </w:rPr>
        <w:t>,</w:t>
      </w:r>
      <w:r w:rsidR="00181584" w:rsidRPr="00181584">
        <w:rPr>
          <w:b w:val="0"/>
          <w:sz w:val="24"/>
        </w:rPr>
        <w:t xml:space="preserve"> al mismo tiempo, </w:t>
      </w:r>
      <w:r w:rsidR="00181584">
        <w:rPr>
          <w:b w:val="0"/>
          <w:sz w:val="24"/>
        </w:rPr>
        <w:t>presentar</w:t>
      </w:r>
      <w:r w:rsidR="00181584" w:rsidRPr="00181584">
        <w:rPr>
          <w:b w:val="0"/>
          <w:sz w:val="24"/>
        </w:rPr>
        <w:t xml:space="preserve"> información través de un compartido dispositivo</w:t>
      </w:r>
      <w:r w:rsidR="00181584">
        <w:rPr>
          <w:b w:val="0"/>
          <w:sz w:val="24"/>
        </w:rPr>
        <w:t xml:space="preserve"> a las personas que realizan trabajos colaborativos </w:t>
      </w:r>
      <w:r w:rsidR="00181584">
        <w:rPr>
          <w:b w:val="0"/>
          <w:sz w:val="24"/>
        </w:rPr>
        <w:fldChar w:fldCharType="begin" w:fldLock="1"/>
      </w:r>
      <w:r w:rsidR="00D51B0A">
        <w:rPr>
          <w:b w:val="0"/>
          <w:sz w:val="24"/>
        </w:rPr>
        <w:instrText>ADDIN CSL_CITATION { "citationItems" : [ { "id" : "ITEM-1", "itemData" : { "ISBN" : "9781742102146", "author" : [ { "dropping-particle" : "", "family" : "Martinez", "given" : "Roberto", "non-dropping-particle" : "", "parse-names" : false, "suffix" : "" }, { "dropping-particle" : "", "family" : "Kay", "given" : "Judy", "non-dropping-particle" : "", "parse-names" : false, "suffix" : "" }, { "dropping-particle" : "", "family" : "Yacef", "given" : "Kalina", "non-dropping-particle" : "", "parse-names" : false, "suffix" : "" } ], "container-title" : "International Conference on Computer Supported Collaborative Learning, CSCL 2011", "id" : "ITEM-1", "issued" : { "date-parts" : [ [ "2011" ] ] }, "page" : "25-32", "title" : "Visualisations for longitudinal participation, contribution and progress of a collaborative task at the tabletop", "type" : "article-journal" }, "uris" : [ "http://www.mendeley.com/documents/?uuid=81da8684-5e3e-4195-980b-861cc94565b0" ] } ], "mendeley" : { "formattedCitation" : "[12]", "plainTextFormattedCitation" : "[12]", "previouslyFormattedCitation" : "[12]" }, "properties" : { "noteIndex" : 0 }, "schema" : "https://github.com/citation-style-language/schema/raw/master/csl-citation.json" }</w:instrText>
      </w:r>
      <w:r w:rsidR="00181584">
        <w:rPr>
          <w:b w:val="0"/>
          <w:sz w:val="24"/>
        </w:rPr>
        <w:fldChar w:fldCharType="separate"/>
      </w:r>
      <w:r w:rsidR="00CE5F1B" w:rsidRPr="00CE5F1B">
        <w:rPr>
          <w:b w:val="0"/>
          <w:noProof/>
          <w:sz w:val="24"/>
        </w:rPr>
        <w:t>[12]</w:t>
      </w:r>
      <w:r w:rsidR="00181584">
        <w:rPr>
          <w:b w:val="0"/>
          <w:sz w:val="24"/>
        </w:rPr>
        <w:fldChar w:fldCharType="end"/>
      </w:r>
      <w:r w:rsidR="00181584">
        <w:rPr>
          <w:b w:val="0"/>
          <w:sz w:val="24"/>
        </w:rPr>
        <w:t>.</w:t>
      </w:r>
      <w:r w:rsidRPr="006D4CE4">
        <w:rPr>
          <w:b w:val="0"/>
          <w:sz w:val="24"/>
        </w:rPr>
        <w:t xml:space="preserve"> En nuestro medio, estas superficies no son ubicuas debido al costo asociado en hardware</w:t>
      </w:r>
      <w:r w:rsidR="001D57E7">
        <w:rPr>
          <w:b w:val="0"/>
          <w:sz w:val="24"/>
        </w:rPr>
        <w:t xml:space="preserve"> </w:t>
      </w:r>
      <w:r w:rsidRPr="006D4CE4">
        <w:rPr>
          <w:b w:val="0"/>
          <w:sz w:val="24"/>
        </w:rPr>
        <w:t xml:space="preserve"> y en la implementación de software.</w:t>
      </w:r>
      <w:r w:rsidR="005F55DA">
        <w:rPr>
          <w:b w:val="0"/>
          <w:sz w:val="24"/>
        </w:rPr>
        <w:t xml:space="preserve"> Por </w:t>
      </w:r>
      <w:r w:rsidR="00F04776">
        <w:rPr>
          <w:b w:val="0"/>
          <w:sz w:val="24"/>
        </w:rPr>
        <w:t xml:space="preserve">mencionar algunos </w:t>
      </w:r>
      <w:r w:rsidR="005F55DA">
        <w:rPr>
          <w:b w:val="0"/>
          <w:sz w:val="24"/>
        </w:rPr>
        <w:t>ejemplo</w:t>
      </w:r>
      <w:r w:rsidR="00F04776">
        <w:rPr>
          <w:b w:val="0"/>
          <w:sz w:val="24"/>
        </w:rPr>
        <w:t>s</w:t>
      </w:r>
      <w:r w:rsidR="005F55DA">
        <w:rPr>
          <w:b w:val="0"/>
          <w:sz w:val="24"/>
        </w:rPr>
        <w:t xml:space="preserve">, </w:t>
      </w:r>
      <w:r w:rsidR="00603E59">
        <w:rPr>
          <w:b w:val="0"/>
          <w:sz w:val="24"/>
        </w:rPr>
        <w:t xml:space="preserve">como </w:t>
      </w:r>
      <w:r w:rsidR="005F55DA">
        <w:rPr>
          <w:b w:val="0"/>
          <w:sz w:val="24"/>
        </w:rPr>
        <w:t xml:space="preserve">la solución </w:t>
      </w:r>
      <w:r w:rsidR="000C3DBE">
        <w:rPr>
          <w:b w:val="0"/>
          <w:sz w:val="24"/>
        </w:rPr>
        <w:t xml:space="preserve">multitáctil </w:t>
      </w:r>
      <w:r w:rsidR="00510D9C">
        <w:rPr>
          <w:b w:val="0"/>
          <w:sz w:val="24"/>
        </w:rPr>
        <w:t xml:space="preserve">con tecnología capacitiva </w:t>
      </w:r>
      <w:r w:rsidR="005F55DA">
        <w:rPr>
          <w:b w:val="0"/>
          <w:sz w:val="24"/>
        </w:rPr>
        <w:t>Ideum Coffee Table, cuyo precio oscila alrededor de los $10.000</w:t>
      </w:r>
      <w:r w:rsidR="005F55DA">
        <w:rPr>
          <w:b w:val="0"/>
          <w:sz w:val="24"/>
        </w:rPr>
        <w:fldChar w:fldCharType="begin" w:fldLock="1"/>
      </w:r>
      <w:r w:rsidR="00D51B0A">
        <w:rPr>
          <w:b w:val="0"/>
          <w:sz w:val="24"/>
        </w:rPr>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rsidR="005F55DA">
        <w:rPr>
          <w:b w:val="0"/>
          <w:sz w:val="24"/>
        </w:rPr>
        <w:fldChar w:fldCharType="separate"/>
      </w:r>
      <w:r w:rsidR="00CE5F1B" w:rsidRPr="00CE5F1B">
        <w:rPr>
          <w:b w:val="0"/>
          <w:noProof/>
          <w:sz w:val="24"/>
        </w:rPr>
        <w:t>[13]</w:t>
      </w:r>
      <w:r w:rsidR="005F55DA">
        <w:rPr>
          <w:b w:val="0"/>
          <w:sz w:val="24"/>
        </w:rPr>
        <w:fldChar w:fldCharType="end"/>
      </w:r>
      <w:r w:rsidR="005F55DA">
        <w:rPr>
          <w:b w:val="0"/>
          <w:sz w:val="24"/>
        </w:rPr>
        <w:t xml:space="preserve">, o la solución de Microsoft </w:t>
      </w:r>
      <w:r w:rsidR="008252E4">
        <w:rPr>
          <w:b w:val="0"/>
          <w:sz w:val="24"/>
        </w:rPr>
        <w:t>Surface SUR40</w:t>
      </w:r>
      <w:r w:rsidR="005F55DA">
        <w:rPr>
          <w:b w:val="0"/>
          <w:sz w:val="24"/>
        </w:rPr>
        <w:t xml:space="preserve"> cuyo precio sugerido en pre-venta es de $9.000</w:t>
      </w:r>
      <w:r w:rsidR="005F55DA">
        <w:rPr>
          <w:b w:val="0"/>
          <w:sz w:val="24"/>
        </w:rPr>
        <w:fldChar w:fldCharType="begin" w:fldLock="1"/>
      </w:r>
      <w:r w:rsidR="00D51B0A">
        <w:rPr>
          <w:b w:val="0"/>
          <w:sz w:val="24"/>
        </w:rPr>
        <w:instrText>ADDIN CSL_CITATION { "citationItems" : [ { "id" : "ITEM-1", "itemData" : { "URL" : "http://www.indianweb2.com/2014/05/new-samsung-sur40-microsoft-surface-available-pre-order-india-also/", "accessed" : { "date-parts" : [ [ "2015", "2", "19" ] ] }, "id" : "ITEM-1", "issued" : { "date-parts" : [ [ "0" ] ] }, "title" : "New Samsung SUR40 for Microsoft Surface is Available to Pre-order in India also", "type" : "webpage" }, "uris" : [ "http://www.mendeley.com/documents/?uuid=dc58d712-4c2d-4ff5-93ba-4a265c4c8a85" ] } ], "mendeley" : { "formattedCitation" : "[14]", "plainTextFormattedCitation" : "[14]", "previouslyFormattedCitation" : "[14]" }, "properties" : { "noteIndex" : 0 }, "schema" : "https://github.com/citation-style-language/schema/raw/master/csl-citation.json" }</w:instrText>
      </w:r>
      <w:r w:rsidR="005F55DA">
        <w:rPr>
          <w:b w:val="0"/>
          <w:sz w:val="24"/>
        </w:rPr>
        <w:fldChar w:fldCharType="separate"/>
      </w:r>
      <w:r w:rsidR="00CE5F1B" w:rsidRPr="00CE5F1B">
        <w:rPr>
          <w:b w:val="0"/>
          <w:noProof/>
          <w:sz w:val="24"/>
        </w:rPr>
        <w:t>[14]</w:t>
      </w:r>
      <w:r w:rsidR="005F55DA">
        <w:rPr>
          <w:b w:val="0"/>
          <w:sz w:val="24"/>
        </w:rPr>
        <w:fldChar w:fldCharType="end"/>
      </w:r>
      <w:r w:rsidR="008252E4">
        <w:rPr>
          <w:b w:val="0"/>
          <w:sz w:val="24"/>
        </w:rPr>
        <w:t xml:space="preserve"> a junio de 2014</w:t>
      </w:r>
      <w:r w:rsidR="00243632">
        <w:rPr>
          <w:b w:val="0"/>
          <w:sz w:val="24"/>
        </w:rPr>
        <w:t xml:space="preserve"> son soluciones </w:t>
      </w:r>
      <w:del w:id="29" w:author="Katherine Chiluiza" w:date="2015-02-23T15:39:00Z">
        <w:r w:rsidR="00243632" w:rsidDel="007E2502">
          <w:rPr>
            <w:b w:val="0"/>
            <w:sz w:val="24"/>
          </w:rPr>
          <w:delText xml:space="preserve">de </w:delText>
        </w:r>
      </w:del>
      <w:r w:rsidR="00243632">
        <w:rPr>
          <w:b w:val="0"/>
          <w:sz w:val="24"/>
        </w:rPr>
        <w:t>altamente costosas</w:t>
      </w:r>
      <w:r w:rsidR="005F55DA">
        <w:rPr>
          <w:b w:val="0"/>
          <w:sz w:val="24"/>
        </w:rPr>
        <w:t>.</w:t>
      </w:r>
      <w:r w:rsidR="000C3DBE">
        <w:rPr>
          <w:b w:val="0"/>
          <w:sz w:val="24"/>
        </w:rPr>
        <w:t xml:space="preserve"> Existen soluciones multitáctiles basadas en tecnología</w:t>
      </w:r>
      <w:del w:id="30" w:author="Katherine Chiluiza" w:date="2015-02-23T15:39:00Z">
        <w:r w:rsidR="000C3DBE" w:rsidDel="007E2502">
          <w:rPr>
            <w:b w:val="0"/>
            <w:sz w:val="24"/>
          </w:rPr>
          <w:delText>s tecnología</w:delText>
        </w:r>
      </w:del>
      <w:r w:rsidR="000C3DBE">
        <w:rPr>
          <w:b w:val="0"/>
          <w:sz w:val="24"/>
        </w:rPr>
        <w:t xml:space="preserve"> IR  con un coste menor. Por ejemplo</w:t>
      </w:r>
      <w:ins w:id="31" w:author="Katherine Chiluiza" w:date="2015-02-23T15:41:00Z">
        <w:r w:rsidR="007E2502">
          <w:rPr>
            <w:b w:val="0"/>
            <w:sz w:val="24"/>
          </w:rPr>
          <w:t>,</w:t>
        </w:r>
      </w:ins>
      <w:r w:rsidR="000C3DBE">
        <w:rPr>
          <w:b w:val="0"/>
          <w:sz w:val="24"/>
        </w:rPr>
        <w:t xml:space="preserve"> UBI cuyo costo</w:t>
      </w:r>
      <w:r w:rsidRPr="006D4CE4">
        <w:rPr>
          <w:b w:val="0"/>
          <w:sz w:val="24"/>
        </w:rPr>
        <w:t xml:space="preserve"> </w:t>
      </w:r>
      <w:r w:rsidR="000C3DBE">
        <w:rPr>
          <w:b w:val="0"/>
          <w:sz w:val="24"/>
        </w:rPr>
        <w:t>es de $1500</w:t>
      </w:r>
      <w:r w:rsidR="0078088F">
        <w:rPr>
          <w:b w:val="0"/>
          <w:sz w:val="24"/>
        </w:rPr>
        <w:t xml:space="preserve"> </w:t>
      </w:r>
      <w:r w:rsidR="000C3DBE">
        <w:rPr>
          <w:b w:val="0"/>
          <w:sz w:val="24"/>
        </w:rPr>
        <w:fldChar w:fldCharType="begin" w:fldLock="1"/>
      </w:r>
      <w:r w:rsidR="00D51B0A">
        <w:rPr>
          <w:b w:val="0"/>
          <w:sz w:val="24"/>
        </w:rPr>
        <w:instrText>ADDIN CSL_CITATION { "citationItems" : [ { "id" : "ITEM-1", "itemData" : { "URL" : "http://www.ubi-interactive.com/product/#PRODUCT", "accessed" : { "date-parts" : [ [ "2015", "2", "19" ] ] }, "id" : "ITEM-1", "issued" : { "date-parts" : [ [ "0" ] ] }, "title" : "Ubi Interactive | PRODUCT", "type" : "webpage" }, "uris" : [ "http://www.mendeley.com/documents/?uuid=4c41d666-b595-4e32-8299-1c4223f9d941" ] } ], "mendeley" : { "formattedCitation" : "[15]", "plainTextFormattedCitation" : "[15]", "previouslyFormattedCitation" : "[15]" }, "properties" : { "noteIndex" : 0 }, "schema" : "https://github.com/citation-style-language/schema/raw/master/csl-citation.json" }</w:instrText>
      </w:r>
      <w:r w:rsidR="000C3DBE">
        <w:rPr>
          <w:b w:val="0"/>
          <w:sz w:val="24"/>
        </w:rPr>
        <w:fldChar w:fldCharType="separate"/>
      </w:r>
      <w:r w:rsidR="00CE5F1B" w:rsidRPr="00CE5F1B">
        <w:rPr>
          <w:b w:val="0"/>
          <w:noProof/>
          <w:sz w:val="24"/>
        </w:rPr>
        <w:t>[15]</w:t>
      </w:r>
      <w:r w:rsidR="000C3DBE">
        <w:rPr>
          <w:b w:val="0"/>
          <w:sz w:val="24"/>
        </w:rPr>
        <w:fldChar w:fldCharType="end"/>
      </w:r>
      <w:r w:rsidR="000C3DBE">
        <w:rPr>
          <w:b w:val="0"/>
          <w:sz w:val="24"/>
        </w:rPr>
        <w:t xml:space="preserve">, </w:t>
      </w:r>
      <w:del w:id="32" w:author="Katherine Chiluiza" w:date="2015-02-23T15:41:00Z">
        <w:r w:rsidR="000C3DBE" w:rsidDel="007E2502">
          <w:rPr>
            <w:b w:val="0"/>
            <w:sz w:val="24"/>
          </w:rPr>
          <w:delText xml:space="preserve">pero que </w:delText>
        </w:r>
      </w:del>
      <w:r w:rsidR="000C3DBE">
        <w:rPr>
          <w:b w:val="0"/>
          <w:sz w:val="24"/>
        </w:rPr>
        <w:t xml:space="preserve">posee limitaciones </w:t>
      </w:r>
      <w:r w:rsidR="00603E59">
        <w:rPr>
          <w:b w:val="0"/>
          <w:sz w:val="24"/>
        </w:rPr>
        <w:t>cuando se requiere realizar acciones finas con la superficie, por ejemplo dibujar</w:t>
      </w:r>
      <w:r w:rsidR="00F04776">
        <w:rPr>
          <w:b w:val="0"/>
          <w:sz w:val="24"/>
        </w:rPr>
        <w:t>.</w:t>
      </w:r>
      <w:r w:rsidR="000C3DBE">
        <w:rPr>
          <w:b w:val="0"/>
          <w:sz w:val="24"/>
        </w:rPr>
        <w:t xml:space="preserve"> </w:t>
      </w:r>
      <w:r w:rsidR="00F04776">
        <w:rPr>
          <w:b w:val="0"/>
          <w:sz w:val="24"/>
        </w:rPr>
        <w:t>A</w:t>
      </w:r>
      <w:r w:rsidR="000C3DBE">
        <w:rPr>
          <w:b w:val="0"/>
          <w:sz w:val="24"/>
        </w:rPr>
        <w:t>demás</w:t>
      </w:r>
      <w:r w:rsidR="00F04776">
        <w:rPr>
          <w:b w:val="0"/>
          <w:sz w:val="24"/>
        </w:rPr>
        <w:t xml:space="preserve">, ninguna de estas soluciones es capaz de identificar </w:t>
      </w:r>
      <w:r w:rsidR="000C3DBE">
        <w:rPr>
          <w:b w:val="0"/>
          <w:sz w:val="24"/>
        </w:rPr>
        <w:t xml:space="preserve">las acciones asociadas a cada usuario en particular. </w:t>
      </w:r>
      <w:r w:rsidRPr="006D4CE4">
        <w:rPr>
          <w:b w:val="0"/>
          <w:sz w:val="24"/>
        </w:rPr>
        <w:t xml:space="preserve">Es por ello </w:t>
      </w:r>
      <w:r w:rsidR="00603E59">
        <w:rPr>
          <w:b w:val="0"/>
          <w:sz w:val="24"/>
        </w:rPr>
        <w:t>que se afirma que</w:t>
      </w:r>
      <w:r w:rsidRPr="006D4CE4">
        <w:rPr>
          <w:b w:val="0"/>
          <w:sz w:val="24"/>
        </w:rPr>
        <w:t xml:space="preserve"> aún no se ha</w:t>
      </w:r>
      <w:del w:id="33" w:author="Katherine Chiluiza" w:date="2015-02-23T15:41:00Z">
        <w:r w:rsidRPr="006D4CE4" w:rsidDel="007E2502">
          <w:rPr>
            <w:b w:val="0"/>
            <w:sz w:val="24"/>
          </w:rPr>
          <w:delText>n</w:delText>
        </w:r>
      </w:del>
      <w:r w:rsidRPr="006D4CE4">
        <w:rPr>
          <w:b w:val="0"/>
          <w:sz w:val="24"/>
        </w:rPr>
        <w:t xml:space="preserve"> explotado todo su potencial, por lo que es necesario realizar propuestas que consideren este tipo de herramientas a un costo más cercano al contexto educativo y ecuatoriano.</w:t>
      </w:r>
      <w:r w:rsidR="00676124">
        <w:rPr>
          <w:b w:val="0"/>
          <w:sz w:val="24"/>
        </w:rPr>
        <w:t xml:space="preserve"> </w:t>
      </w:r>
    </w:p>
    <w:p w14:paraId="58C74646" w14:textId="77777777" w:rsidR="00676124" w:rsidRDefault="00676124" w:rsidP="00092774">
      <w:pPr>
        <w:pStyle w:val="Subtitulocapitulo"/>
        <w:numPr>
          <w:ilvl w:val="0"/>
          <w:numId w:val="0"/>
        </w:numPr>
        <w:ind w:left="1416"/>
        <w:jc w:val="both"/>
        <w:rPr>
          <w:b w:val="0"/>
          <w:sz w:val="24"/>
        </w:rPr>
      </w:pPr>
    </w:p>
    <w:p w14:paraId="018D79D0" w14:textId="0551BD24" w:rsidR="002822CE" w:rsidRPr="006D4CE4" w:rsidRDefault="005F5F2C" w:rsidP="00092774">
      <w:pPr>
        <w:pStyle w:val="Subtitulocapitulo"/>
        <w:numPr>
          <w:ilvl w:val="0"/>
          <w:numId w:val="0"/>
        </w:numPr>
        <w:ind w:left="1416"/>
        <w:jc w:val="both"/>
        <w:rPr>
          <w:b w:val="0"/>
          <w:sz w:val="24"/>
        </w:rPr>
      </w:pPr>
      <w:r>
        <w:rPr>
          <w:b w:val="0"/>
          <w:sz w:val="24"/>
        </w:rPr>
        <w:lastRenderedPageBreak/>
        <w:t>Este</w:t>
      </w:r>
      <w:r w:rsidR="001726C4">
        <w:rPr>
          <w:b w:val="0"/>
          <w:sz w:val="24"/>
        </w:rPr>
        <w:t xml:space="preserve"> trabajo</w:t>
      </w:r>
      <w:r w:rsidR="00676124" w:rsidRPr="00676124">
        <w:rPr>
          <w:b w:val="0"/>
          <w:sz w:val="24"/>
        </w:rPr>
        <w:t xml:space="preserve"> </w:t>
      </w:r>
      <w:r w:rsidR="001726C4">
        <w:rPr>
          <w:b w:val="0"/>
          <w:sz w:val="24"/>
        </w:rPr>
        <w:t xml:space="preserve">de investigación </w:t>
      </w:r>
      <w:r w:rsidR="001726C4" w:rsidRPr="00676124">
        <w:rPr>
          <w:b w:val="0"/>
          <w:sz w:val="24"/>
        </w:rPr>
        <w:t xml:space="preserve">hará </w:t>
      </w:r>
      <w:r w:rsidR="00676124" w:rsidRPr="00676124">
        <w:rPr>
          <w:b w:val="0"/>
          <w:sz w:val="24"/>
        </w:rPr>
        <w:t xml:space="preserve">énfasis  en intentar representar de forma efectiva el aporte o participación </w:t>
      </w:r>
      <w:r w:rsidR="00676124">
        <w:rPr>
          <w:b w:val="0"/>
          <w:sz w:val="24"/>
        </w:rPr>
        <w:t xml:space="preserve">real </w:t>
      </w:r>
      <w:r w:rsidR="00D647E2">
        <w:rPr>
          <w:b w:val="0"/>
          <w:sz w:val="24"/>
        </w:rPr>
        <w:t xml:space="preserve">de cada  miembro de grupo </w:t>
      </w:r>
      <w:r w:rsidR="001726C4">
        <w:rPr>
          <w:b w:val="0"/>
          <w:sz w:val="24"/>
        </w:rPr>
        <w:t>en la elaboración de un trabajo colaborativo de modelado de datos.</w:t>
      </w:r>
      <w:r w:rsidR="009668BB">
        <w:rPr>
          <w:b w:val="0"/>
          <w:sz w:val="24"/>
        </w:rPr>
        <w:t xml:space="preserve"> </w:t>
      </w:r>
      <w:r>
        <w:rPr>
          <w:b w:val="0"/>
          <w:sz w:val="24"/>
        </w:rPr>
        <w:t xml:space="preserve">Para luego conducir un experimento con la utilización de la herramienta, en la cual los alumnos estarán constantemente monitoreados por un profesor.  Esto </w:t>
      </w:r>
      <w:r w:rsidR="009668BB">
        <w:rPr>
          <w:b w:val="0"/>
          <w:sz w:val="24"/>
        </w:rPr>
        <w:t xml:space="preserve">con el objetivo de conocer </w:t>
      </w:r>
      <w:r>
        <w:rPr>
          <w:b w:val="0"/>
          <w:sz w:val="24"/>
        </w:rPr>
        <w:t xml:space="preserve">cuál es el efecto de utilizar este tipo de herramientas digitales </w:t>
      </w:r>
      <w:del w:id="34" w:author="Katherine Chiluiza" w:date="2015-02-23T15:42:00Z">
        <w:r w:rsidR="009668BB" w:rsidDel="007E2502">
          <w:rPr>
            <w:b w:val="0"/>
            <w:sz w:val="24"/>
          </w:rPr>
          <w:delText xml:space="preserve">a </w:delText>
        </w:r>
      </w:del>
      <w:ins w:id="35" w:author="Katherine Chiluiza" w:date="2015-02-23T15:42:00Z">
        <w:r w:rsidR="007E2502">
          <w:rPr>
            <w:b w:val="0"/>
            <w:sz w:val="24"/>
          </w:rPr>
          <w:t>en</w:t>
        </w:r>
        <w:r w:rsidR="007E2502">
          <w:rPr>
            <w:b w:val="0"/>
            <w:sz w:val="24"/>
          </w:rPr>
          <w:t xml:space="preserve"> </w:t>
        </w:r>
      </w:ins>
      <w:r w:rsidR="009668BB">
        <w:rPr>
          <w:b w:val="0"/>
          <w:sz w:val="24"/>
        </w:rPr>
        <w:t xml:space="preserve">la </w:t>
      </w:r>
      <w:commentRangeStart w:id="36"/>
      <w:r w:rsidR="009668BB">
        <w:rPr>
          <w:b w:val="0"/>
          <w:sz w:val="24"/>
        </w:rPr>
        <w:t xml:space="preserve">percepción de alumnos y maestros  </w:t>
      </w:r>
      <w:r>
        <w:rPr>
          <w:b w:val="0"/>
          <w:sz w:val="24"/>
        </w:rPr>
        <w:t>en cuanto a</w:t>
      </w:r>
      <w:r w:rsidR="009668BB">
        <w:rPr>
          <w:b w:val="0"/>
          <w:sz w:val="24"/>
        </w:rPr>
        <w:t xml:space="preserve"> </w:t>
      </w:r>
      <w:r>
        <w:rPr>
          <w:b w:val="0"/>
          <w:sz w:val="24"/>
        </w:rPr>
        <w:t xml:space="preserve">evaluación y a equidad de carga </w:t>
      </w:r>
      <w:ins w:id="37" w:author="Katherine Chiluiza" w:date="2015-02-23T15:43:00Z">
        <w:r w:rsidR="007E2502">
          <w:rPr>
            <w:b w:val="0"/>
            <w:sz w:val="24"/>
          </w:rPr>
          <w:t xml:space="preserve">al realizar </w:t>
        </w:r>
      </w:ins>
      <w:del w:id="38" w:author="Katherine Chiluiza" w:date="2015-02-23T15:43:00Z">
        <w:r w:rsidDel="007E2502">
          <w:rPr>
            <w:b w:val="0"/>
            <w:sz w:val="24"/>
          </w:rPr>
          <w:delText xml:space="preserve">de </w:delText>
        </w:r>
      </w:del>
      <w:r>
        <w:rPr>
          <w:b w:val="0"/>
          <w:sz w:val="24"/>
        </w:rPr>
        <w:t>trabajo colaborativo</w:t>
      </w:r>
      <w:r w:rsidR="009668BB">
        <w:rPr>
          <w:b w:val="0"/>
          <w:sz w:val="24"/>
        </w:rPr>
        <w:t xml:space="preserve">. </w:t>
      </w:r>
      <w:commentRangeEnd w:id="36"/>
      <w:r w:rsidR="007E2502">
        <w:rPr>
          <w:rStyle w:val="CommentReference"/>
          <w:rFonts w:asciiTheme="minorHAnsi" w:eastAsiaTheme="minorHAnsi" w:hAnsiTheme="minorHAnsi" w:cstheme="minorBidi"/>
          <w:b w:val="0"/>
          <w:bCs w:val="0"/>
          <w:color w:val="auto"/>
          <w:lang w:eastAsia="en-US"/>
        </w:rPr>
        <w:commentReference w:id="36"/>
      </w:r>
      <w:r w:rsidR="009668BB">
        <w:rPr>
          <w:b w:val="0"/>
          <w:sz w:val="24"/>
        </w:rPr>
        <w:t xml:space="preserve"> </w:t>
      </w:r>
      <w:r w:rsidR="001726C4">
        <w:rPr>
          <w:b w:val="0"/>
          <w:sz w:val="24"/>
        </w:rPr>
        <w:t xml:space="preserve">En </w:t>
      </w:r>
      <w:r>
        <w:rPr>
          <w:b w:val="0"/>
          <w:sz w:val="24"/>
        </w:rPr>
        <w:t xml:space="preserve">este trabajo </w:t>
      </w:r>
      <w:ins w:id="39" w:author="Katherine Chiluiza" w:date="2015-02-23T15:43:00Z">
        <w:r w:rsidR="007E2502">
          <w:rPr>
            <w:b w:val="0"/>
            <w:sz w:val="24"/>
          </w:rPr>
          <w:t xml:space="preserve">se </w:t>
        </w:r>
      </w:ins>
      <w:r>
        <w:rPr>
          <w:b w:val="0"/>
          <w:sz w:val="24"/>
        </w:rPr>
        <w:t xml:space="preserve">considerará </w:t>
      </w:r>
      <w:ins w:id="40" w:author="Katherine Chiluiza" w:date="2015-02-23T15:43:00Z">
        <w:r w:rsidR="007E2502">
          <w:rPr>
            <w:b w:val="0"/>
            <w:sz w:val="24"/>
          </w:rPr>
          <w:t xml:space="preserve">la </w:t>
        </w:r>
      </w:ins>
      <w:r>
        <w:rPr>
          <w:b w:val="0"/>
          <w:sz w:val="24"/>
        </w:rPr>
        <w:t xml:space="preserve">evaluación de trabajo colaborativo desde una perspectiva cuantitativa; no se </w:t>
      </w:r>
      <w:r w:rsidR="001726C4">
        <w:rPr>
          <w:b w:val="0"/>
          <w:sz w:val="24"/>
        </w:rPr>
        <w:t xml:space="preserve">busca evaluar </w:t>
      </w:r>
      <w:r w:rsidR="00256F09">
        <w:rPr>
          <w:b w:val="0"/>
          <w:sz w:val="24"/>
        </w:rPr>
        <w:t>la</w:t>
      </w:r>
      <w:r w:rsidR="002E39B0">
        <w:rPr>
          <w:b w:val="0"/>
          <w:sz w:val="24"/>
        </w:rPr>
        <w:t xml:space="preserve"> </w:t>
      </w:r>
      <w:r w:rsidR="001726C4">
        <w:rPr>
          <w:b w:val="0"/>
          <w:sz w:val="24"/>
        </w:rPr>
        <w:t>calidad de las aportaciones de cada individuo, y</w:t>
      </w:r>
      <w:r w:rsidR="00676124" w:rsidRPr="00676124">
        <w:rPr>
          <w:b w:val="0"/>
          <w:sz w:val="24"/>
        </w:rPr>
        <w:t>a que esto supone el estudio de la sem</w:t>
      </w:r>
      <w:r w:rsidR="006828D3">
        <w:rPr>
          <w:b w:val="0"/>
          <w:sz w:val="24"/>
        </w:rPr>
        <w:t>ántica y contenido específico del trabajo</w:t>
      </w:r>
      <w:r w:rsidR="00676124" w:rsidRPr="00676124">
        <w:rPr>
          <w:b w:val="0"/>
          <w:sz w:val="24"/>
        </w:rPr>
        <w:t>.</w:t>
      </w:r>
      <w:r w:rsidR="006879FB">
        <w:rPr>
          <w:b w:val="0"/>
          <w:sz w:val="24"/>
        </w:rPr>
        <w:t xml:space="preserve"> </w:t>
      </w:r>
    </w:p>
    <w:p w14:paraId="044B5DA2" w14:textId="77777777" w:rsidR="00237F25" w:rsidRDefault="00237F25" w:rsidP="00BC7933">
      <w:pPr>
        <w:pStyle w:val="ListParagraph"/>
      </w:pPr>
    </w:p>
    <w:p w14:paraId="3F023CB1" w14:textId="77777777" w:rsidR="0035653B" w:rsidRDefault="0035653B" w:rsidP="00BC7933">
      <w:pPr>
        <w:pStyle w:val="ListParagraph"/>
      </w:pPr>
    </w:p>
    <w:p w14:paraId="01409D96" w14:textId="766DB766" w:rsidR="00BC7933" w:rsidRPr="002822CE" w:rsidRDefault="00BC7933" w:rsidP="00BC7933">
      <w:pPr>
        <w:pStyle w:val="Subtitulocapitulo"/>
        <w:rPr>
          <w:sz w:val="24"/>
        </w:rPr>
      </w:pPr>
      <w:commentRangeStart w:id="41"/>
      <w:r w:rsidRPr="00BC7933">
        <w:t>Justificación</w:t>
      </w:r>
      <w:commentRangeEnd w:id="41"/>
      <w:r w:rsidR="001D57E7">
        <w:rPr>
          <w:rStyle w:val="CommentReference"/>
          <w:rFonts w:asciiTheme="minorHAnsi" w:eastAsiaTheme="minorHAnsi" w:hAnsiTheme="minorHAnsi" w:cstheme="minorBidi"/>
          <w:b w:val="0"/>
          <w:bCs w:val="0"/>
          <w:color w:val="auto"/>
          <w:lang w:eastAsia="en-US"/>
        </w:rPr>
        <w:commentReference w:id="41"/>
      </w:r>
    </w:p>
    <w:p w14:paraId="126C90C1" w14:textId="41322455" w:rsidR="002822CE" w:rsidRDefault="006D4CE4" w:rsidP="00077255">
      <w:pPr>
        <w:pStyle w:val="Subtitulocapitulo"/>
        <w:numPr>
          <w:ilvl w:val="0"/>
          <w:numId w:val="0"/>
        </w:numPr>
        <w:ind w:left="1416"/>
        <w:jc w:val="both"/>
        <w:rPr>
          <w:b w:val="0"/>
          <w:sz w:val="24"/>
        </w:rPr>
      </w:pPr>
      <w:r w:rsidRPr="006D4CE4">
        <w:rPr>
          <w:b w:val="0"/>
          <w:sz w:val="24"/>
        </w:rPr>
        <w:t xml:space="preserve">Resolver el problema descrito es imperativo en un contexto universitario en el que se propende a la calidad. Al ser la ESPOL, una institución de educación superior clasificada en categoría A es necesario que se brinde: retroalimentación efectiva a cada estudiante, en aspectos de conocimiento y de habilidades de trabajo grupal; y, una evaluación objetiva de estos trabajos, entre </w:t>
      </w:r>
      <w:r w:rsidRPr="006D4CE4">
        <w:rPr>
          <w:b w:val="0"/>
          <w:sz w:val="24"/>
        </w:rPr>
        <w:lastRenderedPageBreak/>
        <w:t>otros aspectos. Adicionalmente, la tecnología disponible en la actualidad ha bajado sus costos y ha dado origen a nuevas y prometedoras formas de interactuar con ella. Es así que, sistemas que incluyan novedosas y naturales formas de interacción grupal son posibles con características de funcionalidad igual o mejor a otras desarrolladas hace pocos años y con un costo que haría posible un acceso más democrático.</w:t>
      </w:r>
    </w:p>
    <w:p w14:paraId="13F5F427" w14:textId="217CB89D" w:rsidR="00DF2C27" w:rsidRPr="006D4CE4" w:rsidRDefault="00DF2C27" w:rsidP="00077255">
      <w:pPr>
        <w:pStyle w:val="Subtitulocapitulo"/>
        <w:numPr>
          <w:ilvl w:val="0"/>
          <w:numId w:val="0"/>
        </w:numPr>
        <w:ind w:left="1416" w:hanging="432"/>
        <w:jc w:val="both"/>
        <w:rPr>
          <w:b w:val="0"/>
          <w:sz w:val="24"/>
        </w:rPr>
      </w:pPr>
      <w:r>
        <w:rPr>
          <w:b w:val="0"/>
          <w:sz w:val="24"/>
        </w:rPr>
        <w:tab/>
      </w:r>
      <w:r w:rsidR="00077255">
        <w:rPr>
          <w:b w:val="0"/>
          <w:sz w:val="24"/>
        </w:rPr>
        <w:t>La solución propuesta</w:t>
      </w:r>
      <w:r>
        <w:rPr>
          <w:b w:val="0"/>
          <w:sz w:val="24"/>
        </w:rPr>
        <w:t xml:space="preserve"> en el presente trabajo, </w:t>
      </w:r>
      <w:r w:rsidR="00F37A95">
        <w:rPr>
          <w:b w:val="0"/>
          <w:sz w:val="24"/>
        </w:rPr>
        <w:t>busca el</w:t>
      </w:r>
      <w:r w:rsidR="001D4BF3">
        <w:rPr>
          <w:b w:val="0"/>
          <w:sz w:val="24"/>
        </w:rPr>
        <w:t xml:space="preserve"> equilibrio entre costos relacionados a hardware, uso de software libre para abaratar costos de </w:t>
      </w:r>
      <w:r w:rsidR="009A6908">
        <w:rPr>
          <w:b w:val="0"/>
          <w:sz w:val="24"/>
        </w:rPr>
        <w:t>implementación</w:t>
      </w:r>
      <w:r w:rsidR="001D4BF3">
        <w:rPr>
          <w:b w:val="0"/>
          <w:sz w:val="24"/>
        </w:rPr>
        <w:t>, f</w:t>
      </w:r>
      <w:r>
        <w:rPr>
          <w:b w:val="0"/>
          <w:sz w:val="24"/>
        </w:rPr>
        <w:t>acilidad de configuración</w:t>
      </w:r>
      <w:r w:rsidR="001D4BF3">
        <w:rPr>
          <w:b w:val="0"/>
          <w:sz w:val="24"/>
        </w:rPr>
        <w:t xml:space="preserve"> en un aula de clases, y portabilidad. </w:t>
      </w:r>
      <w:r>
        <w:rPr>
          <w:b w:val="0"/>
          <w:sz w:val="24"/>
        </w:rPr>
        <w:t xml:space="preserve"> </w:t>
      </w:r>
      <w:r w:rsidR="001D4BF3">
        <w:rPr>
          <w:b w:val="0"/>
          <w:sz w:val="24"/>
        </w:rPr>
        <w:t>Revisión previa ha mostrado que las s</w:t>
      </w:r>
      <w:r>
        <w:rPr>
          <w:b w:val="0"/>
          <w:sz w:val="24"/>
        </w:rPr>
        <w:t xml:space="preserve">oluciones actuales </w:t>
      </w:r>
      <w:r w:rsidR="001D4BF3">
        <w:rPr>
          <w:b w:val="0"/>
          <w:sz w:val="24"/>
        </w:rPr>
        <w:t xml:space="preserve">están diseñadas </w:t>
      </w:r>
      <w:r>
        <w:rPr>
          <w:b w:val="0"/>
          <w:sz w:val="24"/>
        </w:rPr>
        <w:t>mayoritariamente para el ámbito profesional y no el ámbito educativo</w:t>
      </w:r>
      <w:r w:rsidR="005517B8">
        <w:rPr>
          <w:b w:val="0"/>
          <w:sz w:val="24"/>
        </w:rPr>
        <w:fldChar w:fldCharType="begin" w:fldLock="1"/>
      </w:r>
      <w:r w:rsidR="00D51B0A">
        <w:rPr>
          <w:b w:val="0"/>
          <w:sz w:val="24"/>
        </w:rPr>
        <w:instrText>ADDIN CSL_CITATION { "citationItems" : [ { "id" : "ITEM-1", "itemData" : { "DOI" : "10.1007/978-3-642-23456-9_25", "ISBN" : "9783642234552", "ISSN" : "03029743", "author" : [ { "dropping-particle" : "", "family" : "Xu", "given" : "Shuhong", "non-dropping-particle" : "", "parse-names" : false, "suffix" : "" }, { "dropping-particle" : "", "family" : "Manders", "given" : "Corey Mason", "non-dropping-particle" : "", "parse-names" : false, "suffix" : "" } ], "container-title" : "Lecture Notes in Computer Science (including subseries Lecture Notes in Artificial Intelligence and Lecture Notes in Bioinformatics)", "id" : "ITEM-1", "issued" : { "date-parts" : [ [ "2011" ] ] }, "page" : "131-138", "title" : "Building a multi-touch tabletop for classrooms", "type" : "article-journal", "volume" : "6872 LNCS" }, "uris" : [ "http://www.mendeley.com/documents/?uuid=6c887eac-8c08-4806-af42-634fc565e212" ] } ], "mendeley" : { "formattedCitation" : "[16]", "plainTextFormattedCitation" : "[16]", "previouslyFormattedCitation" : "[16]" }, "properties" : { "noteIndex" : 0 }, "schema" : "https://github.com/citation-style-language/schema/raw/master/csl-citation.json" }</w:instrText>
      </w:r>
      <w:r w:rsidR="005517B8">
        <w:rPr>
          <w:b w:val="0"/>
          <w:sz w:val="24"/>
        </w:rPr>
        <w:fldChar w:fldCharType="separate"/>
      </w:r>
      <w:r w:rsidR="00CE5F1B" w:rsidRPr="00CE5F1B">
        <w:rPr>
          <w:b w:val="0"/>
          <w:noProof/>
          <w:sz w:val="24"/>
        </w:rPr>
        <w:t>[16]</w:t>
      </w:r>
      <w:r w:rsidR="005517B8">
        <w:rPr>
          <w:b w:val="0"/>
          <w:sz w:val="24"/>
        </w:rPr>
        <w:fldChar w:fldCharType="end"/>
      </w:r>
      <w:r>
        <w:rPr>
          <w:b w:val="0"/>
          <w:sz w:val="24"/>
        </w:rPr>
        <w:t xml:space="preserve">. </w:t>
      </w:r>
      <w:r w:rsidR="001D4BF3">
        <w:rPr>
          <w:b w:val="0"/>
          <w:sz w:val="24"/>
        </w:rPr>
        <w:t>Por lo que esta herramienta</w:t>
      </w:r>
      <w:r w:rsidR="009A6908">
        <w:rPr>
          <w:b w:val="0"/>
          <w:sz w:val="24"/>
        </w:rPr>
        <w:t>,</w:t>
      </w:r>
      <w:r w:rsidR="001D4BF3">
        <w:rPr>
          <w:b w:val="0"/>
          <w:sz w:val="24"/>
        </w:rPr>
        <w:t xml:space="preserve"> al hacer énfasis en este sector</w:t>
      </w:r>
      <w:r w:rsidR="009A6908">
        <w:rPr>
          <w:b w:val="0"/>
          <w:sz w:val="24"/>
        </w:rPr>
        <w:t xml:space="preserve"> educativo y particularmente diseño de software</w:t>
      </w:r>
      <w:r w:rsidR="001D4BF3">
        <w:rPr>
          <w:b w:val="0"/>
          <w:sz w:val="24"/>
        </w:rPr>
        <w:t>, puede</w:t>
      </w:r>
      <w:r w:rsidR="00077255">
        <w:rPr>
          <w:b w:val="0"/>
          <w:sz w:val="24"/>
        </w:rPr>
        <w:t>, además,</w:t>
      </w:r>
      <w:r w:rsidR="001D4BF3">
        <w:rPr>
          <w:b w:val="0"/>
          <w:sz w:val="24"/>
        </w:rPr>
        <w:t xml:space="preserve"> s</w:t>
      </w:r>
      <w:r>
        <w:rPr>
          <w:b w:val="0"/>
          <w:sz w:val="24"/>
        </w:rPr>
        <w:t xml:space="preserve">ervir para futuros trabajos de investigación </w:t>
      </w:r>
      <w:r w:rsidR="001D4BF3">
        <w:rPr>
          <w:b w:val="0"/>
          <w:sz w:val="24"/>
        </w:rPr>
        <w:t>en los que se requiera una herramienta especializada</w:t>
      </w:r>
      <w:r w:rsidR="00802B10">
        <w:rPr>
          <w:b w:val="0"/>
          <w:sz w:val="24"/>
        </w:rPr>
        <w:t xml:space="preserve"> en </w:t>
      </w:r>
      <w:r w:rsidR="009A6908">
        <w:rPr>
          <w:b w:val="0"/>
          <w:sz w:val="24"/>
        </w:rPr>
        <w:t>modelado</w:t>
      </w:r>
      <w:r w:rsidR="00802B10">
        <w:rPr>
          <w:b w:val="0"/>
          <w:sz w:val="24"/>
        </w:rPr>
        <w:t xml:space="preserve"> de datos</w:t>
      </w:r>
      <w:r w:rsidR="00A60EA8">
        <w:rPr>
          <w:b w:val="0"/>
          <w:sz w:val="24"/>
        </w:rPr>
        <w:t xml:space="preserve">. Con la posibilidad de ampliar su uso a otros tipos de diagramas </w:t>
      </w:r>
      <w:r w:rsidR="009A6908">
        <w:rPr>
          <w:b w:val="0"/>
          <w:sz w:val="24"/>
        </w:rPr>
        <w:t>de diseño de software</w:t>
      </w:r>
      <w:r w:rsidR="00A60EA8">
        <w:rPr>
          <w:b w:val="0"/>
          <w:sz w:val="24"/>
        </w:rPr>
        <w:t>,</w:t>
      </w:r>
      <w:r w:rsidR="009A6908">
        <w:rPr>
          <w:b w:val="0"/>
          <w:sz w:val="24"/>
        </w:rPr>
        <w:t xml:space="preserve"> por ejemplo </w:t>
      </w:r>
      <w:r w:rsidR="00F37A95">
        <w:rPr>
          <w:b w:val="0"/>
          <w:sz w:val="24"/>
        </w:rPr>
        <w:t xml:space="preserve">el estándar </w:t>
      </w:r>
      <w:r w:rsidR="009A6908">
        <w:rPr>
          <w:b w:val="0"/>
          <w:sz w:val="24"/>
        </w:rPr>
        <w:t>UML</w:t>
      </w:r>
      <w:r w:rsidR="00077255">
        <w:rPr>
          <w:b w:val="0"/>
          <w:sz w:val="24"/>
        </w:rPr>
        <w:t xml:space="preserve"> o BPMN</w:t>
      </w:r>
      <w:r>
        <w:rPr>
          <w:b w:val="0"/>
          <w:sz w:val="24"/>
        </w:rPr>
        <w:t>.</w:t>
      </w:r>
    </w:p>
    <w:p w14:paraId="59BA6186" w14:textId="77777777" w:rsidR="00BC7933" w:rsidRDefault="00BC7933" w:rsidP="00BC7933">
      <w:pPr>
        <w:pStyle w:val="ListParagraph"/>
        <w:rPr>
          <w:sz w:val="24"/>
        </w:rPr>
      </w:pPr>
    </w:p>
    <w:p w14:paraId="53DF16DC" w14:textId="77777777" w:rsidR="0035653B" w:rsidRDefault="0035653B" w:rsidP="00BC7933">
      <w:pPr>
        <w:pStyle w:val="ListParagraph"/>
        <w:rPr>
          <w:sz w:val="24"/>
        </w:rPr>
      </w:pPr>
    </w:p>
    <w:p w14:paraId="2A1744E2" w14:textId="5E3C4033" w:rsidR="00BC7933" w:rsidRDefault="00BC7933" w:rsidP="00BC7933">
      <w:pPr>
        <w:pStyle w:val="Subtitulocapitulo"/>
      </w:pPr>
      <w:r w:rsidRPr="00BC7933">
        <w:t xml:space="preserve">Propuesta y </w:t>
      </w:r>
      <w:commentRangeStart w:id="42"/>
      <w:r w:rsidRPr="00BC7933">
        <w:t>alcance</w:t>
      </w:r>
      <w:commentRangeEnd w:id="42"/>
      <w:r w:rsidR="00F36B2F">
        <w:rPr>
          <w:rStyle w:val="CommentReference"/>
          <w:rFonts w:asciiTheme="minorHAnsi" w:eastAsiaTheme="minorHAnsi" w:hAnsiTheme="minorHAnsi" w:cstheme="minorBidi"/>
          <w:b w:val="0"/>
          <w:bCs w:val="0"/>
          <w:color w:val="auto"/>
          <w:lang w:eastAsia="en-US"/>
        </w:rPr>
        <w:commentReference w:id="42"/>
      </w:r>
    </w:p>
    <w:p w14:paraId="1B59A8FE" w14:textId="0561BB48" w:rsidR="00F36B2F" w:rsidRDefault="005A7EB4" w:rsidP="00C157C1">
      <w:pPr>
        <w:pStyle w:val="Texto"/>
        <w:ind w:left="1416"/>
        <w:rPr>
          <w:b/>
        </w:rPr>
      </w:pPr>
      <w:r>
        <w:lastRenderedPageBreak/>
        <w:t xml:space="preserve">En la primera etapa de esta investigación, </w:t>
      </w:r>
      <w:r w:rsidR="00F37A95">
        <w:t>se propone</w:t>
      </w:r>
      <w:r>
        <w:t xml:space="preserve"> </w:t>
      </w:r>
      <w:r w:rsidR="00F36B2F">
        <w:t>una solución de superficie colaborativa de bajo costo, que permit</w:t>
      </w:r>
      <w:ins w:id="43" w:author="Katherine Chiluiza" w:date="2015-02-23T15:56:00Z">
        <w:r w:rsidR="00690857">
          <w:t xml:space="preserve">irá </w:t>
        </w:r>
      </w:ins>
      <w:del w:id="44" w:author="Katherine Chiluiza" w:date="2015-02-23T15:56:00Z">
        <w:r w:rsidR="00F37A95" w:rsidDel="00690857">
          <w:delText>e</w:delText>
        </w:r>
      </w:del>
      <w:r w:rsidR="00F36B2F">
        <w:t xml:space="preserve"> a los alumnos, integrantes de un grupo, elaborar una tarea conjunta de modelado</w:t>
      </w:r>
      <w:r w:rsidR="00C157C1">
        <w:t xml:space="preserve"> lógico</w:t>
      </w:r>
      <w:r w:rsidR="00F36B2F">
        <w:t xml:space="preserve"> de </w:t>
      </w:r>
      <w:r w:rsidR="00C157C1">
        <w:t xml:space="preserve"> base de </w:t>
      </w:r>
      <w:r w:rsidR="00F36B2F">
        <w:t>datos</w:t>
      </w:r>
      <w:ins w:id="45" w:author="Katherine Chiluiza" w:date="2015-02-23T15:46:00Z">
        <w:r w:rsidR="00690857">
          <w:t>. La solución también permite</w:t>
        </w:r>
      </w:ins>
      <w:del w:id="46" w:author="Katherine Chiluiza" w:date="2015-02-23T15:46:00Z">
        <w:r w:rsidR="00F36B2F" w:rsidDel="00690857">
          <w:delText xml:space="preserve"> y que además </w:delText>
        </w:r>
        <w:r w:rsidR="00F37A95" w:rsidDel="00690857">
          <w:delText>de permitir</w:delText>
        </w:r>
      </w:del>
      <w:r w:rsidR="00F36B2F">
        <w:t xml:space="preserve"> registrar la aportación de cada </w:t>
      </w:r>
      <w:ins w:id="47" w:author="Katherine Chiluiza" w:date="2015-02-23T15:46:00Z">
        <w:r w:rsidR="00690857">
          <w:t xml:space="preserve">integrante de grupo </w:t>
        </w:r>
      </w:ins>
      <w:del w:id="48" w:author="Katherine Chiluiza" w:date="2015-02-23T15:46:00Z">
        <w:r w:rsidR="00F36B2F" w:rsidDel="00690857">
          <w:delText>uno de ellos</w:delText>
        </w:r>
      </w:del>
      <w:r w:rsidR="00F36B2F">
        <w:t xml:space="preserve"> y tipo de aportación</w:t>
      </w:r>
      <w:r w:rsidR="006D0076">
        <w:t xml:space="preserve"> </w:t>
      </w:r>
      <w:r w:rsidR="00F36B2F">
        <w:t>(crear, editar y eliminar diferentes tipos de elementos</w:t>
      </w:r>
      <w:r>
        <w:t xml:space="preserve"> </w:t>
      </w:r>
      <w:r w:rsidR="00F37A95">
        <w:t>utilizados</w:t>
      </w:r>
      <w:r>
        <w:t xml:space="preserve"> en diagramas Entidad-Relación</w:t>
      </w:r>
      <w:r w:rsidR="00F36B2F">
        <w:t xml:space="preserve">). </w:t>
      </w:r>
    </w:p>
    <w:p w14:paraId="59B4D530" w14:textId="3E48FB5C" w:rsidR="00F36B2F" w:rsidRDefault="0097160C" w:rsidP="00C157C1">
      <w:pPr>
        <w:pStyle w:val="Texto"/>
        <w:ind w:left="1416"/>
        <w:rPr>
          <w:b/>
        </w:rPr>
      </w:pPr>
      <w:del w:id="49" w:author="Katherine Chiluiza" w:date="2015-02-23T15:47:00Z">
        <w:r w:rsidDel="00690857">
          <w:delText xml:space="preserve">Esta aplicación </w:delText>
        </w:r>
      </w:del>
      <w:ins w:id="50" w:author="Katherine Chiluiza" w:date="2015-02-23T15:47:00Z">
        <w:r w:rsidR="00690857">
          <w:t>La solución incorpora</w:t>
        </w:r>
      </w:ins>
      <w:ins w:id="51" w:author="Katherine Chiluiza" w:date="2015-02-23T15:56:00Z">
        <w:r w:rsidR="00690857">
          <w:t>rá</w:t>
        </w:r>
      </w:ins>
      <w:ins w:id="52" w:author="Katherine Chiluiza" w:date="2015-02-23T15:47:00Z">
        <w:r w:rsidR="00690857">
          <w:t xml:space="preserve"> </w:t>
        </w:r>
      </w:ins>
      <w:del w:id="53" w:author="Katherine Chiluiza" w:date="2015-02-23T15:47:00Z">
        <w:r w:rsidDel="00690857">
          <w:delText>se complementa con</w:delText>
        </w:r>
        <w:r w:rsidR="00F36B2F" w:rsidDel="00690857">
          <w:delText xml:space="preserve"> </w:delText>
        </w:r>
      </w:del>
      <w:r>
        <w:t>un componente web que permite</w:t>
      </w:r>
      <w:r w:rsidR="00F36B2F">
        <w:t xml:space="preserve"> al profesor </w:t>
      </w:r>
      <w:r w:rsidR="00A841F7">
        <w:t>monitorear el desarrollo del trabajo colaborativo y evaluar</w:t>
      </w:r>
      <w:ins w:id="54" w:author="Katherine Chiluiza" w:date="2015-02-23T15:47:00Z">
        <w:r w:rsidR="00690857">
          <w:t>lo</w:t>
        </w:r>
      </w:ins>
      <w:del w:id="55" w:author="Katherine Chiluiza" w:date="2015-02-23T15:47:00Z">
        <w:r w:rsidR="00A841F7" w:rsidDel="00690857">
          <w:delText xml:space="preserve"> el dicho trabajo una vez finalizado</w:delText>
        </w:r>
      </w:del>
      <w:r w:rsidR="00A841F7">
        <w:t xml:space="preserve">. Durante el monitoreo y evaluación del trabajo, </w:t>
      </w:r>
      <w:r w:rsidR="00C157C1">
        <w:t>se busca brindar</w:t>
      </w:r>
      <w:ins w:id="56" w:author="Katherine Chiluiza" w:date="2015-02-23T15:54:00Z">
        <w:r w:rsidR="00690857">
          <w:t xml:space="preserve"> al profesor </w:t>
        </w:r>
      </w:ins>
      <w:del w:id="57" w:author="Katherine Chiluiza" w:date="2015-02-23T15:54:00Z">
        <w:r w:rsidR="00C157C1" w:rsidDel="00690857">
          <w:delText>le</w:delText>
        </w:r>
      </w:del>
      <w:r w:rsidR="00C157C1">
        <w:t xml:space="preserve"> la posibilidad</w:t>
      </w:r>
      <w:ins w:id="58" w:author="Katherine Chiluiza" w:date="2015-02-23T15:47:00Z">
        <w:r w:rsidR="00690857">
          <w:t xml:space="preserve"> de</w:t>
        </w:r>
      </w:ins>
      <w:r w:rsidR="00C157C1">
        <w:t xml:space="preserve"> </w:t>
      </w:r>
      <w:r w:rsidR="00F36B2F">
        <w:t xml:space="preserve">identificar los </w:t>
      </w:r>
      <w:r>
        <w:t>reales</w:t>
      </w:r>
      <w:r w:rsidR="00F36B2F">
        <w:t xml:space="preserve"> aportes de cada estudiante durante el trabajo </w:t>
      </w:r>
      <w:r>
        <w:t>colaborativo.</w:t>
      </w:r>
      <w:r w:rsidR="00A841F7">
        <w:t xml:space="preserve"> </w:t>
      </w:r>
      <w:r>
        <w:t xml:space="preserve">Así también, </w:t>
      </w:r>
      <w:ins w:id="59" w:author="Katherine Chiluiza" w:date="2015-02-23T15:54:00Z">
        <w:r w:rsidR="00690857">
          <w:t>la solución m</w:t>
        </w:r>
      </w:ins>
      <w:ins w:id="60" w:author="Katherine Chiluiza" w:date="2015-02-23T15:56:00Z">
        <w:r w:rsidR="00690857">
          <w:t>ostrará</w:t>
        </w:r>
      </w:ins>
      <w:ins w:id="61" w:author="Katherine Chiluiza" w:date="2015-02-23T15:54:00Z">
        <w:r w:rsidR="00690857">
          <w:t xml:space="preserve"> </w:t>
        </w:r>
      </w:ins>
      <w:ins w:id="62" w:author="Katherine Chiluiza" w:date="2015-02-23T15:55:00Z">
        <w:r w:rsidR="00690857">
          <w:t xml:space="preserve">proporciones de tipos de tarea ejecutadas durante </w:t>
        </w:r>
      </w:ins>
      <w:del w:id="63" w:author="Katherine Chiluiza" w:date="2015-02-23T15:55:00Z">
        <w:r w:rsidR="00A841F7" w:rsidDel="00690857">
          <w:delText xml:space="preserve">estadísticas relacionadas al </w:delText>
        </w:r>
      </w:del>
      <w:ins w:id="64" w:author="Katherine Chiluiza" w:date="2015-02-23T15:55:00Z">
        <w:r w:rsidR="00690857">
          <w:t xml:space="preserve">todo el </w:t>
        </w:r>
      </w:ins>
      <w:r w:rsidR="00A841F7">
        <w:t xml:space="preserve">proceso de </w:t>
      </w:r>
      <w:ins w:id="65" w:author="Katherine Chiluiza" w:date="2015-02-23T15:55:00Z">
        <w:r w:rsidR="00690857">
          <w:t>diseño</w:t>
        </w:r>
      </w:ins>
      <w:del w:id="66" w:author="Katherine Chiluiza" w:date="2015-02-23T15:55:00Z">
        <w:r w:rsidR="00A841F7" w:rsidDel="00690857">
          <w:delText>elaboración de esta tarea</w:delText>
        </w:r>
      </w:del>
      <w:r w:rsidR="00F36B2F">
        <w:t>. Por ejemplo, el profesor  conocerá el porcentaje de nuevos aportes, ediciones, eliminaci</w:t>
      </w:r>
      <w:r w:rsidR="00C157C1">
        <w:t xml:space="preserve">ones de elementos del modelado </w:t>
      </w:r>
      <w:r w:rsidR="00F36B2F">
        <w:t>por cada uno de los miembros del grupo</w:t>
      </w:r>
      <w:r w:rsidR="00C157C1">
        <w:t>.</w:t>
      </w:r>
    </w:p>
    <w:p w14:paraId="7D715582" w14:textId="77777777" w:rsidR="006D0076" w:rsidRDefault="006D0076" w:rsidP="00C157C1">
      <w:pPr>
        <w:pStyle w:val="NormalWeb"/>
        <w:spacing w:before="0" w:beforeAutospacing="0" w:after="0" w:afterAutospacing="0" w:line="480" w:lineRule="auto"/>
        <w:ind w:left="1416"/>
        <w:jc w:val="both"/>
        <w:rPr>
          <w:rFonts w:ascii="Arial" w:hAnsi="Arial" w:cs="Arial"/>
          <w:color w:val="000000"/>
        </w:rPr>
      </w:pPr>
    </w:p>
    <w:p w14:paraId="7FEA68CA" w14:textId="77777777" w:rsidR="006D0076" w:rsidRDefault="006D0076" w:rsidP="00C157C1">
      <w:pPr>
        <w:pStyle w:val="NormalWeb"/>
        <w:spacing w:before="0" w:beforeAutospacing="0" w:after="0" w:afterAutospacing="0" w:line="480" w:lineRule="auto"/>
        <w:ind w:left="1416"/>
        <w:jc w:val="both"/>
        <w:rPr>
          <w:rFonts w:ascii="Arial" w:hAnsi="Arial" w:cs="Arial"/>
          <w:color w:val="000000"/>
        </w:rPr>
      </w:pPr>
    </w:p>
    <w:p w14:paraId="44E23529" w14:textId="6EF34736" w:rsidR="0097160C" w:rsidRDefault="00C157C1" w:rsidP="00C157C1">
      <w:pPr>
        <w:pStyle w:val="Texto"/>
        <w:ind w:left="1416"/>
      </w:pPr>
      <w:r>
        <w:lastRenderedPageBreak/>
        <w:t>Una vez diseñada e implementada la aplicación</w:t>
      </w:r>
      <w:r w:rsidR="00A841F7">
        <w:t xml:space="preserve">, </w:t>
      </w:r>
      <w:r w:rsidR="00F37A95">
        <w:t xml:space="preserve"> se </w:t>
      </w:r>
      <w:del w:id="67" w:author="Katherine Chiluiza" w:date="2015-02-23T15:56:00Z">
        <w:r w:rsidR="00F37A95" w:rsidDel="003270A6">
          <w:delText xml:space="preserve">pretende </w:delText>
        </w:r>
      </w:del>
      <w:r w:rsidR="00F37A95">
        <w:t>realizar</w:t>
      </w:r>
      <w:ins w:id="68" w:author="Katherine Chiluiza" w:date="2015-02-23T15:56:00Z">
        <w:r w:rsidR="003270A6">
          <w:t>á</w:t>
        </w:r>
      </w:ins>
      <w:r w:rsidR="00F37A95">
        <w:t xml:space="preserve">  </w:t>
      </w:r>
      <w:r w:rsidR="00A841F7">
        <w:t>experimentación con alumnos y</w:t>
      </w:r>
      <w:del w:id="69" w:author="Katherine Chiluiza" w:date="2015-02-23T16:04:00Z">
        <w:r w:rsidR="00A841F7" w:rsidDel="003270A6">
          <w:delText xml:space="preserve"> maestros</w:delText>
        </w:r>
      </w:del>
      <w:ins w:id="70" w:author="Katherine Chiluiza" w:date="2015-02-23T16:04:00Z">
        <w:r w:rsidR="003270A6">
          <w:t xml:space="preserve"> profesores</w:t>
        </w:r>
      </w:ins>
      <w:del w:id="71" w:author="Katherine Chiluiza" w:date="2015-02-23T16:04:00Z">
        <w:r w:rsidR="00A841F7" w:rsidDel="003270A6">
          <w:delText xml:space="preserve"> a través del uso de la misma</w:delText>
        </w:r>
      </w:del>
      <w:r w:rsidR="00A841F7">
        <w:t>. El objetivo de</w:t>
      </w:r>
      <w:del w:id="72" w:author="Katherine Chiluiza" w:date="2015-02-23T16:09:00Z">
        <w:r w:rsidR="00A841F7" w:rsidDel="00236BB8">
          <w:delText xml:space="preserve"> esto</w:delText>
        </w:r>
      </w:del>
      <w:ins w:id="73" w:author="Katherine Chiluiza" w:date="2015-02-23T16:09:00Z">
        <w:r w:rsidR="00236BB8">
          <w:t xml:space="preserve"> la experimentación </w:t>
        </w:r>
      </w:ins>
      <w:r w:rsidR="00A841F7">
        <w:t xml:space="preserve"> </w:t>
      </w:r>
      <w:r w:rsidR="00F37A95">
        <w:t>es</w:t>
      </w:r>
      <w:r w:rsidR="00A841F7">
        <w:t xml:space="preserve"> </w:t>
      </w:r>
      <w:ins w:id="74" w:author="Katherine Chiluiza" w:date="2015-02-23T17:04:00Z">
        <w:r w:rsidR="00234D80">
          <w:t>medir</w:t>
        </w:r>
      </w:ins>
      <w:ins w:id="75" w:author="Katherine Chiluiza" w:date="2015-02-23T17:13:00Z">
        <w:r w:rsidR="00234D80">
          <w:t xml:space="preserve"> calificaciones obtenidas por los estudiantes de forma individual y </w:t>
        </w:r>
      </w:ins>
      <w:ins w:id="76" w:author="Katherine Chiluiza" w:date="2015-02-23T17:04:00Z">
        <w:r w:rsidR="00234D80">
          <w:t xml:space="preserve"> </w:t>
        </w:r>
      </w:ins>
      <w:del w:id="77" w:author="Katherine Chiluiza" w:date="2015-02-23T16:09:00Z">
        <w:r w:rsidR="00A841F7" w:rsidDel="00236BB8">
          <w:delText>conocer la</w:delText>
        </w:r>
      </w:del>
      <w:ins w:id="78" w:author="Katherine Chiluiza" w:date="2015-02-23T16:09:00Z">
        <w:r w:rsidR="00236BB8">
          <w:t xml:space="preserve">percepciones </w:t>
        </w:r>
      </w:ins>
      <w:del w:id="79" w:author="Katherine Chiluiza" w:date="2015-02-23T16:09:00Z">
        <w:r w:rsidR="00A841F7" w:rsidDel="00236BB8">
          <w:delText>s percepciones relacionadas</w:delText>
        </w:r>
      </w:del>
      <w:r w:rsidR="00A841F7">
        <w:t xml:space="preserve"> en cuanto a la </w:t>
      </w:r>
      <w:commentRangeStart w:id="80"/>
      <w:r w:rsidR="00A841F7">
        <w:t xml:space="preserve">evaluación individual  </w:t>
      </w:r>
      <w:commentRangeEnd w:id="80"/>
      <w:r w:rsidR="003270A6">
        <w:rPr>
          <w:rStyle w:val="CommentReference"/>
          <w:rFonts w:asciiTheme="minorHAnsi" w:eastAsiaTheme="minorHAnsi" w:hAnsiTheme="minorHAnsi" w:cstheme="minorBidi"/>
          <w:lang w:eastAsia="en-US"/>
        </w:rPr>
        <w:commentReference w:id="80"/>
      </w:r>
      <w:r w:rsidR="00A841F7">
        <w:t>y grupal, carga de trabajo asociada a los individuos que elaboran un trabajo colaborativo de modelado de datos.</w:t>
      </w:r>
    </w:p>
    <w:p w14:paraId="3C28AA50" w14:textId="0237E1D5" w:rsidR="0061619B" w:rsidRDefault="0061619B" w:rsidP="00C157C1">
      <w:pPr>
        <w:pStyle w:val="Texto"/>
        <w:ind w:left="1416"/>
        <w:rPr>
          <w:ins w:id="81" w:author="Katherine Chiluiza" w:date="2015-02-23T16:20:00Z"/>
        </w:rPr>
      </w:pPr>
      <w:ins w:id="82" w:author="Katherine Chiluiza" w:date="2015-02-23T16:19:00Z">
        <w:r>
          <w:t xml:space="preserve">En el alumno se medirá la percepción relacionada a cuan </w:t>
        </w:r>
      </w:ins>
      <w:ins w:id="83" w:author="Katherine Chiluiza" w:date="2015-02-23T17:07:00Z">
        <w:r w:rsidR="00234D80">
          <w:t>justa</w:t>
        </w:r>
      </w:ins>
      <w:ins w:id="84" w:author="Katherine Chiluiza" w:date="2015-02-23T16:19:00Z">
        <w:r>
          <w:t xml:space="preserve"> es la calificaci</w:t>
        </w:r>
      </w:ins>
      <w:ins w:id="85" w:author="Katherine Chiluiza" w:date="2015-02-23T16:20:00Z">
        <w:r>
          <w:t xml:space="preserve">ón obtenida por éste y por su grupo. </w:t>
        </w:r>
      </w:ins>
    </w:p>
    <w:p w14:paraId="0991E708" w14:textId="77777777" w:rsidR="0061619B" w:rsidRDefault="0061619B" w:rsidP="00C157C1">
      <w:pPr>
        <w:pStyle w:val="Texto"/>
        <w:ind w:left="1416"/>
        <w:rPr>
          <w:ins w:id="86" w:author="Katherine Chiluiza" w:date="2015-02-23T16:20:00Z"/>
        </w:rPr>
      </w:pPr>
    </w:p>
    <w:p w14:paraId="706F6B50" w14:textId="78FEF1E4" w:rsidR="0061619B" w:rsidRDefault="0061619B" w:rsidP="0061619B">
      <w:pPr>
        <w:pStyle w:val="Texto"/>
        <w:ind w:left="1416"/>
        <w:rPr>
          <w:ins w:id="87" w:author="Katherine Chiluiza" w:date="2015-02-23T16:21:00Z"/>
        </w:rPr>
      </w:pPr>
      <w:ins w:id="88" w:author="Katherine Chiluiza" w:date="2015-02-23T16:20:00Z">
        <w:r>
          <w:t xml:space="preserve">En el </w:t>
        </w:r>
      </w:ins>
      <w:ins w:id="89" w:author="Katherine Chiluiza" w:date="2015-02-23T17:06:00Z">
        <w:r w:rsidR="00234D80">
          <w:t xml:space="preserve">profesor </w:t>
        </w:r>
      </w:ins>
      <w:ins w:id="90" w:author="Katherine Chiluiza" w:date="2015-02-23T16:20:00Z">
        <w:r>
          <w:t xml:space="preserve">se medirá </w:t>
        </w:r>
      </w:ins>
      <w:ins w:id="91" w:author="Katherine Chiluiza" w:date="2015-02-23T16:21:00Z">
        <w:r>
          <w:t xml:space="preserve">la </w:t>
        </w:r>
        <w:r>
          <w:t xml:space="preserve">percepción en cuanto a la facilidad que le brinda la herramienta </w:t>
        </w:r>
        <w:r>
          <w:t xml:space="preserve">para </w:t>
        </w:r>
        <w:r>
          <w:t>evalua</w:t>
        </w:r>
        <w:r>
          <w:t xml:space="preserve">r y monitorear </w:t>
        </w:r>
        <w:r>
          <w:t>e</w:t>
        </w:r>
        <w:r>
          <w:t>l</w:t>
        </w:r>
        <w:r>
          <w:t xml:space="preserve"> trabajo colaborativo</w:t>
        </w:r>
        <w:r>
          <w:t xml:space="preserve"> tanto de forma individual como </w:t>
        </w:r>
        <w:r>
          <w:t>grupal.</w:t>
        </w:r>
      </w:ins>
    </w:p>
    <w:p w14:paraId="147F219A" w14:textId="5B7A9662" w:rsidR="0061619B" w:rsidRDefault="0061619B" w:rsidP="00C157C1">
      <w:pPr>
        <w:pStyle w:val="Texto"/>
        <w:ind w:left="1416"/>
        <w:rPr>
          <w:ins w:id="92" w:author="Katherine Chiluiza" w:date="2015-02-23T16:19:00Z"/>
        </w:rPr>
      </w:pPr>
    </w:p>
    <w:p w14:paraId="00B1AF7C" w14:textId="3C866705" w:rsidR="004B0F10" w:rsidRDefault="00A841F7" w:rsidP="00C157C1">
      <w:pPr>
        <w:pStyle w:val="Texto"/>
        <w:ind w:left="1416"/>
      </w:pPr>
      <w:del w:id="93" w:author="Katherine Chiluiza" w:date="2015-02-23T16:20:00Z">
        <w:r w:rsidDel="0061619B">
          <w:delText>Del alumno</w:delText>
        </w:r>
        <w:r w:rsidR="004B0F10" w:rsidDel="0061619B">
          <w:delText xml:space="preserve">, luego de utilizar la herramienta de superficie colaborativa, </w:delText>
        </w:r>
      </w:del>
      <w:del w:id="94" w:author="Katherine Chiluiza" w:date="2015-02-23T16:10:00Z">
        <w:r w:rsidDel="00236BB8">
          <w:delText xml:space="preserve">se </w:delText>
        </w:r>
        <w:r w:rsidR="00F37A95" w:rsidDel="00236BB8">
          <w:delText>intentará</w:delText>
        </w:r>
        <w:r w:rsidDel="00236BB8">
          <w:delText xml:space="preserve"> conocer</w:delText>
        </w:r>
      </w:del>
      <w:del w:id="95" w:author="Katherine Chiluiza" w:date="2015-02-23T16:11:00Z">
        <w:r w:rsidDel="00236BB8">
          <w:delText xml:space="preserve"> cuál es la </w:delText>
        </w:r>
      </w:del>
      <w:del w:id="96" w:author="Katherine Chiluiza" w:date="2015-02-23T16:20:00Z">
        <w:r w:rsidDel="0061619B">
          <w:delText xml:space="preserve">percepción que tiene </w:delText>
        </w:r>
        <w:commentRangeStart w:id="97"/>
        <w:r w:rsidRPr="00236BB8" w:rsidDel="0061619B">
          <w:rPr>
            <w:color w:val="FF0000"/>
            <w:rPrChange w:id="98" w:author="Katherine Chiluiza" w:date="2015-02-23T16:10:00Z">
              <w:rPr/>
            </w:rPrChange>
          </w:rPr>
          <w:delText xml:space="preserve">de justicia relacionada </w:delText>
        </w:r>
        <w:commentRangeEnd w:id="97"/>
        <w:r w:rsidR="00236BB8" w:rsidDel="0061619B">
          <w:rPr>
            <w:rStyle w:val="CommentReference"/>
            <w:rFonts w:asciiTheme="minorHAnsi" w:eastAsiaTheme="minorHAnsi" w:hAnsiTheme="minorHAnsi" w:cstheme="minorBidi"/>
            <w:lang w:eastAsia="en-US"/>
          </w:rPr>
          <w:commentReference w:id="97"/>
        </w:r>
        <w:r w:rsidDel="0061619B">
          <w:delText>a la evaluación individual y</w:delText>
        </w:r>
        <w:r w:rsidR="004B0F10" w:rsidDel="0061619B">
          <w:delText xml:space="preserve"> grupal que el maestro le provee. Para </w:delText>
        </w:r>
        <w:r w:rsidR="00C157C1" w:rsidDel="0061619B">
          <w:delText>realizar</w:delText>
        </w:r>
        <w:r w:rsidR="004B0F10" w:rsidDel="0061619B">
          <w:delText xml:space="preserve"> su evaluación, el maestro utilizará la herramienta de monitoreo y evaluación propuesta</w:delText>
        </w:r>
        <w:r w:rsidR="006D0076" w:rsidRPr="006D0076" w:rsidDel="0061619B">
          <w:delText>.</w:delText>
        </w:r>
        <w:r w:rsidR="004B0F10" w:rsidDel="0061619B">
          <w:delText xml:space="preserve"> </w:delText>
        </w:r>
      </w:del>
      <w:del w:id="99" w:author="Katherine Chiluiza" w:date="2015-02-23T16:21:00Z">
        <w:r w:rsidR="004B0F10" w:rsidDel="0061619B">
          <w:br/>
          <w:delText xml:space="preserve">Del maestro, se </w:delText>
        </w:r>
      </w:del>
      <w:del w:id="100" w:author="Katherine Chiluiza" w:date="2015-02-23T16:10:00Z">
        <w:r w:rsidR="00F37A95" w:rsidDel="00236BB8">
          <w:delText>intentará</w:delText>
        </w:r>
        <w:r w:rsidR="004B0F10" w:rsidDel="00236BB8">
          <w:delText xml:space="preserve"> conocer su </w:delText>
        </w:r>
      </w:del>
      <w:del w:id="101" w:author="Katherine Chiluiza" w:date="2015-02-23T16:21:00Z">
        <w:r w:rsidR="004B0F10" w:rsidDel="0061619B">
          <w:delText xml:space="preserve">percepción en cuanto a la </w:delText>
        </w:r>
        <w:r w:rsidR="004B0F10" w:rsidDel="0061619B">
          <w:lastRenderedPageBreak/>
          <w:delText>facilidad que le brinda la herramienta de evaluación y monitoreo de trabajo colaborativo para la evaluación individual y grupal.</w:delText>
        </w:r>
      </w:del>
    </w:p>
    <w:p w14:paraId="01FDB765" w14:textId="25BDC0BB" w:rsidR="006D0076" w:rsidRDefault="0061619B" w:rsidP="0061619B">
      <w:pPr>
        <w:pStyle w:val="Texto"/>
        <w:ind w:left="1416"/>
      </w:pPr>
      <w:ins w:id="102" w:author="Katherine Chiluiza" w:date="2015-02-23T16:22:00Z">
        <w:r>
          <w:t xml:space="preserve">Adicionalmente, se medirá en los dos actores  la </w:t>
        </w:r>
      </w:ins>
      <w:del w:id="103" w:author="Katherine Chiluiza" w:date="2015-02-23T16:22:00Z">
        <w:r w:rsidR="004B0F10" w:rsidDel="0061619B">
          <w:delText xml:space="preserve">De ambos actores, también se </w:delText>
        </w:r>
        <w:r w:rsidR="00F37A95" w:rsidDel="0061619B">
          <w:delText>desea</w:delText>
        </w:r>
        <w:r w:rsidR="004B0F10" w:rsidDel="0061619B">
          <w:delText xml:space="preserve"> conocer cuáles son sus </w:delText>
        </w:r>
      </w:del>
      <w:r w:rsidR="004B0F10">
        <w:t>percepci</w:t>
      </w:r>
      <w:ins w:id="104" w:author="Katherine Chiluiza" w:date="2015-02-23T16:22:00Z">
        <w:r>
          <w:t>ón</w:t>
        </w:r>
      </w:ins>
      <w:del w:id="105" w:author="Katherine Chiluiza" w:date="2015-02-23T16:22:00Z">
        <w:r w:rsidR="004B0F10" w:rsidDel="0061619B">
          <w:delText>ones</w:delText>
        </w:r>
      </w:del>
      <w:r w:rsidR="004B0F10">
        <w:t xml:space="preserve"> respecto a la equidad</w:t>
      </w:r>
      <w:ins w:id="106" w:author="Katherine Chiluiza" w:date="2015-02-23T16:23:00Z">
        <w:r>
          <w:t xml:space="preserve"> </w:t>
        </w:r>
      </w:ins>
      <w:r w:rsidR="004B0F10">
        <w:t xml:space="preserve"> de carga de trabajo</w:t>
      </w:r>
      <w:ins w:id="107" w:author="Katherine Chiluiza" w:date="2015-02-23T16:23:00Z">
        <w:r>
          <w:t xml:space="preserve"> que se puede observar como resultado de la interacción de </w:t>
        </w:r>
      </w:ins>
      <w:del w:id="108" w:author="Katherine Chiluiza" w:date="2015-02-23T16:23:00Z">
        <w:r w:rsidR="004B0F10" w:rsidDel="0061619B">
          <w:delText xml:space="preserve"> de </w:delText>
        </w:r>
      </w:del>
      <w:r w:rsidR="004B0F10">
        <w:t xml:space="preserve">los estudiantes </w:t>
      </w:r>
      <w:ins w:id="109" w:author="Katherine Chiluiza" w:date="2015-02-23T16:23:00Z">
        <w:r>
          <w:t>con la solución propuesta.</w:t>
        </w:r>
      </w:ins>
      <w:del w:id="110" w:author="Katherine Chiluiza" w:date="2015-02-23T16:24:00Z">
        <w:r w:rsidR="004B0F10" w:rsidDel="0061619B">
          <w:delText>que utilizan la superficie colaborativa</w:delText>
        </w:r>
        <w:r w:rsidR="00C157C1" w:rsidDel="0061619B">
          <w:delText xml:space="preserve"> propuesta</w:delText>
        </w:r>
        <w:r w:rsidR="004B0F10" w:rsidDel="0061619B">
          <w:delText xml:space="preserve">. </w:delText>
        </w:r>
        <w:r w:rsidR="00C157C1" w:rsidDel="0061619B">
          <w:delText>Todo esto</w:delText>
        </w:r>
        <w:r w:rsidR="004B0F10" w:rsidDel="0061619B">
          <w:delText xml:space="preserve"> nos ayudará a conocer su opinión </w:delText>
        </w:r>
        <w:r w:rsidR="00947705" w:rsidDel="0061619B">
          <w:delText>en cuanto a simetría de la participación cuando se t</w:delText>
        </w:r>
        <w:r w:rsidR="004B0F10" w:rsidDel="0061619B">
          <w:delText xml:space="preserve">rabaja en ambientes constantemente monitoreados por un </w:delText>
        </w:r>
      </w:del>
      <w:del w:id="111" w:author="Katherine Chiluiza" w:date="2015-02-23T16:03:00Z">
        <w:r w:rsidR="004B0F10" w:rsidDel="003270A6">
          <w:delText>maestro</w:delText>
        </w:r>
      </w:del>
      <w:del w:id="112" w:author="Katherine Chiluiza" w:date="2015-02-23T16:24:00Z">
        <w:r w:rsidR="004B0F10" w:rsidDel="0061619B">
          <w:delText>.</w:delText>
        </w:r>
      </w:del>
    </w:p>
    <w:p w14:paraId="679027F2" w14:textId="77777777" w:rsidR="00130798" w:rsidRDefault="00130798" w:rsidP="00C157C1">
      <w:pPr>
        <w:pStyle w:val="Texto"/>
        <w:ind w:left="1416"/>
      </w:pPr>
    </w:p>
    <w:p w14:paraId="69792CAC" w14:textId="42C5AB89" w:rsidR="00940EB2" w:rsidRPr="006D0076" w:rsidRDefault="00947705" w:rsidP="00C157C1">
      <w:pPr>
        <w:pStyle w:val="Texto"/>
        <w:ind w:left="1416"/>
      </w:pPr>
      <w:r>
        <w:t xml:space="preserve">En esta investigación, </w:t>
      </w:r>
      <w:r w:rsidR="00F37A95">
        <w:t>cuando se habla de “</w:t>
      </w:r>
      <w:commentRangeStart w:id="113"/>
      <w:r w:rsidRPr="0061619B">
        <w:rPr>
          <w:highlight w:val="yellow"/>
          <w:rPrChange w:id="114" w:author="Katherine Chiluiza" w:date="2015-02-23T16:24:00Z">
            <w:rPr/>
          </w:rPrChange>
        </w:rPr>
        <w:t>determinación</w:t>
      </w:r>
      <w:commentRangeEnd w:id="113"/>
      <w:r w:rsidR="0061619B">
        <w:rPr>
          <w:rStyle w:val="CommentReference"/>
          <w:rFonts w:asciiTheme="minorHAnsi" w:eastAsiaTheme="minorHAnsi" w:hAnsiTheme="minorHAnsi" w:cstheme="minorBidi"/>
          <w:lang w:eastAsia="en-US"/>
        </w:rPr>
        <w:commentReference w:id="113"/>
      </w:r>
      <w:r w:rsidRPr="0061619B">
        <w:rPr>
          <w:highlight w:val="yellow"/>
          <w:rPrChange w:id="115" w:author="Katherine Chiluiza" w:date="2015-02-23T16:24:00Z">
            <w:rPr/>
          </w:rPrChange>
        </w:rPr>
        <w:t xml:space="preserve"> de participación efectiva</w:t>
      </w:r>
      <w:r w:rsidR="00F37A95" w:rsidRPr="0061619B">
        <w:rPr>
          <w:highlight w:val="yellow"/>
          <w:rPrChange w:id="116" w:author="Katherine Chiluiza" w:date="2015-02-23T16:24:00Z">
            <w:rPr/>
          </w:rPrChange>
        </w:rPr>
        <w:t>”</w:t>
      </w:r>
      <w:r w:rsidR="00F37A95">
        <w:t xml:space="preserve"> se</w:t>
      </w:r>
      <w:r>
        <w:t xml:space="preserve"> hace énfasis a evaluar la cantidad de trabajo que aporta el alumno. No se considera calidad de trabajo, ya que esto supondría un análisis mucho más riguroso </w:t>
      </w:r>
      <w:r w:rsidR="0097160C">
        <w:t>de la semántica d</w:t>
      </w:r>
      <w:r>
        <w:t xml:space="preserve">e los trabajos </w:t>
      </w:r>
      <w:r w:rsidR="0097160C">
        <w:t>colaborativos finales</w:t>
      </w:r>
      <w:r>
        <w:t>.</w:t>
      </w:r>
      <w:ins w:id="117" w:author="Katherine Chiluiza" w:date="2015-02-23T16:25:00Z">
        <w:r w:rsidR="0061619B">
          <w:t xml:space="preserve"> Se trabajará con un profesor del curso de Bases de Datos de la carrera XXX y con los grupos de estudiantes del curso, que en genral están integrados por 4 o 5 estudiantes</w:t>
        </w:r>
      </w:ins>
      <w:del w:id="118" w:author="Katherine Chiluiza" w:date="2015-02-23T16:25:00Z">
        <w:r w:rsidR="00940EB2" w:rsidDel="0061619B">
          <w:delText xml:space="preserve"> </w:delText>
        </w:r>
        <w:commentRangeStart w:id="119"/>
        <w:r w:rsidR="00940EB2" w:rsidDel="0061619B">
          <w:delText xml:space="preserve">Los grupos de experimentación </w:delText>
        </w:r>
        <w:r w:rsidR="000A6C3F" w:rsidDel="0061619B">
          <w:delText xml:space="preserve"> de alumnos </w:delText>
        </w:r>
        <w:r w:rsidR="00940EB2" w:rsidDel="0061619B">
          <w:delText xml:space="preserve">se </w:delText>
        </w:r>
        <w:r w:rsidR="00F37A95" w:rsidDel="0061619B">
          <w:delText>conforman</w:delText>
        </w:r>
        <w:r w:rsidR="00940EB2" w:rsidDel="0061619B">
          <w:delText xml:space="preserve"> de no más de 5 individuos</w:delText>
        </w:r>
        <w:r w:rsidR="000A6C3F" w:rsidDel="0061619B">
          <w:delText xml:space="preserve"> de un curso introductorio a Sistemas de Bases de datos</w:delText>
        </w:r>
        <w:r w:rsidR="00130798" w:rsidDel="0061619B">
          <w:delText xml:space="preserve">, los cuales pertenecen a carreras afines a Ciencias Computacionales. Los </w:delText>
        </w:r>
        <w:r w:rsidR="00130798" w:rsidDel="0061619B">
          <w:lastRenderedPageBreak/>
          <w:delText>maestros elegidos para este estudio poseen experiencia previa (aunque no inmediata) con respecto a la enseñanza de modelado de datos.  Es así que el lector debe tener en cuenta que los</w:delText>
        </w:r>
        <w:r w:rsidR="00940EB2" w:rsidDel="0061619B">
          <w:delText xml:space="preserve"> hallazgos encontrados, deben ser considerados con esta</w:delText>
        </w:r>
        <w:r w:rsidR="00130798" w:rsidDel="0061619B">
          <w:delText>s limitaciones</w:delText>
        </w:r>
        <w:r w:rsidR="00940EB2" w:rsidDel="0061619B">
          <w:delText>.</w:delText>
        </w:r>
        <w:commentRangeEnd w:id="119"/>
        <w:r w:rsidR="0061619B" w:rsidDel="0061619B">
          <w:rPr>
            <w:rStyle w:val="CommentReference"/>
            <w:rFonts w:asciiTheme="minorHAnsi" w:eastAsiaTheme="minorHAnsi" w:hAnsiTheme="minorHAnsi" w:cstheme="minorBidi"/>
            <w:lang w:eastAsia="en-US"/>
          </w:rPr>
          <w:commentReference w:id="119"/>
        </w:r>
      </w:del>
    </w:p>
    <w:p w14:paraId="423C38BE" w14:textId="77777777" w:rsidR="00F36B2F" w:rsidRDefault="00F36B2F" w:rsidP="00F36B2F">
      <w:pPr>
        <w:pStyle w:val="Subtitulocapitulo"/>
        <w:numPr>
          <w:ilvl w:val="0"/>
          <w:numId w:val="0"/>
        </w:numPr>
        <w:ind w:left="792"/>
      </w:pPr>
    </w:p>
    <w:p w14:paraId="4DF4593B" w14:textId="77777777" w:rsidR="00BC7933" w:rsidRDefault="00BC7933" w:rsidP="00BC7933">
      <w:pPr>
        <w:pStyle w:val="ListParagraph"/>
      </w:pPr>
    </w:p>
    <w:p w14:paraId="48CFD624" w14:textId="10217B80" w:rsidR="00D44937" w:rsidRPr="006F70AC" w:rsidRDefault="00D44937" w:rsidP="0075426E">
      <w:pPr>
        <w:pStyle w:val="Subtitulocapitulo"/>
        <w:rPr>
          <w:sz w:val="24"/>
          <w:szCs w:val="24"/>
        </w:rPr>
      </w:pPr>
      <w:bookmarkStart w:id="120" w:name="_Toc397264975"/>
      <w:bookmarkEnd w:id="25"/>
      <w:r w:rsidRPr="006F70AC">
        <w:t>Objetivos</w:t>
      </w:r>
      <w:bookmarkEnd w:id="120"/>
    </w:p>
    <w:p w14:paraId="6856F3A0" w14:textId="77777777" w:rsidR="00D44937" w:rsidRPr="00D44937" w:rsidRDefault="00D44937" w:rsidP="00D44937">
      <w:pPr>
        <w:spacing w:after="0" w:line="480" w:lineRule="auto"/>
        <w:jc w:val="both"/>
        <w:rPr>
          <w:rFonts w:ascii="Arial" w:eastAsia="Times New Roman" w:hAnsi="Arial" w:cs="Arial"/>
          <w:sz w:val="24"/>
          <w:szCs w:val="24"/>
          <w:lang w:eastAsia="es-EC"/>
        </w:rPr>
      </w:pPr>
    </w:p>
    <w:p w14:paraId="6ACD2514" w14:textId="3FE85C24" w:rsidR="00D44937" w:rsidRPr="00C50379" w:rsidRDefault="00D44937" w:rsidP="00871AD6">
      <w:pPr>
        <w:pStyle w:val="Subtitulocapitulo"/>
        <w:numPr>
          <w:ilvl w:val="2"/>
          <w:numId w:val="1"/>
        </w:numPr>
        <w:rPr>
          <w:sz w:val="24"/>
          <w:szCs w:val="24"/>
        </w:rPr>
      </w:pPr>
      <w:bookmarkStart w:id="121" w:name="_Toc397264976"/>
      <w:r w:rsidRPr="006F70AC">
        <w:t>Objetivo general</w:t>
      </w:r>
      <w:bookmarkEnd w:id="121"/>
    </w:p>
    <w:p w14:paraId="5B1455F1" w14:textId="44D4D2AA" w:rsidR="00D44937" w:rsidRDefault="00BD7A2E" w:rsidP="009A6908">
      <w:pPr>
        <w:spacing w:after="0" w:line="480" w:lineRule="auto"/>
        <w:ind w:left="1416"/>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efectividad de superficies colaborativas portables de bajo costo para dar seguimiento a los aportes individuales de estudiantes, cuando realizan tareas grupales de modelado de datos.</w:t>
      </w:r>
    </w:p>
    <w:p w14:paraId="4B35A8D5" w14:textId="77777777" w:rsidR="00BD7A2E" w:rsidRPr="00BD7A2E" w:rsidRDefault="00BD7A2E" w:rsidP="00D44937">
      <w:pPr>
        <w:spacing w:after="0" w:line="480" w:lineRule="auto"/>
        <w:jc w:val="both"/>
        <w:rPr>
          <w:rFonts w:ascii="Arial" w:eastAsia="Times New Roman" w:hAnsi="Arial" w:cs="Arial"/>
          <w:bCs/>
          <w:color w:val="000000"/>
          <w:sz w:val="24"/>
          <w:szCs w:val="28"/>
          <w:lang w:eastAsia="es-EC"/>
        </w:rPr>
      </w:pPr>
    </w:p>
    <w:p w14:paraId="3631EB1F" w14:textId="77777777" w:rsidR="00D44937" w:rsidRPr="00BD7A2E" w:rsidRDefault="00D44937" w:rsidP="00871AD6">
      <w:pPr>
        <w:pStyle w:val="Subtitulocapitulo"/>
        <w:numPr>
          <w:ilvl w:val="2"/>
          <w:numId w:val="1"/>
        </w:numPr>
        <w:rPr>
          <w:sz w:val="24"/>
          <w:szCs w:val="24"/>
        </w:rPr>
      </w:pPr>
      <w:bookmarkStart w:id="122" w:name="_Toc397264977"/>
      <w:r w:rsidRPr="006F70AC">
        <w:t>Objetivos específicos</w:t>
      </w:r>
      <w:bookmarkEnd w:id="122"/>
      <w:r w:rsidRPr="006F70AC">
        <w:t xml:space="preserve"> </w:t>
      </w:r>
    </w:p>
    <w:p w14:paraId="649AD5D5" w14:textId="77777777" w:rsidR="00BD7A2E" w:rsidRPr="00C50379" w:rsidRDefault="00BD7A2E" w:rsidP="00BD7A2E">
      <w:pPr>
        <w:pStyle w:val="NombreCapitulo"/>
        <w:numPr>
          <w:ilvl w:val="0"/>
          <w:numId w:val="0"/>
        </w:numPr>
        <w:ind w:left="360" w:hanging="360"/>
      </w:pPr>
    </w:p>
    <w:p w14:paraId="307CD77B" w14:textId="74FD8672" w:rsidR="0035653B" w:rsidRDefault="00BD7A2E" w:rsidP="00871AD6">
      <w:pPr>
        <w:pStyle w:val="ListParagraph"/>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Analizar los requerimientos necesarios para el desarrollo de un modelador de datos que utilice una superficie colaborativa de bajo costo a partir de las limitaciones, contexto y avances tecnológicos, previa una revisión de literatura. </w:t>
      </w:r>
    </w:p>
    <w:p w14:paraId="055659F4" w14:textId="77777777" w:rsidR="003927A4" w:rsidRPr="003927A4" w:rsidRDefault="003927A4" w:rsidP="003927A4">
      <w:pPr>
        <w:pStyle w:val="ListParagraph"/>
        <w:spacing w:after="0" w:line="480" w:lineRule="auto"/>
        <w:ind w:left="1440"/>
        <w:jc w:val="both"/>
        <w:rPr>
          <w:rFonts w:ascii="Arial" w:eastAsia="Times New Roman" w:hAnsi="Arial" w:cs="Arial"/>
          <w:bCs/>
          <w:color w:val="000000"/>
          <w:sz w:val="24"/>
          <w:szCs w:val="28"/>
          <w:lang w:eastAsia="es-EC"/>
        </w:rPr>
      </w:pPr>
    </w:p>
    <w:p w14:paraId="38F9C8B9" w14:textId="77777777" w:rsidR="00BD7A2E" w:rsidRDefault="00BD7A2E" w:rsidP="00871AD6">
      <w:pPr>
        <w:pStyle w:val="ListParagraph"/>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Diseñar un modelador de datos que utilice una superficie colaborativa de bajo costo a partir de las limitaciones y contexto. </w:t>
      </w:r>
    </w:p>
    <w:p w14:paraId="2DB0561A" w14:textId="77777777" w:rsidR="00266697" w:rsidRPr="003927A4" w:rsidRDefault="00266697" w:rsidP="003927A4">
      <w:pPr>
        <w:spacing w:after="0" w:line="480" w:lineRule="auto"/>
        <w:jc w:val="both"/>
        <w:rPr>
          <w:rFonts w:ascii="Arial" w:eastAsia="Times New Roman" w:hAnsi="Arial" w:cs="Arial"/>
          <w:bCs/>
          <w:color w:val="000000"/>
          <w:sz w:val="24"/>
          <w:szCs w:val="28"/>
          <w:lang w:eastAsia="es-EC"/>
        </w:rPr>
      </w:pPr>
    </w:p>
    <w:p w14:paraId="55C6DA43" w14:textId="77777777" w:rsidR="00BD7A2E" w:rsidRDefault="00BD7A2E" w:rsidP="00871AD6">
      <w:pPr>
        <w:pStyle w:val="ListParagraph"/>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Implementar una solución basada en superficies colaborativas de bajo costo para el modelado de datos, a partir del análisis y diseño considerando las limitaciones y contexto en el que se ejecutará. </w:t>
      </w:r>
    </w:p>
    <w:p w14:paraId="40635031" w14:textId="77777777" w:rsidR="0035653B" w:rsidRPr="00BD7A2E" w:rsidRDefault="0035653B" w:rsidP="0035653B">
      <w:pPr>
        <w:pStyle w:val="ListParagraph"/>
        <w:spacing w:after="0" w:line="480" w:lineRule="auto"/>
        <w:ind w:left="1440"/>
        <w:jc w:val="both"/>
        <w:rPr>
          <w:rFonts w:ascii="Arial" w:eastAsia="Times New Roman" w:hAnsi="Arial" w:cs="Arial"/>
          <w:bCs/>
          <w:color w:val="000000"/>
          <w:sz w:val="24"/>
          <w:szCs w:val="28"/>
          <w:lang w:eastAsia="es-EC"/>
        </w:rPr>
      </w:pPr>
    </w:p>
    <w:p w14:paraId="005AE74C" w14:textId="2B68CCCD" w:rsidR="0035653B" w:rsidRPr="00266697" w:rsidRDefault="00BD7A2E" w:rsidP="00871AD6">
      <w:pPr>
        <w:pStyle w:val="ListParagraph"/>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Evaluar la efectividad de la solución propuesta, desde la percepción de profesores y estudiantes. </w:t>
      </w:r>
    </w:p>
    <w:p w14:paraId="3D083EB8" w14:textId="77777777" w:rsidR="0035653B" w:rsidRPr="00BD7A2E" w:rsidRDefault="0035653B" w:rsidP="0035653B">
      <w:pPr>
        <w:pStyle w:val="ListParagraph"/>
        <w:spacing w:after="0" w:line="480" w:lineRule="auto"/>
        <w:ind w:left="1440"/>
        <w:jc w:val="both"/>
        <w:rPr>
          <w:rFonts w:ascii="Arial" w:eastAsia="Times New Roman" w:hAnsi="Arial" w:cs="Arial"/>
          <w:bCs/>
          <w:color w:val="000000"/>
          <w:sz w:val="24"/>
          <w:szCs w:val="28"/>
          <w:lang w:eastAsia="es-EC"/>
        </w:rPr>
      </w:pPr>
    </w:p>
    <w:p w14:paraId="34D81A0A" w14:textId="1E7655B3" w:rsidR="00E114CF" w:rsidRDefault="00BD7A2E" w:rsidP="00871AD6">
      <w:pPr>
        <w:pStyle w:val="ListParagraph"/>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usabilidad de la interacción de la solución propuesta con estudiantes de un curso en el que se realice modelado de datos.</w:t>
      </w:r>
    </w:p>
    <w:p w14:paraId="0B4A3407" w14:textId="77777777" w:rsidR="00BD7A2E" w:rsidRDefault="00BD7A2E" w:rsidP="00BD7A2E">
      <w:pPr>
        <w:spacing w:after="0" w:line="480" w:lineRule="auto"/>
        <w:jc w:val="both"/>
        <w:rPr>
          <w:rFonts w:ascii="Arial" w:eastAsia="Times New Roman" w:hAnsi="Arial" w:cs="Arial"/>
          <w:bCs/>
          <w:color w:val="000000"/>
          <w:sz w:val="24"/>
          <w:szCs w:val="28"/>
          <w:lang w:eastAsia="es-EC"/>
        </w:rPr>
      </w:pPr>
    </w:p>
    <w:p w14:paraId="558F0BCA" w14:textId="77777777" w:rsidR="00687020" w:rsidRDefault="00687020" w:rsidP="00BD7A2E">
      <w:pPr>
        <w:spacing w:after="0" w:line="480" w:lineRule="auto"/>
        <w:jc w:val="both"/>
        <w:rPr>
          <w:rFonts w:ascii="Arial" w:eastAsia="Times New Roman" w:hAnsi="Arial" w:cs="Arial"/>
          <w:bCs/>
          <w:color w:val="000000"/>
          <w:sz w:val="24"/>
          <w:szCs w:val="28"/>
          <w:lang w:eastAsia="es-EC"/>
        </w:rPr>
      </w:pPr>
    </w:p>
    <w:p w14:paraId="4718B00E" w14:textId="394B21EE" w:rsidR="00D44937" w:rsidRPr="00B73B35" w:rsidRDefault="00B7081B" w:rsidP="0075426E">
      <w:pPr>
        <w:pStyle w:val="Subtitulocapitulo"/>
        <w:rPr>
          <w:sz w:val="24"/>
          <w:szCs w:val="24"/>
        </w:rPr>
      </w:pPr>
      <w:r>
        <w:t>Pregunta de investigación e Hipótesis</w:t>
      </w:r>
    </w:p>
    <w:p w14:paraId="4D7C1402" w14:textId="12426AF0" w:rsidR="00B73B35" w:rsidRDefault="00B73B35" w:rsidP="002D2F14">
      <w:pPr>
        <w:pStyle w:val="NombreCapitulo"/>
        <w:numPr>
          <w:ilvl w:val="0"/>
          <w:numId w:val="0"/>
        </w:numPr>
        <w:ind w:left="1416"/>
        <w:jc w:val="both"/>
        <w:rPr>
          <w:b w:val="0"/>
          <w:sz w:val="24"/>
          <w:szCs w:val="24"/>
        </w:rPr>
      </w:pPr>
      <w:r w:rsidRPr="00B73B35">
        <w:rPr>
          <w:b w:val="0"/>
          <w:sz w:val="24"/>
          <w:szCs w:val="24"/>
        </w:rPr>
        <w:t>Cómo se mencionó anteriormente, existen dos clases de actores</w:t>
      </w:r>
      <w:r w:rsidR="009C380D">
        <w:rPr>
          <w:b w:val="0"/>
          <w:sz w:val="24"/>
          <w:szCs w:val="24"/>
        </w:rPr>
        <w:t xml:space="preserve"> en un ambiente de trabajo colab</w:t>
      </w:r>
      <w:r w:rsidR="0079544C">
        <w:rPr>
          <w:b w:val="0"/>
          <w:sz w:val="24"/>
          <w:szCs w:val="24"/>
        </w:rPr>
        <w:t xml:space="preserve">orativo </w:t>
      </w:r>
      <w:ins w:id="123" w:author="Katherine Chiluiza" w:date="2015-02-23T16:27:00Z">
        <w:r w:rsidR="00FD374F">
          <w:rPr>
            <w:b w:val="0"/>
            <w:sz w:val="24"/>
            <w:szCs w:val="24"/>
          </w:rPr>
          <w:t xml:space="preserve">en </w:t>
        </w:r>
      </w:ins>
      <w:r w:rsidR="0079544C">
        <w:rPr>
          <w:b w:val="0"/>
          <w:sz w:val="24"/>
          <w:szCs w:val="24"/>
        </w:rPr>
        <w:t xml:space="preserve">un </w:t>
      </w:r>
      <w:r w:rsidR="009C380D">
        <w:rPr>
          <w:b w:val="0"/>
          <w:sz w:val="24"/>
          <w:szCs w:val="24"/>
        </w:rPr>
        <w:t>aula de clases</w:t>
      </w:r>
      <w:r w:rsidRPr="00B73B35">
        <w:rPr>
          <w:b w:val="0"/>
          <w:sz w:val="24"/>
          <w:szCs w:val="24"/>
        </w:rPr>
        <w:t>.</w:t>
      </w:r>
      <w:r w:rsidR="00F94BC0">
        <w:rPr>
          <w:b w:val="0"/>
          <w:sz w:val="24"/>
          <w:szCs w:val="24"/>
        </w:rPr>
        <w:t xml:space="preserve"> </w:t>
      </w:r>
      <w:r w:rsidRPr="00B73B35">
        <w:rPr>
          <w:b w:val="0"/>
          <w:sz w:val="24"/>
          <w:szCs w:val="24"/>
        </w:rPr>
        <w:t xml:space="preserve"> Es por </w:t>
      </w:r>
      <w:r w:rsidR="009C380D">
        <w:rPr>
          <w:b w:val="0"/>
          <w:sz w:val="24"/>
          <w:szCs w:val="24"/>
        </w:rPr>
        <w:t xml:space="preserve">esto, </w:t>
      </w:r>
      <w:r w:rsidRPr="00B73B35">
        <w:rPr>
          <w:b w:val="0"/>
          <w:sz w:val="24"/>
          <w:szCs w:val="24"/>
        </w:rPr>
        <w:t>que se planteará una pregunta de investigación desde cada perspectiva</w:t>
      </w:r>
      <w:r w:rsidR="00E96575">
        <w:rPr>
          <w:b w:val="0"/>
          <w:sz w:val="24"/>
          <w:szCs w:val="24"/>
        </w:rPr>
        <w:t xml:space="preserve"> de cada actor</w:t>
      </w:r>
      <w:r w:rsidR="00BA58B1">
        <w:rPr>
          <w:b w:val="0"/>
          <w:sz w:val="24"/>
          <w:szCs w:val="24"/>
        </w:rPr>
        <w:t>:</w:t>
      </w:r>
    </w:p>
    <w:p w14:paraId="5ECF2177" w14:textId="77777777" w:rsidR="00BA58B1" w:rsidRPr="00B73B35" w:rsidRDefault="00BA58B1" w:rsidP="002D2F14">
      <w:pPr>
        <w:pStyle w:val="NombreCapitulo"/>
        <w:numPr>
          <w:ilvl w:val="0"/>
          <w:numId w:val="0"/>
        </w:numPr>
        <w:ind w:left="1416"/>
        <w:jc w:val="both"/>
        <w:rPr>
          <w:b w:val="0"/>
          <w:sz w:val="24"/>
          <w:szCs w:val="24"/>
        </w:rPr>
      </w:pPr>
    </w:p>
    <w:p w14:paraId="16608A12" w14:textId="765FC3EF" w:rsidR="00110027" w:rsidRPr="0035653B" w:rsidRDefault="00F47772" w:rsidP="00871AD6">
      <w:pPr>
        <w:pStyle w:val="NombreCapitulo"/>
        <w:numPr>
          <w:ilvl w:val="0"/>
          <w:numId w:val="2"/>
        </w:numPr>
        <w:jc w:val="both"/>
        <w:rPr>
          <w:b w:val="0"/>
          <w:sz w:val="24"/>
          <w:szCs w:val="28"/>
        </w:rPr>
      </w:pPr>
      <w:r w:rsidRPr="00BD7A2E">
        <w:rPr>
          <w:b w:val="0"/>
          <w:sz w:val="24"/>
          <w:szCs w:val="28"/>
        </w:rPr>
        <w:t>Pregunta 1</w:t>
      </w:r>
      <w:r w:rsidR="00BD7A2E">
        <w:rPr>
          <w:b w:val="0"/>
          <w:sz w:val="24"/>
          <w:szCs w:val="28"/>
        </w:rPr>
        <w:t xml:space="preserve">: </w:t>
      </w:r>
      <w:r w:rsidR="00BD7A2E" w:rsidRPr="00BD7A2E">
        <w:rPr>
          <w:b w:val="0"/>
          <w:sz w:val="24"/>
          <w:szCs w:val="28"/>
        </w:rPr>
        <w:t xml:space="preserve">¿Cuál es el efecto de utilizar una superficie colaborativa en la percepción de los profesores en relación a la </w:t>
      </w:r>
      <w:commentRangeStart w:id="124"/>
      <w:r w:rsidR="00BD7A2E" w:rsidRPr="00FD374F">
        <w:rPr>
          <w:b w:val="0"/>
          <w:sz w:val="24"/>
          <w:szCs w:val="28"/>
          <w:highlight w:val="yellow"/>
          <w:rPrChange w:id="125" w:author="Katherine Chiluiza" w:date="2015-02-23T16:27:00Z">
            <w:rPr>
              <w:b w:val="0"/>
              <w:sz w:val="24"/>
              <w:szCs w:val="28"/>
            </w:rPr>
          </w:rPrChange>
        </w:rPr>
        <w:t>facilidad de control de aportes individuales</w:t>
      </w:r>
      <w:commentRangeEnd w:id="124"/>
      <w:r w:rsidR="00FD374F">
        <w:rPr>
          <w:rStyle w:val="CommentReference"/>
          <w:rFonts w:asciiTheme="minorHAnsi" w:eastAsiaTheme="minorHAnsi" w:hAnsiTheme="minorHAnsi" w:cstheme="minorBidi"/>
          <w:b w:val="0"/>
          <w:bCs w:val="0"/>
          <w:color w:val="auto"/>
          <w:lang w:eastAsia="en-US"/>
        </w:rPr>
        <w:commentReference w:id="124"/>
      </w:r>
      <w:r w:rsidR="00BD7A2E" w:rsidRPr="00BD7A2E">
        <w:rPr>
          <w:b w:val="0"/>
          <w:sz w:val="24"/>
          <w:szCs w:val="28"/>
        </w:rPr>
        <w:t xml:space="preserve"> en tareas grupales de modelado de datos</w:t>
      </w:r>
      <w:r w:rsidR="00B73B35" w:rsidRPr="00BD7A2E">
        <w:rPr>
          <w:b w:val="0"/>
          <w:sz w:val="24"/>
          <w:szCs w:val="28"/>
        </w:rPr>
        <w:t>?</w:t>
      </w:r>
    </w:p>
    <w:p w14:paraId="07B7FACB" w14:textId="6456A6F7" w:rsidR="0035653B" w:rsidRPr="0035653B" w:rsidRDefault="00F47772" w:rsidP="00871AD6">
      <w:pPr>
        <w:pStyle w:val="NombreCapitulo"/>
        <w:numPr>
          <w:ilvl w:val="0"/>
          <w:numId w:val="2"/>
        </w:numPr>
        <w:jc w:val="both"/>
        <w:rPr>
          <w:b w:val="0"/>
          <w:sz w:val="24"/>
          <w:szCs w:val="24"/>
        </w:rPr>
      </w:pPr>
      <w:r w:rsidRPr="00BD7A2E">
        <w:rPr>
          <w:b w:val="0"/>
          <w:sz w:val="24"/>
          <w:szCs w:val="28"/>
        </w:rPr>
        <w:t>Pregunta 2</w:t>
      </w:r>
      <w:r w:rsidR="00110027" w:rsidRPr="00BD7A2E">
        <w:rPr>
          <w:b w:val="0"/>
          <w:sz w:val="24"/>
          <w:szCs w:val="28"/>
        </w:rPr>
        <w:t xml:space="preserve">: </w:t>
      </w:r>
      <w:r w:rsidR="00BD7A2E" w:rsidRPr="00BD7A2E">
        <w:rPr>
          <w:b w:val="0"/>
          <w:sz w:val="24"/>
          <w:szCs w:val="28"/>
        </w:rPr>
        <w:t xml:space="preserve">¿Cuál es el efecto de utilizar una superficie colaborativa en la percepción de los estudiantes en relación a la </w:t>
      </w:r>
      <w:commentRangeStart w:id="126"/>
      <w:r w:rsidR="00BD7A2E" w:rsidRPr="00BD7A2E">
        <w:rPr>
          <w:b w:val="0"/>
          <w:sz w:val="24"/>
          <w:szCs w:val="28"/>
        </w:rPr>
        <w:t xml:space="preserve">equidad de la carga de trabajo y de calificaciones obtenidas en tareas grupales </w:t>
      </w:r>
      <w:commentRangeEnd w:id="126"/>
      <w:r w:rsidR="00FD374F">
        <w:rPr>
          <w:rStyle w:val="CommentReference"/>
          <w:rFonts w:asciiTheme="minorHAnsi" w:eastAsiaTheme="minorHAnsi" w:hAnsiTheme="minorHAnsi" w:cstheme="minorBidi"/>
          <w:b w:val="0"/>
          <w:bCs w:val="0"/>
          <w:color w:val="auto"/>
          <w:lang w:eastAsia="en-US"/>
        </w:rPr>
        <w:commentReference w:id="126"/>
      </w:r>
      <w:r w:rsidR="00BD7A2E" w:rsidRPr="00BD7A2E">
        <w:rPr>
          <w:b w:val="0"/>
          <w:sz w:val="24"/>
          <w:szCs w:val="28"/>
        </w:rPr>
        <w:t>de modelado de datos</w:t>
      </w:r>
      <w:r w:rsidR="00BD7A2E">
        <w:rPr>
          <w:b w:val="0"/>
          <w:sz w:val="24"/>
          <w:szCs w:val="28"/>
        </w:rPr>
        <w:t>?</w:t>
      </w:r>
    </w:p>
    <w:p w14:paraId="16B41CE0" w14:textId="77777777" w:rsidR="00807818" w:rsidRDefault="00807818" w:rsidP="00807818">
      <w:pPr>
        <w:pStyle w:val="NombreCapitulo"/>
        <w:numPr>
          <w:ilvl w:val="0"/>
          <w:numId w:val="0"/>
        </w:numPr>
        <w:ind w:left="1416"/>
        <w:jc w:val="both"/>
        <w:rPr>
          <w:b w:val="0"/>
          <w:sz w:val="24"/>
          <w:szCs w:val="24"/>
        </w:rPr>
      </w:pPr>
    </w:p>
    <w:p w14:paraId="7436B641" w14:textId="02EC9C1B" w:rsidR="002A5404" w:rsidDel="00C25AA1" w:rsidRDefault="002A5404" w:rsidP="002A5404">
      <w:pPr>
        <w:pStyle w:val="NombreCapitulo"/>
        <w:numPr>
          <w:ilvl w:val="0"/>
          <w:numId w:val="0"/>
        </w:numPr>
        <w:ind w:left="1416"/>
        <w:jc w:val="both"/>
        <w:rPr>
          <w:del w:id="127" w:author="Katherine Chiluiza" w:date="2015-02-23T17:19:00Z"/>
          <w:b w:val="0"/>
          <w:sz w:val="24"/>
          <w:szCs w:val="24"/>
        </w:rPr>
      </w:pPr>
      <w:del w:id="128" w:author="Katherine Chiluiza" w:date="2015-02-23T17:19:00Z">
        <w:r w:rsidDel="00C25AA1">
          <w:rPr>
            <w:b w:val="0"/>
            <w:sz w:val="24"/>
            <w:szCs w:val="24"/>
          </w:rPr>
          <w:delText>Considerando el contexto de este estudio, p</w:delText>
        </w:r>
        <w:r w:rsidR="00807818" w:rsidDel="00C25AA1">
          <w:rPr>
            <w:b w:val="0"/>
            <w:sz w:val="24"/>
            <w:szCs w:val="24"/>
          </w:rPr>
          <w:delText xml:space="preserve">ara responder las preguntas de investigación planteadas, </w:delText>
        </w:r>
        <w:r w:rsidDel="00C25AA1">
          <w:rPr>
            <w:b w:val="0"/>
            <w:sz w:val="24"/>
            <w:szCs w:val="24"/>
          </w:rPr>
          <w:delText xml:space="preserve">se </w:delText>
        </w:r>
        <w:r w:rsidR="00677F23" w:rsidDel="00C25AA1">
          <w:rPr>
            <w:b w:val="0"/>
            <w:sz w:val="24"/>
            <w:szCs w:val="24"/>
          </w:rPr>
          <w:delText>considera</w:delText>
        </w:r>
        <w:r w:rsidR="00807818" w:rsidDel="00C25AA1">
          <w:rPr>
            <w:b w:val="0"/>
            <w:sz w:val="24"/>
            <w:szCs w:val="24"/>
          </w:rPr>
          <w:delText xml:space="preserve"> evaluar</w:delText>
        </w:r>
        <w:r w:rsidR="007D14B4" w:rsidDel="00C25AA1">
          <w:rPr>
            <w:b w:val="0"/>
            <w:sz w:val="24"/>
            <w:szCs w:val="24"/>
          </w:rPr>
          <w:delText xml:space="preserve"> </w:delText>
        </w:r>
        <w:r w:rsidDel="00C25AA1">
          <w:rPr>
            <w:b w:val="0"/>
            <w:sz w:val="24"/>
            <w:szCs w:val="24"/>
          </w:rPr>
          <w:delText>las</w:delText>
        </w:r>
        <w:r w:rsidR="00807818" w:rsidDel="00C25AA1">
          <w:rPr>
            <w:b w:val="0"/>
            <w:sz w:val="24"/>
            <w:szCs w:val="24"/>
          </w:rPr>
          <w:delText xml:space="preserve"> siguientes </w:delText>
        </w:r>
        <w:r w:rsidDel="00C25AA1">
          <w:rPr>
            <w:b w:val="0"/>
            <w:sz w:val="24"/>
            <w:szCs w:val="24"/>
          </w:rPr>
          <w:delText>implicaciones de un trabajo colaborativo</w:delText>
        </w:r>
        <w:r w:rsidR="00677F23" w:rsidDel="00C25AA1">
          <w:rPr>
            <w:b w:val="0"/>
            <w:sz w:val="24"/>
            <w:szCs w:val="24"/>
          </w:rPr>
          <w:delText xml:space="preserve">: </w:delText>
        </w:r>
        <w:r w:rsidR="008D6AEB" w:rsidDel="00C25AA1">
          <w:rPr>
            <w:b w:val="0"/>
            <w:sz w:val="24"/>
            <w:szCs w:val="24"/>
          </w:rPr>
          <w:delText xml:space="preserve">la evaluación individual </w:delText>
        </w:r>
        <w:r w:rsidDel="00C25AA1">
          <w:rPr>
            <w:b w:val="0"/>
            <w:sz w:val="24"/>
            <w:szCs w:val="24"/>
          </w:rPr>
          <w:delText>y grupal</w:delText>
        </w:r>
        <w:r w:rsidR="008D6AEB" w:rsidDel="00C25AA1">
          <w:rPr>
            <w:b w:val="0"/>
            <w:sz w:val="24"/>
            <w:szCs w:val="24"/>
          </w:rPr>
          <w:delText>, y la carga de trabajo  entro los individuos.</w:delText>
        </w:r>
        <w:r w:rsidR="00677F23" w:rsidDel="00C25AA1">
          <w:rPr>
            <w:b w:val="0"/>
            <w:sz w:val="24"/>
            <w:szCs w:val="24"/>
          </w:rPr>
          <w:delText xml:space="preserve"> </w:delText>
        </w:r>
      </w:del>
    </w:p>
    <w:p w14:paraId="3D65AE67" w14:textId="662130AC" w:rsidR="002A5404" w:rsidDel="00C25AA1" w:rsidRDefault="002A5404" w:rsidP="002A5404">
      <w:pPr>
        <w:pStyle w:val="NombreCapitulo"/>
        <w:numPr>
          <w:ilvl w:val="0"/>
          <w:numId w:val="0"/>
        </w:numPr>
        <w:ind w:left="1416"/>
        <w:jc w:val="both"/>
        <w:rPr>
          <w:del w:id="129" w:author="Katherine Chiluiza" w:date="2015-02-23T17:19:00Z"/>
          <w:b w:val="0"/>
          <w:sz w:val="24"/>
          <w:szCs w:val="24"/>
        </w:rPr>
      </w:pPr>
      <w:del w:id="130" w:author="Katherine Chiluiza" w:date="2015-02-23T17:19:00Z">
        <w:r w:rsidDel="00C25AA1">
          <w:rPr>
            <w:b w:val="0"/>
            <w:sz w:val="24"/>
            <w:szCs w:val="24"/>
          </w:rPr>
          <w:delText xml:space="preserve">De manera más detallada, lo que se pretende </w:delText>
        </w:r>
        <w:r w:rsidR="000B5C38" w:rsidDel="00C25AA1">
          <w:rPr>
            <w:b w:val="0"/>
            <w:sz w:val="24"/>
            <w:szCs w:val="24"/>
          </w:rPr>
          <w:delText xml:space="preserve">considerar </w:delText>
        </w:r>
        <w:r w:rsidDel="00C25AA1">
          <w:rPr>
            <w:b w:val="0"/>
            <w:sz w:val="24"/>
            <w:szCs w:val="24"/>
          </w:rPr>
          <w:delText>es lo siguiente:</w:delText>
        </w:r>
      </w:del>
    </w:p>
    <w:p w14:paraId="00E0828F" w14:textId="3E3DE8AD" w:rsidR="002A5404" w:rsidDel="00C25AA1" w:rsidRDefault="00C54EFC" w:rsidP="00871AD6">
      <w:pPr>
        <w:pStyle w:val="NombreCapitulo"/>
        <w:numPr>
          <w:ilvl w:val="0"/>
          <w:numId w:val="9"/>
        </w:numPr>
        <w:jc w:val="both"/>
        <w:rPr>
          <w:del w:id="131" w:author="Katherine Chiluiza" w:date="2015-02-23T17:19:00Z"/>
          <w:b w:val="0"/>
          <w:sz w:val="24"/>
          <w:szCs w:val="24"/>
        </w:rPr>
      </w:pPr>
      <w:del w:id="132" w:author="Katherine Chiluiza" w:date="2015-02-23T17:19:00Z">
        <w:r w:rsidDel="00C25AA1">
          <w:rPr>
            <w:b w:val="0"/>
            <w:sz w:val="24"/>
            <w:szCs w:val="24"/>
          </w:rPr>
          <w:delText>Del</w:delText>
        </w:r>
        <w:r w:rsidR="002A5404" w:rsidDel="00C25AA1">
          <w:rPr>
            <w:b w:val="0"/>
            <w:sz w:val="24"/>
            <w:szCs w:val="24"/>
          </w:rPr>
          <w:delText xml:space="preserve"> maestro,</w:delText>
        </w:r>
        <w:r w:rsidDel="00C25AA1">
          <w:rPr>
            <w:b w:val="0"/>
            <w:sz w:val="24"/>
            <w:szCs w:val="24"/>
          </w:rPr>
          <w:delText xml:space="preserve"> conocer su</w:delText>
        </w:r>
        <w:r w:rsidR="002A5404" w:rsidDel="00C25AA1">
          <w:rPr>
            <w:b w:val="0"/>
            <w:sz w:val="24"/>
            <w:szCs w:val="24"/>
          </w:rPr>
          <w:delText xml:space="preserve"> percepción en cuanto a: la facilidad de evaluación de la aportación individual (cuantitativa); facilidad de evaluación grupal; distribución de la carga </w:delText>
        </w:r>
        <w:r w:rsidDel="00C25AA1">
          <w:rPr>
            <w:b w:val="0"/>
            <w:sz w:val="24"/>
            <w:szCs w:val="24"/>
          </w:rPr>
          <w:delText xml:space="preserve">de trabajo </w:delText>
        </w:r>
        <w:r w:rsidR="002A5404" w:rsidDel="00C25AA1">
          <w:rPr>
            <w:b w:val="0"/>
            <w:sz w:val="24"/>
            <w:szCs w:val="24"/>
          </w:rPr>
          <w:delText>entre los estudiantes que realizan modelamiento de datos de manera colaborativa.</w:delText>
        </w:r>
      </w:del>
    </w:p>
    <w:p w14:paraId="3FFD52F5" w14:textId="476C3336" w:rsidR="002A5404" w:rsidDel="00C25AA1" w:rsidRDefault="002A5404" w:rsidP="00871AD6">
      <w:pPr>
        <w:pStyle w:val="NombreCapitulo"/>
        <w:numPr>
          <w:ilvl w:val="0"/>
          <w:numId w:val="9"/>
        </w:numPr>
        <w:jc w:val="both"/>
        <w:rPr>
          <w:del w:id="133" w:author="Katherine Chiluiza" w:date="2015-02-23T17:19:00Z"/>
          <w:b w:val="0"/>
          <w:sz w:val="24"/>
          <w:szCs w:val="24"/>
        </w:rPr>
      </w:pPr>
      <w:del w:id="134" w:author="Katherine Chiluiza" w:date="2015-02-23T17:19:00Z">
        <w:r w:rsidDel="00C25AA1">
          <w:rPr>
            <w:b w:val="0"/>
            <w:sz w:val="24"/>
            <w:szCs w:val="24"/>
          </w:rPr>
          <w:lastRenderedPageBreak/>
          <w:delText>Para el estudiante, percepción en cuanto a cuán justa es su evaluación individual; cuán justa es su evaluación grupal; y equidad en relación a la carga de trabaj</w:delText>
        </w:r>
        <w:r w:rsidR="00C54EFC" w:rsidDel="00C25AA1">
          <w:rPr>
            <w:b w:val="0"/>
            <w:sz w:val="24"/>
            <w:szCs w:val="24"/>
          </w:rPr>
          <w:delText>o</w:delText>
        </w:r>
        <w:r w:rsidDel="00C25AA1">
          <w:rPr>
            <w:b w:val="0"/>
            <w:sz w:val="24"/>
            <w:szCs w:val="24"/>
          </w:rPr>
          <w:delText xml:space="preserve"> en el grupo que participa en la elaboración de modelos de datos de manera colaborativa.</w:delText>
        </w:r>
      </w:del>
    </w:p>
    <w:p w14:paraId="1005FB58" w14:textId="1CF58A11" w:rsidR="002A5404" w:rsidDel="00C25AA1" w:rsidRDefault="002A5404" w:rsidP="00807818">
      <w:pPr>
        <w:pStyle w:val="NombreCapitulo"/>
        <w:numPr>
          <w:ilvl w:val="0"/>
          <w:numId w:val="0"/>
        </w:numPr>
        <w:ind w:left="1416"/>
        <w:jc w:val="both"/>
        <w:rPr>
          <w:del w:id="135" w:author="Katherine Chiluiza" w:date="2015-02-23T17:19:00Z"/>
          <w:b w:val="0"/>
          <w:sz w:val="24"/>
          <w:szCs w:val="24"/>
        </w:rPr>
      </w:pPr>
    </w:p>
    <w:p w14:paraId="113CBA36" w14:textId="3E85FFB6" w:rsidR="008D6AEB" w:rsidDel="00C25AA1" w:rsidRDefault="008116D2" w:rsidP="002A5404">
      <w:pPr>
        <w:pStyle w:val="NombreCapitulo"/>
        <w:numPr>
          <w:ilvl w:val="0"/>
          <w:numId w:val="0"/>
        </w:numPr>
        <w:ind w:left="1416"/>
        <w:jc w:val="both"/>
        <w:rPr>
          <w:del w:id="136" w:author="Katherine Chiluiza" w:date="2015-02-23T17:19:00Z"/>
          <w:b w:val="0"/>
          <w:sz w:val="24"/>
          <w:szCs w:val="24"/>
        </w:rPr>
      </w:pPr>
      <w:del w:id="137" w:author="Katherine Chiluiza" w:date="2015-02-23T17:19:00Z">
        <w:r w:rsidDel="00C25AA1">
          <w:rPr>
            <w:b w:val="0"/>
            <w:sz w:val="24"/>
            <w:szCs w:val="24"/>
          </w:rPr>
          <w:delText>En la tabla 1, se</w:delText>
        </w:r>
        <w:r w:rsidR="002A5404" w:rsidDel="00C25AA1">
          <w:rPr>
            <w:b w:val="0"/>
            <w:sz w:val="24"/>
            <w:szCs w:val="24"/>
          </w:rPr>
          <w:delText xml:space="preserve"> muestra un resumen de </w:delText>
        </w:r>
        <w:r w:rsidR="00BA07B8" w:rsidDel="00C25AA1">
          <w:rPr>
            <w:b w:val="0"/>
            <w:sz w:val="24"/>
            <w:szCs w:val="24"/>
          </w:rPr>
          <w:delText xml:space="preserve">las variables que se </w:delText>
        </w:r>
      </w:del>
      <w:del w:id="138" w:author="Katherine Chiluiza" w:date="2015-02-23T17:09:00Z">
        <w:r w:rsidR="00BA07B8" w:rsidDel="00234D80">
          <w:rPr>
            <w:b w:val="0"/>
            <w:sz w:val="24"/>
            <w:szCs w:val="24"/>
          </w:rPr>
          <w:delText>pretende estudiar</w:delText>
        </w:r>
      </w:del>
      <w:del w:id="139" w:author="Katherine Chiluiza" w:date="2015-02-23T17:19:00Z">
        <w:r w:rsidR="00BA07B8" w:rsidDel="00C25AA1">
          <w:rPr>
            <w:b w:val="0"/>
            <w:sz w:val="24"/>
            <w:szCs w:val="24"/>
          </w:rPr>
          <w:delText xml:space="preserve"> considerando cada actor.</w:delText>
        </w:r>
      </w:del>
    </w:p>
    <w:p w14:paraId="052C08D4" w14:textId="35AFBADD" w:rsidR="005801AA" w:rsidDel="00C25AA1" w:rsidRDefault="005801AA" w:rsidP="002A5404">
      <w:pPr>
        <w:pStyle w:val="NombreCapitulo"/>
        <w:numPr>
          <w:ilvl w:val="0"/>
          <w:numId w:val="0"/>
        </w:numPr>
        <w:ind w:left="1416"/>
        <w:jc w:val="both"/>
        <w:rPr>
          <w:del w:id="140" w:author="Katherine Chiluiza" w:date="2015-02-23T17:19:00Z"/>
          <w:b w:val="0"/>
          <w:sz w:val="24"/>
          <w:szCs w:val="24"/>
        </w:rPr>
      </w:pPr>
    </w:p>
    <w:tbl>
      <w:tblPr>
        <w:tblStyle w:val="PlainTable1"/>
        <w:tblW w:w="8358" w:type="dxa"/>
        <w:tblLook w:val="04A0" w:firstRow="1" w:lastRow="0" w:firstColumn="1" w:lastColumn="0" w:noHBand="0" w:noVBand="1"/>
      </w:tblPr>
      <w:tblGrid>
        <w:gridCol w:w="1445"/>
        <w:gridCol w:w="2944"/>
        <w:gridCol w:w="2268"/>
        <w:gridCol w:w="1701"/>
      </w:tblGrid>
      <w:tr w:rsidR="008116D2" w:rsidRPr="003927A4" w:rsidDel="00C25AA1" w14:paraId="4510F1D0" w14:textId="50A12400" w:rsidTr="002C017F">
        <w:trPr>
          <w:cnfStyle w:val="100000000000" w:firstRow="1" w:lastRow="0" w:firstColumn="0" w:lastColumn="0" w:oddVBand="0" w:evenVBand="0" w:oddHBand="0" w:evenHBand="0" w:firstRowFirstColumn="0" w:firstRowLastColumn="0" w:lastRowFirstColumn="0" w:lastRowLastColumn="0"/>
          <w:trHeight w:val="113"/>
          <w:del w:id="141" w:author="Katherine Chiluiza" w:date="2015-02-23T17:19:00Z"/>
        </w:trPr>
        <w:tc>
          <w:tcPr>
            <w:cnfStyle w:val="001000000000" w:firstRow="0" w:lastRow="0" w:firstColumn="1" w:lastColumn="0" w:oddVBand="0" w:evenVBand="0" w:oddHBand="0" w:evenHBand="0" w:firstRowFirstColumn="0" w:firstRowLastColumn="0" w:lastRowFirstColumn="0" w:lastRowLastColumn="0"/>
            <w:tcW w:w="8358" w:type="dxa"/>
            <w:gridSpan w:val="4"/>
            <w:tcBorders>
              <w:top w:val="nil"/>
              <w:left w:val="nil"/>
              <w:bottom w:val="single" w:sz="4" w:space="0" w:color="auto"/>
              <w:right w:val="nil"/>
            </w:tcBorders>
          </w:tcPr>
          <w:p w14:paraId="05C3D6B8" w14:textId="31882FDE" w:rsidR="008116D2" w:rsidRPr="003927A4" w:rsidDel="00C25AA1" w:rsidRDefault="008116D2" w:rsidP="00D5270A">
            <w:pPr>
              <w:pStyle w:val="NoSpacing"/>
              <w:rPr>
                <w:del w:id="142" w:author="Katherine Chiluiza" w:date="2015-02-23T17:19:00Z"/>
                <w:rFonts w:ascii="Arial" w:hAnsi="Arial" w:cs="Arial"/>
                <w:b w:val="0"/>
                <w:sz w:val="20"/>
                <w:szCs w:val="20"/>
              </w:rPr>
            </w:pPr>
            <w:del w:id="143" w:author="Katherine Chiluiza" w:date="2015-02-23T17:19:00Z">
              <w:r w:rsidRPr="003927A4" w:rsidDel="00C25AA1">
                <w:rPr>
                  <w:rFonts w:ascii="Arial" w:hAnsi="Arial" w:cs="Arial"/>
                  <w:b w:val="0"/>
                  <w:sz w:val="20"/>
                  <w:szCs w:val="20"/>
                </w:rPr>
                <w:delText xml:space="preserve">Tabla 1: Variables consideradas </w:delText>
              </w:r>
              <w:r w:rsidR="00D5270A" w:rsidDel="00C25AA1">
                <w:rPr>
                  <w:rFonts w:ascii="Arial" w:hAnsi="Arial" w:cs="Arial"/>
                  <w:b w:val="0"/>
                  <w:sz w:val="20"/>
                  <w:szCs w:val="20"/>
                </w:rPr>
                <w:delText>en la experimentación</w:delText>
              </w:r>
              <w:r w:rsidR="005801AA" w:rsidRPr="003927A4" w:rsidDel="00C25AA1">
                <w:rPr>
                  <w:rFonts w:ascii="Arial" w:hAnsi="Arial" w:cs="Arial"/>
                  <w:b w:val="0"/>
                  <w:sz w:val="20"/>
                  <w:szCs w:val="20"/>
                </w:rPr>
                <w:delText>.</w:delText>
              </w:r>
            </w:del>
          </w:p>
        </w:tc>
      </w:tr>
      <w:tr w:rsidR="0040016F" w:rsidRPr="003927A4" w:rsidDel="00C25AA1" w14:paraId="0545AE7D" w14:textId="14F86657" w:rsidTr="002C017F">
        <w:trPr>
          <w:cnfStyle w:val="000000100000" w:firstRow="0" w:lastRow="0" w:firstColumn="0" w:lastColumn="0" w:oddVBand="0" w:evenVBand="0" w:oddHBand="1" w:evenHBand="0" w:firstRowFirstColumn="0" w:firstRowLastColumn="0" w:lastRowFirstColumn="0" w:lastRowLastColumn="0"/>
          <w:del w:id="144" w:author="Katherine Chiluiza" w:date="2015-02-23T17:19:00Z"/>
        </w:trPr>
        <w:tc>
          <w:tcPr>
            <w:cnfStyle w:val="001000000000" w:firstRow="0" w:lastRow="0" w:firstColumn="1" w:lastColumn="0" w:oddVBand="0" w:evenVBand="0" w:oddHBand="0" w:evenHBand="0" w:firstRowFirstColumn="0" w:firstRowLastColumn="0" w:lastRowFirstColumn="0" w:lastRowLastColumn="0"/>
            <w:tcW w:w="1445" w:type="dxa"/>
            <w:tcBorders>
              <w:top w:val="single" w:sz="4" w:space="0" w:color="auto"/>
              <w:left w:val="single" w:sz="4" w:space="0" w:color="auto"/>
              <w:bottom w:val="single" w:sz="4" w:space="0" w:color="auto"/>
              <w:right w:val="single" w:sz="4" w:space="0" w:color="auto"/>
              <w:tl2br w:val="single" w:sz="4" w:space="0" w:color="auto"/>
            </w:tcBorders>
          </w:tcPr>
          <w:p w14:paraId="35DA4BDA" w14:textId="79AE3CB2" w:rsidR="00281D2F" w:rsidRPr="003927A4" w:rsidDel="00C25AA1" w:rsidRDefault="006C383C" w:rsidP="006C383C">
            <w:pPr>
              <w:pStyle w:val="NoSpacing"/>
              <w:jc w:val="right"/>
              <w:rPr>
                <w:del w:id="145" w:author="Katherine Chiluiza" w:date="2015-02-23T17:19:00Z"/>
                <w:rFonts w:ascii="Arial" w:hAnsi="Arial" w:cs="Arial"/>
                <w:sz w:val="20"/>
                <w:szCs w:val="20"/>
              </w:rPr>
            </w:pPr>
            <w:del w:id="146" w:author="Katherine Chiluiza" w:date="2015-02-23T17:19:00Z">
              <w:r w:rsidRPr="003927A4" w:rsidDel="00C25AA1">
                <w:rPr>
                  <w:rFonts w:ascii="Arial" w:hAnsi="Arial" w:cs="Arial"/>
                  <w:sz w:val="20"/>
                  <w:szCs w:val="20"/>
                </w:rPr>
                <w:delText xml:space="preserve">  Variable</w:delText>
              </w:r>
            </w:del>
          </w:p>
          <w:p w14:paraId="1B877F50" w14:textId="2C5B768C" w:rsidR="0040016F" w:rsidRPr="003927A4" w:rsidDel="00C25AA1" w:rsidRDefault="0040016F" w:rsidP="006C383C">
            <w:pPr>
              <w:pStyle w:val="NoSpacing"/>
              <w:rPr>
                <w:del w:id="147" w:author="Katherine Chiluiza" w:date="2015-02-23T17:19:00Z"/>
                <w:rFonts w:ascii="Arial" w:hAnsi="Arial" w:cs="Arial"/>
                <w:sz w:val="20"/>
                <w:szCs w:val="20"/>
              </w:rPr>
            </w:pPr>
            <w:del w:id="148" w:author="Katherine Chiluiza" w:date="2015-02-23T17:19:00Z">
              <w:r w:rsidRPr="003927A4" w:rsidDel="00C25AA1">
                <w:rPr>
                  <w:rFonts w:ascii="Arial" w:hAnsi="Arial" w:cs="Arial"/>
                  <w:sz w:val="20"/>
                  <w:szCs w:val="20"/>
                </w:rPr>
                <w:delText>Actor</w:delText>
              </w:r>
            </w:del>
          </w:p>
        </w:tc>
        <w:tc>
          <w:tcPr>
            <w:tcW w:w="2944" w:type="dxa"/>
            <w:tcBorders>
              <w:top w:val="single" w:sz="4" w:space="0" w:color="auto"/>
              <w:left w:val="single" w:sz="4" w:space="0" w:color="auto"/>
              <w:bottom w:val="single" w:sz="4" w:space="0" w:color="auto"/>
              <w:right w:val="single" w:sz="4" w:space="0" w:color="auto"/>
            </w:tcBorders>
          </w:tcPr>
          <w:p w14:paraId="382BF136" w14:textId="31E93981" w:rsidR="00281D2F" w:rsidRPr="003927A4" w:rsidDel="00C25AA1" w:rsidRDefault="00281D2F" w:rsidP="008D6AEB">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del w:id="149" w:author="Katherine Chiluiza" w:date="2015-02-23T17:19:00Z"/>
                <w:rFonts w:ascii="Arial" w:hAnsi="Arial" w:cs="Arial"/>
                <w:b/>
                <w:sz w:val="20"/>
                <w:szCs w:val="20"/>
              </w:rPr>
            </w:pPr>
            <w:del w:id="150" w:author="Katherine Chiluiza" w:date="2015-02-23T17:19:00Z">
              <w:r w:rsidRPr="003927A4" w:rsidDel="00C25AA1">
                <w:rPr>
                  <w:rFonts w:ascii="Arial" w:hAnsi="Arial" w:cs="Arial"/>
                  <w:b/>
                  <w:sz w:val="20"/>
                  <w:szCs w:val="20"/>
                </w:rPr>
                <w:delText>Evaluación Individual</w:delText>
              </w:r>
              <w:r w:rsidR="0040016F" w:rsidRPr="003927A4" w:rsidDel="00C25AA1">
                <w:rPr>
                  <w:rFonts w:ascii="Arial" w:hAnsi="Arial" w:cs="Arial"/>
                  <w:b/>
                  <w:sz w:val="20"/>
                  <w:szCs w:val="20"/>
                </w:rPr>
                <w:delText xml:space="preserve"> (cuantitativa)</w:delText>
              </w:r>
            </w:del>
          </w:p>
        </w:tc>
        <w:tc>
          <w:tcPr>
            <w:tcW w:w="2268" w:type="dxa"/>
            <w:tcBorders>
              <w:top w:val="single" w:sz="4" w:space="0" w:color="auto"/>
              <w:left w:val="single" w:sz="4" w:space="0" w:color="auto"/>
              <w:bottom w:val="single" w:sz="4" w:space="0" w:color="auto"/>
              <w:right w:val="single" w:sz="4" w:space="0" w:color="auto"/>
            </w:tcBorders>
          </w:tcPr>
          <w:p w14:paraId="08D17398" w14:textId="5B4FC86D" w:rsidR="00281D2F" w:rsidRPr="003927A4" w:rsidDel="00C25AA1" w:rsidRDefault="00281D2F" w:rsidP="008D6AEB">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del w:id="151" w:author="Katherine Chiluiza" w:date="2015-02-23T17:19:00Z"/>
                <w:rFonts w:ascii="Arial" w:hAnsi="Arial" w:cs="Arial"/>
                <w:b/>
                <w:sz w:val="20"/>
                <w:szCs w:val="20"/>
              </w:rPr>
            </w:pPr>
            <w:del w:id="152" w:author="Katherine Chiluiza" w:date="2015-02-23T17:19:00Z">
              <w:r w:rsidRPr="003927A4" w:rsidDel="00C25AA1">
                <w:rPr>
                  <w:rFonts w:ascii="Arial" w:hAnsi="Arial" w:cs="Arial"/>
                  <w:b/>
                  <w:sz w:val="20"/>
                  <w:szCs w:val="20"/>
                </w:rPr>
                <w:delText>Evaluación grupal</w:delText>
              </w:r>
            </w:del>
          </w:p>
        </w:tc>
        <w:tc>
          <w:tcPr>
            <w:tcW w:w="1701" w:type="dxa"/>
            <w:tcBorders>
              <w:top w:val="single" w:sz="4" w:space="0" w:color="auto"/>
              <w:left w:val="single" w:sz="4" w:space="0" w:color="auto"/>
              <w:bottom w:val="single" w:sz="4" w:space="0" w:color="auto"/>
              <w:right w:val="single" w:sz="4" w:space="0" w:color="auto"/>
            </w:tcBorders>
          </w:tcPr>
          <w:p w14:paraId="664C52ED" w14:textId="757B444E" w:rsidR="00281D2F" w:rsidRPr="003927A4" w:rsidDel="00C25AA1" w:rsidRDefault="00281D2F" w:rsidP="008D6AEB">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del w:id="153" w:author="Katherine Chiluiza" w:date="2015-02-23T17:19:00Z"/>
                <w:rFonts w:ascii="Arial" w:hAnsi="Arial" w:cs="Arial"/>
                <w:b/>
                <w:sz w:val="20"/>
                <w:szCs w:val="20"/>
              </w:rPr>
            </w:pPr>
            <w:del w:id="154" w:author="Katherine Chiluiza" w:date="2015-02-23T17:19:00Z">
              <w:r w:rsidRPr="003927A4" w:rsidDel="00C25AA1">
                <w:rPr>
                  <w:rFonts w:ascii="Arial" w:hAnsi="Arial" w:cs="Arial"/>
                  <w:b/>
                  <w:sz w:val="20"/>
                  <w:szCs w:val="20"/>
                </w:rPr>
                <w:delText>Carga de trabajo</w:delText>
              </w:r>
              <w:r w:rsidR="0040016F" w:rsidRPr="003927A4" w:rsidDel="00C25AA1">
                <w:rPr>
                  <w:rFonts w:ascii="Arial" w:hAnsi="Arial" w:cs="Arial"/>
                  <w:b/>
                  <w:sz w:val="20"/>
                  <w:szCs w:val="20"/>
                </w:rPr>
                <w:delText xml:space="preserve"> grupal</w:delText>
              </w:r>
            </w:del>
          </w:p>
        </w:tc>
      </w:tr>
      <w:tr w:rsidR="0040016F" w:rsidRPr="003927A4" w:rsidDel="00C25AA1" w14:paraId="63C99ABD" w14:textId="70D5A748" w:rsidTr="002C017F">
        <w:trPr>
          <w:trHeight w:val="413"/>
          <w:del w:id="155" w:author="Katherine Chiluiza" w:date="2015-02-23T17:19:00Z"/>
        </w:trPr>
        <w:tc>
          <w:tcPr>
            <w:cnfStyle w:val="001000000000" w:firstRow="0" w:lastRow="0" w:firstColumn="1" w:lastColumn="0" w:oddVBand="0" w:evenVBand="0" w:oddHBand="0" w:evenHBand="0" w:firstRowFirstColumn="0" w:firstRowLastColumn="0" w:lastRowFirstColumn="0" w:lastRowLastColumn="0"/>
            <w:tcW w:w="1445" w:type="dxa"/>
            <w:tcBorders>
              <w:top w:val="single" w:sz="4" w:space="0" w:color="auto"/>
            </w:tcBorders>
            <w:vAlign w:val="center"/>
          </w:tcPr>
          <w:p w14:paraId="5D43A2B6" w14:textId="187AD0C7" w:rsidR="00281D2F" w:rsidRPr="003927A4" w:rsidDel="00C25AA1" w:rsidRDefault="00281D2F" w:rsidP="002C017F">
            <w:pPr>
              <w:pStyle w:val="NoSpacing"/>
              <w:jc w:val="center"/>
              <w:rPr>
                <w:del w:id="156" w:author="Katherine Chiluiza" w:date="2015-02-23T17:19:00Z"/>
                <w:rFonts w:ascii="Arial" w:hAnsi="Arial" w:cs="Arial"/>
                <w:sz w:val="20"/>
                <w:szCs w:val="20"/>
              </w:rPr>
            </w:pPr>
            <w:del w:id="157" w:author="Katherine Chiluiza" w:date="2015-02-23T17:19:00Z">
              <w:r w:rsidRPr="003927A4" w:rsidDel="00C25AA1">
                <w:rPr>
                  <w:rFonts w:ascii="Arial" w:hAnsi="Arial" w:cs="Arial"/>
                  <w:sz w:val="20"/>
                  <w:szCs w:val="20"/>
                </w:rPr>
                <w:delText>Estudiante</w:delText>
              </w:r>
            </w:del>
          </w:p>
        </w:tc>
        <w:tc>
          <w:tcPr>
            <w:tcW w:w="2944" w:type="dxa"/>
            <w:tcBorders>
              <w:top w:val="single" w:sz="4" w:space="0" w:color="auto"/>
            </w:tcBorders>
            <w:vAlign w:val="center"/>
          </w:tcPr>
          <w:p w14:paraId="06C60DE4" w14:textId="18326A6C" w:rsidR="00281D2F" w:rsidRPr="003927A4" w:rsidDel="00C25AA1" w:rsidRDefault="00281D2F" w:rsidP="002C017F">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del w:id="158" w:author="Katherine Chiluiza" w:date="2015-02-23T17:19:00Z"/>
                <w:rFonts w:ascii="Arial" w:hAnsi="Arial" w:cs="Arial"/>
                <w:sz w:val="20"/>
                <w:szCs w:val="20"/>
              </w:rPr>
            </w:pPr>
            <w:del w:id="159" w:author="Katherine Chiluiza" w:date="2015-02-23T17:19:00Z">
              <w:r w:rsidRPr="003927A4" w:rsidDel="00C25AA1">
                <w:rPr>
                  <w:rFonts w:ascii="Arial" w:hAnsi="Arial" w:cs="Arial"/>
                  <w:sz w:val="20"/>
                  <w:szCs w:val="20"/>
                </w:rPr>
                <w:delText>Percepción de justicia</w:delText>
              </w:r>
              <w:r w:rsidR="008116D2" w:rsidRPr="003927A4" w:rsidDel="00C25AA1">
                <w:rPr>
                  <w:rFonts w:ascii="Arial" w:hAnsi="Arial" w:cs="Arial"/>
                  <w:sz w:val="20"/>
                  <w:szCs w:val="20"/>
                </w:rPr>
                <w:delText xml:space="preserve"> y calificación obtenida</w:delText>
              </w:r>
            </w:del>
          </w:p>
        </w:tc>
        <w:tc>
          <w:tcPr>
            <w:tcW w:w="2268" w:type="dxa"/>
            <w:tcBorders>
              <w:top w:val="single" w:sz="4" w:space="0" w:color="auto"/>
            </w:tcBorders>
            <w:vAlign w:val="center"/>
          </w:tcPr>
          <w:p w14:paraId="770F9B46" w14:textId="61297DE2" w:rsidR="00281D2F" w:rsidRPr="003927A4" w:rsidDel="00C25AA1" w:rsidRDefault="00281D2F" w:rsidP="002C017F">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del w:id="160" w:author="Katherine Chiluiza" w:date="2015-02-23T17:19:00Z"/>
                <w:rFonts w:ascii="Arial" w:hAnsi="Arial" w:cs="Arial"/>
                <w:sz w:val="20"/>
                <w:szCs w:val="20"/>
              </w:rPr>
            </w:pPr>
            <w:del w:id="161" w:author="Katherine Chiluiza" w:date="2015-02-23T17:19:00Z">
              <w:r w:rsidRPr="003927A4" w:rsidDel="00C25AA1">
                <w:rPr>
                  <w:rFonts w:ascii="Arial" w:hAnsi="Arial" w:cs="Arial"/>
                  <w:sz w:val="20"/>
                  <w:szCs w:val="20"/>
                </w:rPr>
                <w:delText>Percepción de justicia</w:delText>
              </w:r>
            </w:del>
          </w:p>
        </w:tc>
        <w:tc>
          <w:tcPr>
            <w:tcW w:w="1701" w:type="dxa"/>
            <w:vMerge w:val="restart"/>
            <w:tcBorders>
              <w:top w:val="single" w:sz="4" w:space="0" w:color="auto"/>
            </w:tcBorders>
            <w:vAlign w:val="center"/>
          </w:tcPr>
          <w:p w14:paraId="2CC4B628" w14:textId="1CE3F90A" w:rsidR="00281D2F" w:rsidRPr="003927A4" w:rsidDel="00C25AA1" w:rsidRDefault="00BA07B8" w:rsidP="002C017F">
            <w:pPr>
              <w:pStyle w:val="NoSpacing"/>
              <w:jc w:val="center"/>
              <w:cnfStyle w:val="000000000000" w:firstRow="0" w:lastRow="0" w:firstColumn="0" w:lastColumn="0" w:oddVBand="0" w:evenVBand="0" w:oddHBand="0" w:evenHBand="0" w:firstRowFirstColumn="0" w:firstRowLastColumn="0" w:lastRowFirstColumn="0" w:lastRowLastColumn="0"/>
              <w:rPr>
                <w:del w:id="162" w:author="Katherine Chiluiza" w:date="2015-02-23T17:19:00Z"/>
                <w:rFonts w:ascii="Arial" w:hAnsi="Arial" w:cs="Arial"/>
                <w:sz w:val="20"/>
                <w:szCs w:val="20"/>
              </w:rPr>
            </w:pPr>
            <w:del w:id="163" w:author="Katherine Chiluiza" w:date="2015-02-23T17:19:00Z">
              <w:r w:rsidRPr="003927A4" w:rsidDel="00C25AA1">
                <w:rPr>
                  <w:rFonts w:ascii="Arial" w:hAnsi="Arial" w:cs="Arial"/>
                  <w:sz w:val="20"/>
                  <w:szCs w:val="20"/>
                </w:rPr>
                <w:delText>Percepción de</w:delText>
              </w:r>
              <w:r w:rsidR="00281D2F" w:rsidRPr="003927A4" w:rsidDel="00C25AA1">
                <w:rPr>
                  <w:rFonts w:ascii="Arial" w:hAnsi="Arial" w:cs="Arial"/>
                  <w:sz w:val="20"/>
                  <w:szCs w:val="20"/>
                </w:rPr>
                <w:delText xml:space="preserve"> equidad</w:delText>
              </w:r>
            </w:del>
          </w:p>
        </w:tc>
      </w:tr>
      <w:tr w:rsidR="0040016F" w:rsidRPr="003927A4" w:rsidDel="00C25AA1" w14:paraId="22FC87E2" w14:textId="008C972A" w:rsidTr="002C017F">
        <w:trPr>
          <w:cnfStyle w:val="000000100000" w:firstRow="0" w:lastRow="0" w:firstColumn="0" w:lastColumn="0" w:oddVBand="0" w:evenVBand="0" w:oddHBand="1" w:evenHBand="0" w:firstRowFirstColumn="0" w:firstRowLastColumn="0" w:lastRowFirstColumn="0" w:lastRowLastColumn="0"/>
          <w:del w:id="164" w:author="Katherine Chiluiza" w:date="2015-02-23T17:19:00Z"/>
        </w:trPr>
        <w:tc>
          <w:tcPr>
            <w:cnfStyle w:val="001000000000" w:firstRow="0" w:lastRow="0" w:firstColumn="1" w:lastColumn="0" w:oddVBand="0" w:evenVBand="0" w:oddHBand="0" w:evenHBand="0" w:firstRowFirstColumn="0" w:firstRowLastColumn="0" w:lastRowFirstColumn="0" w:lastRowLastColumn="0"/>
            <w:tcW w:w="1445" w:type="dxa"/>
            <w:vAlign w:val="center"/>
          </w:tcPr>
          <w:p w14:paraId="484237D3" w14:textId="4F7F6D44" w:rsidR="00281D2F" w:rsidRPr="003927A4" w:rsidDel="00C25AA1" w:rsidRDefault="00281D2F" w:rsidP="002C017F">
            <w:pPr>
              <w:pStyle w:val="NoSpacing"/>
              <w:jc w:val="center"/>
              <w:rPr>
                <w:del w:id="165" w:author="Katherine Chiluiza" w:date="2015-02-23T17:19:00Z"/>
                <w:rFonts w:ascii="Arial" w:hAnsi="Arial" w:cs="Arial"/>
                <w:sz w:val="20"/>
                <w:szCs w:val="20"/>
              </w:rPr>
            </w:pPr>
            <w:del w:id="166" w:author="Katherine Chiluiza" w:date="2015-02-23T17:19:00Z">
              <w:r w:rsidRPr="003927A4" w:rsidDel="00C25AA1">
                <w:rPr>
                  <w:rFonts w:ascii="Arial" w:hAnsi="Arial" w:cs="Arial"/>
                  <w:sz w:val="20"/>
                  <w:szCs w:val="20"/>
                </w:rPr>
                <w:delText>Maestro</w:delText>
              </w:r>
            </w:del>
          </w:p>
        </w:tc>
        <w:tc>
          <w:tcPr>
            <w:tcW w:w="2944" w:type="dxa"/>
            <w:vAlign w:val="center"/>
          </w:tcPr>
          <w:p w14:paraId="2F647A76" w14:textId="668FAA22" w:rsidR="00281D2F" w:rsidRPr="003927A4" w:rsidDel="00C25AA1" w:rsidRDefault="00281D2F" w:rsidP="002C017F">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del w:id="167" w:author="Katherine Chiluiza" w:date="2015-02-23T17:19:00Z"/>
                <w:rFonts w:ascii="Arial" w:hAnsi="Arial" w:cs="Arial"/>
                <w:sz w:val="20"/>
                <w:szCs w:val="20"/>
              </w:rPr>
            </w:pPr>
            <w:del w:id="168" w:author="Katherine Chiluiza" w:date="2015-02-23T17:19:00Z">
              <w:r w:rsidRPr="003927A4" w:rsidDel="00C25AA1">
                <w:rPr>
                  <w:rFonts w:ascii="Arial" w:hAnsi="Arial" w:cs="Arial"/>
                  <w:sz w:val="20"/>
                  <w:szCs w:val="20"/>
                </w:rPr>
                <w:delText>Facilidad</w:delText>
              </w:r>
            </w:del>
          </w:p>
        </w:tc>
        <w:tc>
          <w:tcPr>
            <w:tcW w:w="2268" w:type="dxa"/>
            <w:vAlign w:val="center"/>
          </w:tcPr>
          <w:p w14:paraId="3CBACE6B" w14:textId="307ED1CA" w:rsidR="00281D2F" w:rsidRPr="003927A4" w:rsidDel="00C25AA1" w:rsidRDefault="00281D2F" w:rsidP="002C017F">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del w:id="169" w:author="Katherine Chiluiza" w:date="2015-02-23T17:19:00Z"/>
                <w:rFonts w:ascii="Arial" w:hAnsi="Arial" w:cs="Arial"/>
                <w:sz w:val="20"/>
                <w:szCs w:val="20"/>
              </w:rPr>
            </w:pPr>
            <w:del w:id="170" w:author="Katherine Chiluiza" w:date="2015-02-23T17:19:00Z">
              <w:r w:rsidRPr="003927A4" w:rsidDel="00C25AA1">
                <w:rPr>
                  <w:rFonts w:ascii="Arial" w:hAnsi="Arial" w:cs="Arial"/>
                  <w:sz w:val="20"/>
                  <w:szCs w:val="20"/>
                </w:rPr>
                <w:delText>Facilidad</w:delText>
              </w:r>
            </w:del>
          </w:p>
        </w:tc>
        <w:tc>
          <w:tcPr>
            <w:tcW w:w="1701" w:type="dxa"/>
            <w:vMerge/>
          </w:tcPr>
          <w:p w14:paraId="658DB8A2" w14:textId="0C42FA64" w:rsidR="00281D2F" w:rsidRPr="003927A4" w:rsidDel="00C25AA1" w:rsidRDefault="00281D2F" w:rsidP="00807818">
            <w:pPr>
              <w:pStyle w:val="NombreCapitulo"/>
              <w:numPr>
                <w:ilvl w:val="0"/>
                <w:numId w:val="0"/>
              </w:numPr>
              <w:jc w:val="both"/>
              <w:cnfStyle w:val="000000100000" w:firstRow="0" w:lastRow="0" w:firstColumn="0" w:lastColumn="0" w:oddVBand="0" w:evenVBand="0" w:oddHBand="1" w:evenHBand="0" w:firstRowFirstColumn="0" w:firstRowLastColumn="0" w:lastRowFirstColumn="0" w:lastRowLastColumn="0"/>
              <w:rPr>
                <w:del w:id="171" w:author="Katherine Chiluiza" w:date="2015-02-23T17:19:00Z"/>
                <w:b w:val="0"/>
                <w:sz w:val="20"/>
                <w:szCs w:val="20"/>
              </w:rPr>
            </w:pPr>
          </w:p>
        </w:tc>
      </w:tr>
    </w:tbl>
    <w:p w14:paraId="2605B83B" w14:textId="2C8FC8A7" w:rsidR="00281D2F" w:rsidRPr="0040016F" w:rsidDel="00C25AA1" w:rsidRDefault="00281D2F" w:rsidP="00807818">
      <w:pPr>
        <w:pStyle w:val="NombreCapitulo"/>
        <w:numPr>
          <w:ilvl w:val="0"/>
          <w:numId w:val="0"/>
        </w:numPr>
        <w:ind w:left="1416"/>
        <w:jc w:val="both"/>
        <w:rPr>
          <w:del w:id="172" w:author="Katherine Chiluiza" w:date="2015-02-23T17:19:00Z"/>
          <w:b w:val="0"/>
          <w:sz w:val="20"/>
          <w:szCs w:val="20"/>
        </w:rPr>
      </w:pPr>
    </w:p>
    <w:p w14:paraId="389980C7" w14:textId="5AAF5199" w:rsidR="00E50457" w:rsidDel="00C25AA1" w:rsidRDefault="00C67E7C" w:rsidP="00807818">
      <w:pPr>
        <w:pStyle w:val="NombreCapitulo"/>
        <w:numPr>
          <w:ilvl w:val="0"/>
          <w:numId w:val="0"/>
        </w:numPr>
        <w:ind w:left="1416"/>
        <w:jc w:val="both"/>
        <w:rPr>
          <w:del w:id="173" w:author="Katherine Chiluiza" w:date="2015-02-23T17:19:00Z"/>
          <w:b w:val="0"/>
          <w:sz w:val="24"/>
          <w:szCs w:val="24"/>
        </w:rPr>
      </w:pPr>
      <w:del w:id="174" w:author="Katherine Chiluiza" w:date="2015-02-23T17:19:00Z">
        <w:r w:rsidDel="00C25AA1">
          <w:rPr>
            <w:b w:val="0"/>
            <w:sz w:val="24"/>
            <w:szCs w:val="24"/>
          </w:rPr>
          <w:delText>A continuación se detalla las hipótesis</w:delText>
        </w:r>
        <w:r w:rsidR="005801AA" w:rsidDel="00C25AA1">
          <w:rPr>
            <w:b w:val="0"/>
            <w:sz w:val="24"/>
            <w:szCs w:val="24"/>
          </w:rPr>
          <w:delText xml:space="preserve"> que se ha planteado</w:delText>
        </w:r>
        <w:r w:rsidDel="00C25AA1">
          <w:rPr>
            <w:b w:val="0"/>
            <w:sz w:val="24"/>
            <w:szCs w:val="24"/>
          </w:rPr>
          <w:delText xml:space="preserve"> </w:delText>
        </w:r>
        <w:r w:rsidR="005801AA" w:rsidDel="00C25AA1">
          <w:rPr>
            <w:b w:val="0"/>
            <w:sz w:val="24"/>
            <w:szCs w:val="24"/>
          </w:rPr>
          <w:delText xml:space="preserve"> en este estudio derivado </w:delText>
        </w:r>
        <w:r w:rsidR="007C2D72" w:rsidDel="00C25AA1">
          <w:rPr>
            <w:b w:val="0"/>
            <w:sz w:val="24"/>
            <w:szCs w:val="24"/>
          </w:rPr>
          <w:delText>de lo anterior</w:delText>
        </w:r>
        <w:r w:rsidR="005801AA" w:rsidDel="00C25AA1">
          <w:rPr>
            <w:b w:val="0"/>
            <w:sz w:val="24"/>
            <w:szCs w:val="24"/>
          </w:rPr>
          <w:delText>mente mostrado</w:delText>
        </w:r>
        <w:r w:rsidDel="00C25AA1">
          <w:rPr>
            <w:b w:val="0"/>
            <w:sz w:val="24"/>
            <w:szCs w:val="24"/>
          </w:rPr>
          <w:delText>.</w:delText>
        </w:r>
      </w:del>
    </w:p>
    <w:p w14:paraId="171C422F" w14:textId="12DA3493" w:rsidR="00F36B2F" w:rsidRDefault="00F36B2F" w:rsidP="00F36B2F">
      <w:pPr>
        <w:pStyle w:val="NombreCapitulo"/>
        <w:numPr>
          <w:ilvl w:val="0"/>
          <w:numId w:val="0"/>
        </w:numPr>
        <w:ind w:left="1416"/>
        <w:jc w:val="both"/>
        <w:rPr>
          <w:b w:val="0"/>
          <w:sz w:val="24"/>
          <w:szCs w:val="24"/>
        </w:rPr>
      </w:pPr>
      <w:del w:id="175" w:author="Katherine Chiluiza" w:date="2015-02-23T17:19:00Z">
        <w:r w:rsidDel="00C25AA1">
          <w:rPr>
            <w:b w:val="0"/>
            <w:sz w:val="24"/>
            <w:szCs w:val="24"/>
          </w:rPr>
          <w:delText>Considerando al maestro:</w:delText>
        </w:r>
      </w:del>
    </w:p>
    <w:p w14:paraId="16E453D6" w14:textId="7AFEABA6" w:rsidR="00F36B2F" w:rsidRPr="00F36B2F" w:rsidRDefault="00F36B2F" w:rsidP="00871AD6">
      <w:pPr>
        <w:pStyle w:val="NombreCapitulo"/>
        <w:numPr>
          <w:ilvl w:val="0"/>
          <w:numId w:val="5"/>
        </w:numPr>
        <w:jc w:val="both"/>
        <w:rPr>
          <w:sz w:val="24"/>
          <w:szCs w:val="24"/>
        </w:rPr>
      </w:pPr>
      <w:r w:rsidRPr="00F36B2F">
        <w:rPr>
          <w:sz w:val="24"/>
          <w:szCs w:val="24"/>
        </w:rPr>
        <w:t xml:space="preserve">Hipótesis 1: </w:t>
      </w:r>
      <w:r>
        <w:rPr>
          <w:b w:val="0"/>
          <w:sz w:val="24"/>
          <w:szCs w:val="24"/>
        </w:rPr>
        <w:t>La percepción del maestro en cuanto a facilidad de evaluación individual se ve afectada de manera positiva cuando se utiliza una superficie colaborativa para el modelamiento de datos.</w:t>
      </w:r>
    </w:p>
    <w:p w14:paraId="4C8CA174" w14:textId="5C10CF36" w:rsidR="00F36B2F" w:rsidRPr="00C67E7C" w:rsidRDefault="00F36B2F" w:rsidP="00871AD6">
      <w:pPr>
        <w:pStyle w:val="NombreCapitulo"/>
        <w:numPr>
          <w:ilvl w:val="0"/>
          <w:numId w:val="5"/>
        </w:numPr>
        <w:jc w:val="both"/>
        <w:rPr>
          <w:sz w:val="24"/>
          <w:szCs w:val="24"/>
        </w:rPr>
      </w:pPr>
      <w:r>
        <w:rPr>
          <w:sz w:val="24"/>
          <w:szCs w:val="24"/>
        </w:rPr>
        <w:t xml:space="preserve">Hipótesis 2: </w:t>
      </w:r>
      <w:r>
        <w:rPr>
          <w:b w:val="0"/>
          <w:sz w:val="24"/>
          <w:szCs w:val="24"/>
        </w:rPr>
        <w:t xml:space="preserve">La percepción del maestro en cuanto a facilidad de evaluación de una tarea grupal de </w:t>
      </w:r>
      <w:r>
        <w:rPr>
          <w:b w:val="0"/>
          <w:sz w:val="24"/>
          <w:szCs w:val="24"/>
        </w:rPr>
        <w:lastRenderedPageBreak/>
        <w:t>modelamiento de datos se ve afectada de manera positiva cuando se utiliza una superficie colaborativa.</w:t>
      </w:r>
    </w:p>
    <w:p w14:paraId="3AAC5E40" w14:textId="25DD12C2" w:rsidR="00F36B2F" w:rsidRPr="00C54EFC" w:rsidRDefault="00C67E7C" w:rsidP="00871AD6">
      <w:pPr>
        <w:pStyle w:val="NombreCapitulo"/>
        <w:numPr>
          <w:ilvl w:val="0"/>
          <w:numId w:val="5"/>
        </w:numPr>
        <w:jc w:val="both"/>
        <w:rPr>
          <w:sz w:val="24"/>
          <w:szCs w:val="24"/>
        </w:rPr>
      </w:pPr>
      <w:r>
        <w:rPr>
          <w:sz w:val="24"/>
          <w:szCs w:val="24"/>
        </w:rPr>
        <w:t xml:space="preserve">Hipótesis 3: </w:t>
      </w:r>
      <w:r>
        <w:rPr>
          <w:b w:val="0"/>
          <w:sz w:val="24"/>
          <w:szCs w:val="24"/>
        </w:rPr>
        <w:t>La percepción del maestro en cuanto a distribución equitativa de trabajo en una tarea grupal de modelamiento de datos se ve afectada de manera positiva cuando se utiliza una superficie colaborativa.</w:t>
      </w:r>
    </w:p>
    <w:p w14:paraId="0C8577B3" w14:textId="77777777" w:rsidR="00C54EFC" w:rsidRPr="007D14B4" w:rsidRDefault="00C54EFC" w:rsidP="00C54EFC">
      <w:pPr>
        <w:pStyle w:val="NombreCapitulo"/>
        <w:numPr>
          <w:ilvl w:val="0"/>
          <w:numId w:val="0"/>
        </w:numPr>
        <w:ind w:left="2136"/>
        <w:jc w:val="both"/>
        <w:rPr>
          <w:sz w:val="24"/>
          <w:szCs w:val="24"/>
        </w:rPr>
      </w:pPr>
    </w:p>
    <w:p w14:paraId="3E2FFD8C" w14:textId="3A858CDE" w:rsidR="00F36B2F" w:rsidRDefault="00F36B2F" w:rsidP="007D14B4">
      <w:pPr>
        <w:pStyle w:val="NombreCapitulo"/>
        <w:numPr>
          <w:ilvl w:val="0"/>
          <w:numId w:val="0"/>
        </w:numPr>
        <w:ind w:left="1068" w:firstLine="348"/>
        <w:jc w:val="both"/>
        <w:rPr>
          <w:sz w:val="24"/>
          <w:szCs w:val="24"/>
        </w:rPr>
      </w:pPr>
      <w:r>
        <w:rPr>
          <w:b w:val="0"/>
          <w:sz w:val="24"/>
          <w:szCs w:val="24"/>
        </w:rPr>
        <w:t>Considerando al estudiante:</w:t>
      </w:r>
    </w:p>
    <w:p w14:paraId="3079E6A2" w14:textId="0CEA2919" w:rsidR="00F36B2F" w:rsidRPr="00143F18" w:rsidRDefault="00F36B2F" w:rsidP="00871AD6">
      <w:pPr>
        <w:pStyle w:val="NombreCapitulo"/>
        <w:numPr>
          <w:ilvl w:val="0"/>
          <w:numId w:val="6"/>
        </w:numPr>
        <w:jc w:val="both"/>
        <w:rPr>
          <w:sz w:val="24"/>
          <w:szCs w:val="24"/>
        </w:rPr>
      </w:pPr>
      <w:r>
        <w:rPr>
          <w:sz w:val="24"/>
          <w:szCs w:val="24"/>
        </w:rPr>
        <w:t xml:space="preserve">Hipótesis </w:t>
      </w:r>
      <w:r w:rsidR="00C67E7C">
        <w:rPr>
          <w:sz w:val="24"/>
          <w:szCs w:val="24"/>
        </w:rPr>
        <w:t>4</w:t>
      </w:r>
      <w:r>
        <w:rPr>
          <w:sz w:val="24"/>
          <w:szCs w:val="24"/>
        </w:rPr>
        <w:t xml:space="preserve">: </w:t>
      </w:r>
      <w:r w:rsidR="00143F18">
        <w:rPr>
          <w:b w:val="0"/>
          <w:sz w:val="24"/>
          <w:szCs w:val="24"/>
        </w:rPr>
        <w:t>La calificación individual (</w:t>
      </w:r>
      <w:r w:rsidR="00C54EFC">
        <w:rPr>
          <w:b w:val="0"/>
          <w:sz w:val="24"/>
          <w:szCs w:val="24"/>
        </w:rPr>
        <w:t>cuantitativa</w:t>
      </w:r>
      <w:r w:rsidR="00143F18">
        <w:rPr>
          <w:b w:val="0"/>
          <w:sz w:val="24"/>
          <w:szCs w:val="24"/>
        </w:rPr>
        <w:t>) que reciben los estudiantes al realizar una tarea grupal de modelamiento de datos se ve afectada positivamente por el uso de una superficie colaborativa.</w:t>
      </w:r>
    </w:p>
    <w:p w14:paraId="3BFCE2E2" w14:textId="2D466E15" w:rsidR="00143F18" w:rsidRPr="0035653B" w:rsidRDefault="00C67E7C" w:rsidP="00871AD6">
      <w:pPr>
        <w:pStyle w:val="NombreCapitulo"/>
        <w:numPr>
          <w:ilvl w:val="0"/>
          <w:numId w:val="6"/>
        </w:numPr>
        <w:jc w:val="both"/>
        <w:rPr>
          <w:sz w:val="24"/>
          <w:szCs w:val="24"/>
        </w:rPr>
      </w:pPr>
      <w:r>
        <w:rPr>
          <w:sz w:val="24"/>
          <w:szCs w:val="24"/>
        </w:rPr>
        <w:t>Hipótesis 5</w:t>
      </w:r>
      <w:r w:rsidR="00143F18">
        <w:rPr>
          <w:sz w:val="24"/>
          <w:szCs w:val="24"/>
        </w:rPr>
        <w:t xml:space="preserve">: </w:t>
      </w:r>
      <w:r w:rsidR="00143F18">
        <w:rPr>
          <w:b w:val="0"/>
          <w:sz w:val="24"/>
          <w:szCs w:val="24"/>
        </w:rPr>
        <w:t>La percepción del estudiante en cuanto a</w:t>
      </w:r>
      <w:r w:rsidR="0035653B">
        <w:rPr>
          <w:b w:val="0"/>
          <w:sz w:val="24"/>
          <w:szCs w:val="24"/>
        </w:rPr>
        <w:t xml:space="preserve"> una calificación individual más justa se afecta </w:t>
      </w:r>
      <w:r>
        <w:rPr>
          <w:b w:val="0"/>
          <w:sz w:val="24"/>
          <w:szCs w:val="24"/>
        </w:rPr>
        <w:t>de manera positiva</w:t>
      </w:r>
      <w:r w:rsidR="0035653B">
        <w:rPr>
          <w:b w:val="0"/>
          <w:sz w:val="24"/>
          <w:szCs w:val="24"/>
        </w:rPr>
        <w:t xml:space="preserve"> con el uso de una superficie colaborativa cuando realiza una tarea de modelamiento de datos.</w:t>
      </w:r>
    </w:p>
    <w:p w14:paraId="1340A5DD" w14:textId="659F8784" w:rsidR="0035653B" w:rsidRPr="007C2D72" w:rsidRDefault="00C67E7C" w:rsidP="00871AD6">
      <w:pPr>
        <w:pStyle w:val="NombreCapitulo"/>
        <w:numPr>
          <w:ilvl w:val="0"/>
          <w:numId w:val="6"/>
        </w:numPr>
        <w:jc w:val="both"/>
        <w:rPr>
          <w:sz w:val="24"/>
          <w:szCs w:val="24"/>
        </w:rPr>
      </w:pPr>
      <w:r>
        <w:rPr>
          <w:sz w:val="24"/>
          <w:szCs w:val="24"/>
        </w:rPr>
        <w:t>Hipótesis 6</w:t>
      </w:r>
      <w:r w:rsidR="007C2D72">
        <w:rPr>
          <w:sz w:val="24"/>
          <w:szCs w:val="24"/>
        </w:rPr>
        <w:t xml:space="preserve">: </w:t>
      </w:r>
      <w:r w:rsidR="0035653B">
        <w:rPr>
          <w:b w:val="0"/>
          <w:sz w:val="24"/>
          <w:szCs w:val="24"/>
        </w:rPr>
        <w:t>La percepción del estudiante en cuanto a una calificación grupal más justa se afecta positivamente con el uso de una superficie colaborativa cuando realiza una tarea de modelamiento de datos.</w:t>
      </w:r>
    </w:p>
    <w:p w14:paraId="7A23A171" w14:textId="4065E69B" w:rsidR="007C2D72" w:rsidRPr="00F36B2F" w:rsidRDefault="007C2D72" w:rsidP="00871AD6">
      <w:pPr>
        <w:pStyle w:val="NombreCapitulo"/>
        <w:numPr>
          <w:ilvl w:val="0"/>
          <w:numId w:val="6"/>
        </w:numPr>
        <w:jc w:val="both"/>
        <w:rPr>
          <w:sz w:val="24"/>
          <w:szCs w:val="24"/>
        </w:rPr>
      </w:pPr>
      <w:r>
        <w:rPr>
          <w:sz w:val="24"/>
          <w:szCs w:val="24"/>
        </w:rPr>
        <w:t xml:space="preserve">Hipótesis 7: </w:t>
      </w:r>
      <w:r>
        <w:rPr>
          <w:b w:val="0"/>
          <w:sz w:val="24"/>
          <w:szCs w:val="24"/>
        </w:rPr>
        <w:t xml:space="preserve">La percepción del maestro en cuanto a distribución de la carga de trabajo en una tarea grupal de </w:t>
      </w:r>
      <w:r>
        <w:rPr>
          <w:b w:val="0"/>
          <w:sz w:val="24"/>
          <w:szCs w:val="24"/>
        </w:rPr>
        <w:lastRenderedPageBreak/>
        <w:t>modelamiento de datos se ve afectada de manera positiva cuando se utiliza una superficie colaborativa.</w:t>
      </w:r>
    </w:p>
    <w:p w14:paraId="616BB105" w14:textId="63EB0CC2" w:rsidR="00E114CF" w:rsidRDefault="00B73B35" w:rsidP="00E114CF">
      <w:pPr>
        <w:pStyle w:val="Subtitulocapitulo"/>
        <w:numPr>
          <w:ilvl w:val="0"/>
          <w:numId w:val="0"/>
        </w:numPr>
        <w:ind w:left="792"/>
        <w:rPr>
          <w:sz w:val="24"/>
          <w:szCs w:val="24"/>
        </w:rPr>
      </w:pPr>
      <w:r>
        <w:rPr>
          <w:sz w:val="24"/>
          <w:szCs w:val="24"/>
        </w:rPr>
        <w:t xml:space="preserve"> </w:t>
      </w:r>
    </w:p>
    <w:p w14:paraId="27941F28" w14:textId="523D0898" w:rsidR="00BC7933" w:rsidRPr="005D1551" w:rsidRDefault="00BC7933" w:rsidP="0075426E">
      <w:pPr>
        <w:pStyle w:val="Subtitulocapitulo"/>
        <w:rPr>
          <w:sz w:val="24"/>
          <w:szCs w:val="24"/>
        </w:rPr>
      </w:pPr>
      <w:r>
        <w:t>Metodología</w:t>
      </w:r>
    </w:p>
    <w:p w14:paraId="41AC2C50" w14:textId="77777777" w:rsidR="00BD7A2E" w:rsidRPr="00BD7A2E" w:rsidRDefault="00BD7A2E" w:rsidP="00C54EFC">
      <w:pPr>
        <w:pStyle w:val="NombreCapitulo"/>
        <w:numPr>
          <w:ilvl w:val="0"/>
          <w:numId w:val="0"/>
        </w:numPr>
        <w:ind w:left="1416"/>
        <w:jc w:val="both"/>
        <w:rPr>
          <w:b w:val="0"/>
          <w:sz w:val="24"/>
          <w:szCs w:val="28"/>
        </w:rPr>
      </w:pPr>
      <w:r w:rsidRPr="00BD7A2E">
        <w:rPr>
          <w:b w:val="0"/>
          <w:sz w:val="24"/>
          <w:szCs w:val="28"/>
        </w:rPr>
        <w:t>En primer lugar se revisará la literatura para analizar las tendencias en relación a hardware y software para la implementación  de superficies colaborativas de bajo costo. Se estudiarán las formas de interacción con este tipo de superficies y las soluciones existentes para realizar un análisis y seleccionar aquellas que se adapten a las necesidades de este estudio.</w:t>
      </w:r>
    </w:p>
    <w:p w14:paraId="052CE0EB" w14:textId="77777777" w:rsidR="00BD7A2E" w:rsidRPr="00BD7A2E" w:rsidRDefault="00BD7A2E" w:rsidP="0035653B">
      <w:pPr>
        <w:pStyle w:val="NombreCapitulo"/>
        <w:numPr>
          <w:ilvl w:val="0"/>
          <w:numId w:val="0"/>
        </w:numPr>
        <w:ind w:left="1416"/>
        <w:jc w:val="both"/>
        <w:rPr>
          <w:b w:val="0"/>
          <w:sz w:val="24"/>
          <w:szCs w:val="28"/>
        </w:rPr>
      </w:pPr>
    </w:p>
    <w:p w14:paraId="25BD4168" w14:textId="77777777" w:rsidR="00BD7A2E" w:rsidRPr="00BD7A2E" w:rsidRDefault="00BD7A2E" w:rsidP="0035653B">
      <w:pPr>
        <w:pStyle w:val="NombreCapitulo"/>
        <w:numPr>
          <w:ilvl w:val="0"/>
          <w:numId w:val="0"/>
        </w:numPr>
        <w:ind w:left="1416"/>
        <w:jc w:val="both"/>
        <w:rPr>
          <w:b w:val="0"/>
          <w:sz w:val="24"/>
          <w:szCs w:val="28"/>
        </w:rPr>
      </w:pPr>
      <w:r w:rsidRPr="00BD7A2E">
        <w:rPr>
          <w:b w:val="0"/>
          <w:sz w:val="24"/>
          <w:szCs w:val="28"/>
        </w:rPr>
        <w:t xml:space="preserve">Luego se analizará y definirá los requerimientos funcionales y no funcionales del sistema junto con el diseño lógico y físico de la solución tomando en cuenta las siguientes restricciones: La solución de superficie colaborativa deberá permitir proyectarse en cualquier superficie plana, rastrear movimiento y ser de bajo costo. Esta deberá: ser factible de implementarse físicamente en un aula de clases, ser portable y brindar la posibilidad de interactuar simultáneamente hasta 5 estudiantes. </w:t>
      </w:r>
    </w:p>
    <w:p w14:paraId="688308CC" w14:textId="77777777" w:rsidR="00BD7A2E" w:rsidRPr="00BD7A2E" w:rsidRDefault="00BD7A2E" w:rsidP="0035653B">
      <w:pPr>
        <w:pStyle w:val="NombreCapitulo"/>
        <w:numPr>
          <w:ilvl w:val="0"/>
          <w:numId w:val="0"/>
        </w:numPr>
        <w:ind w:left="1416"/>
        <w:jc w:val="both"/>
        <w:rPr>
          <w:b w:val="0"/>
          <w:sz w:val="24"/>
          <w:szCs w:val="28"/>
        </w:rPr>
      </w:pPr>
      <w:r w:rsidRPr="00BD7A2E">
        <w:rPr>
          <w:b w:val="0"/>
          <w:sz w:val="24"/>
          <w:szCs w:val="28"/>
        </w:rPr>
        <w:t xml:space="preserve">Seguido, se diseñará la arquitectura de la solución en el que se muestren sus componentes principales, que pudieran ser: un componente de captura de movimiento, un componente de </w:t>
      </w:r>
      <w:r w:rsidRPr="00BD7A2E">
        <w:rPr>
          <w:b w:val="0"/>
          <w:sz w:val="24"/>
          <w:szCs w:val="28"/>
        </w:rPr>
        <w:lastRenderedPageBreak/>
        <w:t xml:space="preserve">visualización y control colaborativo; y, un componente de autenticación y control individual. Continuando se procederá a realizar la elaboración de un documento de pruebas acorde al estándar IEEE Standard 829-1998. Así también se realizará un diseño de experimentos, en el que se contempla realizar pruebas con profesores y estudiantes. El diseño experimental se lo realizará con estudiantes y será del tipo pre-prueba y post-prueba con grupos de control y experimental. Los profesores serán encuestados en relación a percepción de efectividad de la solución para controlar aportes de estudiantes en trabajos colaborativos. Seguido se procederá a la implementación de  la solución y a la ejecución de pruebas y experimentos.  </w:t>
      </w:r>
    </w:p>
    <w:p w14:paraId="05F56808" w14:textId="77777777" w:rsidR="00BD7A2E" w:rsidRPr="00BD7A2E" w:rsidRDefault="00BD7A2E" w:rsidP="0035653B">
      <w:pPr>
        <w:pStyle w:val="NombreCapitulo"/>
        <w:numPr>
          <w:ilvl w:val="0"/>
          <w:numId w:val="0"/>
        </w:numPr>
        <w:ind w:left="1416"/>
        <w:jc w:val="both"/>
        <w:rPr>
          <w:b w:val="0"/>
          <w:sz w:val="24"/>
          <w:szCs w:val="28"/>
        </w:rPr>
      </w:pPr>
    </w:p>
    <w:p w14:paraId="32A4C04A" w14:textId="77777777" w:rsidR="00BD7A2E" w:rsidRDefault="00BD7A2E" w:rsidP="0035653B">
      <w:pPr>
        <w:pStyle w:val="NombreCapitulo"/>
        <w:numPr>
          <w:ilvl w:val="0"/>
          <w:numId w:val="0"/>
        </w:numPr>
        <w:ind w:left="1416"/>
        <w:jc w:val="both"/>
        <w:rPr>
          <w:b w:val="0"/>
          <w:sz w:val="24"/>
          <w:szCs w:val="28"/>
        </w:rPr>
      </w:pPr>
      <w:r w:rsidRPr="00BD7A2E">
        <w:rPr>
          <w:b w:val="0"/>
          <w:sz w:val="24"/>
          <w:szCs w:val="28"/>
        </w:rPr>
        <w:t>Finalmente, con los datos que se obtengan de las pruebas y experimentos se presentará un análisis de los resultados desde el punto de vista descriptivo e inferencial, donde corresponda. El trabajo incluirá conclusiones y recomendaciones para futuras investigaciones.</w:t>
      </w:r>
    </w:p>
    <w:p w14:paraId="3A5FF3F3" w14:textId="0E1E83ED" w:rsidR="00B73770" w:rsidRDefault="00B73770">
      <w:pPr>
        <w:rPr>
          <w:rFonts w:ascii="Arial" w:eastAsia="Times New Roman" w:hAnsi="Arial" w:cs="Arial"/>
          <w:bCs/>
          <w:color w:val="000000"/>
          <w:sz w:val="24"/>
          <w:szCs w:val="28"/>
          <w:lang w:eastAsia="es-EC"/>
        </w:rPr>
      </w:pPr>
      <w:r>
        <w:rPr>
          <w:b/>
          <w:sz w:val="24"/>
          <w:szCs w:val="28"/>
        </w:rPr>
        <w:br w:type="page"/>
      </w:r>
    </w:p>
    <w:p w14:paraId="713965B2" w14:textId="77777777" w:rsidR="00B73770" w:rsidRDefault="00B73770" w:rsidP="00B73770">
      <w:pPr>
        <w:pStyle w:val="NumeroCapitulo"/>
      </w:pPr>
    </w:p>
    <w:p w14:paraId="41FF64AF" w14:textId="77777777" w:rsidR="00B73770" w:rsidRDefault="00B73770" w:rsidP="00B73770">
      <w:pPr>
        <w:pStyle w:val="NumeroCapitulo"/>
      </w:pPr>
    </w:p>
    <w:p w14:paraId="7DC673B3" w14:textId="77777777" w:rsidR="00B73770" w:rsidRDefault="00B73770" w:rsidP="00B73770">
      <w:pPr>
        <w:pStyle w:val="NumeroCapitulo"/>
      </w:pPr>
    </w:p>
    <w:p w14:paraId="415189F8" w14:textId="77777777" w:rsidR="00B73770" w:rsidRDefault="00B73770" w:rsidP="00B73770">
      <w:pPr>
        <w:pStyle w:val="NumeroCapitulo"/>
      </w:pPr>
    </w:p>
    <w:p w14:paraId="63D7B0C2" w14:textId="7026D751" w:rsidR="00B73770" w:rsidRDefault="00B73770" w:rsidP="00B73770">
      <w:pPr>
        <w:pStyle w:val="NumeroCapitulo"/>
      </w:pPr>
      <w:r w:rsidRPr="00D44937">
        <w:t>CAPÍTULO I</w:t>
      </w:r>
      <w:r>
        <w:t>I.</w:t>
      </w:r>
    </w:p>
    <w:p w14:paraId="64A4EF58" w14:textId="77777777" w:rsidR="00B73770" w:rsidRDefault="00B73770" w:rsidP="00B73770"/>
    <w:p w14:paraId="267F0040" w14:textId="1D64DD73" w:rsidR="00B73770" w:rsidRDefault="00B73770" w:rsidP="00B73770">
      <w:pPr>
        <w:pStyle w:val="NombreCapitulo"/>
      </w:pPr>
      <w:r>
        <w:t>Revisión Bibliográfica</w:t>
      </w:r>
    </w:p>
    <w:p w14:paraId="494DDBAD" w14:textId="77777777" w:rsidR="002C4CEC" w:rsidRDefault="002C4CEC" w:rsidP="003A2438">
      <w:pPr>
        <w:pStyle w:val="Texto"/>
      </w:pPr>
    </w:p>
    <w:p w14:paraId="275A13A5" w14:textId="77777777" w:rsidR="002C4CEC" w:rsidRDefault="002C4CEC" w:rsidP="003A2438">
      <w:pPr>
        <w:pStyle w:val="Texto"/>
      </w:pPr>
    </w:p>
    <w:p w14:paraId="1EED9E49" w14:textId="7B1AAC38" w:rsidR="003A2438" w:rsidRDefault="006B5717" w:rsidP="003A2438">
      <w:pPr>
        <w:pStyle w:val="Texto"/>
      </w:pPr>
      <w:r>
        <w:t>Este capítulo empieza revisando los paradigmas y áreas de estudio asociados a superficies colaborativas</w:t>
      </w:r>
      <w:r w:rsidR="002C4CEC">
        <w:t xml:space="preserve"> y una</w:t>
      </w:r>
      <w:r>
        <w:t xml:space="preserve"> revisión de las tecnologías asociadas al desarrollo de este tipo de soluciones. Se realiza un </w:t>
      </w:r>
      <w:r w:rsidR="002C4CEC">
        <w:t>análisis comparativo</w:t>
      </w:r>
      <w:r>
        <w:t xml:space="preserve"> de </w:t>
      </w:r>
      <w:r w:rsidR="002C4CEC">
        <w:t>soluciones previas de las que se extrae sus características de diseño y formas de interacción</w:t>
      </w:r>
      <w:r>
        <w:t xml:space="preserve">. </w:t>
      </w:r>
      <w:r w:rsidR="002C4CEC">
        <w:t>Con esta información, y considerando el contexto del presente estudio, se realiza el análisis de la solución propuesta, de la que se sintetiza una lista de recomendacion</w:t>
      </w:r>
      <w:bookmarkStart w:id="176" w:name="_GoBack"/>
      <w:bookmarkEnd w:id="176"/>
      <w:r w:rsidR="002C4CEC">
        <w:t>es para directrices de diseño en soluciones similares.</w:t>
      </w:r>
    </w:p>
    <w:p w14:paraId="4AF15516" w14:textId="77777777" w:rsidR="002C4CEC" w:rsidRDefault="002C4CEC" w:rsidP="003A2438">
      <w:pPr>
        <w:pStyle w:val="Texto"/>
      </w:pPr>
    </w:p>
    <w:p w14:paraId="47A471DD" w14:textId="77777777" w:rsidR="007A7792" w:rsidRDefault="007A7792" w:rsidP="007A7792">
      <w:pPr>
        <w:pStyle w:val="Subtitulocapitulo"/>
      </w:pPr>
      <w:r>
        <w:lastRenderedPageBreak/>
        <w:t>PARADIGMAS DE INTERACCIÓN</w:t>
      </w:r>
    </w:p>
    <w:p w14:paraId="5A64C7E7" w14:textId="14C105E6" w:rsidR="00F636E0" w:rsidRDefault="00021A7C" w:rsidP="00D30B2C">
      <w:pPr>
        <w:pStyle w:val="Texto"/>
        <w:ind w:left="1416"/>
      </w:pPr>
      <w:r>
        <w:t xml:space="preserve">Cuando se diseña software, cuyo propósito es el de ayudar asistir a las personas en la resolución de un problema determinado, se debe considerar </w:t>
      </w:r>
      <w:r w:rsidR="00CC4CD1">
        <w:t xml:space="preserve">la importancia de </w:t>
      </w:r>
      <w:r>
        <w:t>l</w:t>
      </w:r>
      <w:r w:rsidR="00CC4CD1">
        <w:t>a simplicidad y facilidad de uso en su diseño</w:t>
      </w:r>
      <w:r>
        <w:t xml:space="preserve">. De esta manera, </w:t>
      </w:r>
      <w:r w:rsidR="00F636E0">
        <w:t xml:space="preserve"> se hace más probable la aceptación de los u</w:t>
      </w:r>
      <w:r w:rsidR="00CC4CD1">
        <w:t>suarios</w:t>
      </w:r>
      <w:r w:rsidR="00F636E0">
        <w:t>, y s</w:t>
      </w:r>
      <w:r w:rsidR="00CC4CD1">
        <w:t>u</w:t>
      </w:r>
      <w:r w:rsidR="00F636E0">
        <w:t xml:space="preserve"> posterior éxito</w:t>
      </w:r>
      <w:r>
        <w:t xml:space="preserve">. </w:t>
      </w:r>
    </w:p>
    <w:p w14:paraId="02BE9EE6" w14:textId="3872CD96" w:rsidR="006965A9" w:rsidRDefault="0096061C" w:rsidP="00D30B2C">
      <w:pPr>
        <w:pStyle w:val="Texto"/>
        <w:ind w:left="1416"/>
      </w:pPr>
      <w:r>
        <w:t xml:space="preserve">De manera </w:t>
      </w:r>
      <w:r w:rsidR="00F636E0">
        <w:t>general</w:t>
      </w:r>
      <w:r>
        <w:t>, u</w:t>
      </w:r>
      <w:r w:rsidRPr="0096061C">
        <w:t>n paradigma refiere a un enfoque general que ha sido adoptado por una com</w:t>
      </w:r>
      <w:r>
        <w:t>u</w:t>
      </w:r>
      <w:r w:rsidRPr="0096061C">
        <w:t xml:space="preserve">nidad de investigadores o diseñadores para </w:t>
      </w:r>
      <w:r>
        <w:t xml:space="preserve">llevar </w:t>
      </w:r>
      <w:r w:rsidR="001134D2">
        <w:t>a cabo</w:t>
      </w:r>
      <w:r w:rsidRPr="0096061C">
        <w:t xml:space="preserve"> su</w:t>
      </w:r>
      <w:r>
        <w:t xml:space="preserve"> trabaj</w:t>
      </w:r>
      <w:r w:rsidRPr="0096061C">
        <w:t>o en términos de asunciones compartidas, conceptos, valores y prácticas</w:t>
      </w:r>
      <w:r w:rsidR="00F636E0">
        <w:fldChar w:fldCharType="begin" w:fldLock="1"/>
      </w:r>
      <w:r w:rsidR="00D51B0A">
        <w:instrText>ADDIN CSL_CITATION { "citationItems" : [ { "id" : "ITEM-1", "itemData" : { "ISBN" : "9780123740175", "abstract" : "A revision of the #1 text in the Human Computer Interaction field, Interaction Design, the third edition is an ideal resource for learning the interdisciplinary skills needed for interaction design, human\u2013computer interaction, information design, web design and ubiquitous computing. The authors are acknowledged leaders and educators in their field, with a strong global reputation. They bring depth of scope to the subject in this new edition, encompassing the latest technologies and devices including social networking, Web 2.0 and mobile devices. The third edition also adds, develops and updates cases, examples and questions to bring the book in line with the latest in Human Computer Interaction. Interaction Design offers a cross\u2013disciplinary, practical and process\u2013oriented approach to Human Computer Interaction, showing not just what principles ought to apply to Interaction Design, but crucially how they can be applied. The book focuses on how to design interactive products that enhance and extend the way people communicate, interact and work. Motivating examples are included to illustrate both technical, but also social and ethical issues, making the book approachable and adaptable for both Computer Science and non\u2013Computer Science users. Interviews with key HCI luminaries are included and provide an insight into current and future trends. The book has an accompanying website www.id\u2013book.com which has been updated to include resources to match the new edition.", "author" : [ { "dropping-particle" : "", "family" : "Sharp", "given" : "H.", "non-dropping-particle" : "", "parse-names" : false, "suffix" : "" } ], "container-title" : "Chemistry &amp; biodiversity", "id" : "ITEM-1", "issued" : { "date-parts" : [ [ "2007" ] ] }, "publisher" : "John Wiley &amp; Sons", "title" : "Interaction Design: Beyond Human Computer Interaction.", "type" : "book", "volume" : "1" }, "uris" : [ "http://www.mendeley.com/documents/?uuid=1a46b743-54ac-4ca1-8a55-28e838b294e4" ] } ], "mendeley" : { "formattedCitation" : "[17]", "plainTextFormattedCitation" : "[17]", "previouslyFormattedCitation" : "[17]" }, "properties" : { "noteIndex" : 0 }, "schema" : "https://github.com/citation-style-language/schema/raw/master/csl-citation.json" }</w:instrText>
      </w:r>
      <w:r w:rsidR="00F636E0">
        <w:fldChar w:fldCharType="separate"/>
      </w:r>
      <w:r w:rsidR="00CE5F1B" w:rsidRPr="00CE5F1B">
        <w:rPr>
          <w:noProof/>
        </w:rPr>
        <w:t>[17]</w:t>
      </w:r>
      <w:r w:rsidR="00F636E0">
        <w:fldChar w:fldCharType="end"/>
      </w:r>
      <w:r w:rsidR="00F636E0">
        <w:t>.</w:t>
      </w:r>
    </w:p>
    <w:p w14:paraId="472B3EB8" w14:textId="3171DD9B" w:rsidR="007A7792" w:rsidRDefault="00360520" w:rsidP="00D30B2C">
      <w:pPr>
        <w:pStyle w:val="Texto"/>
        <w:ind w:left="1416"/>
      </w:pPr>
      <w:r>
        <w:t xml:space="preserve">En el diseño de la interacción </w:t>
      </w:r>
      <w:r w:rsidR="00045B62">
        <w:t>de un sistema interactivo, surgen interrogantes</w:t>
      </w:r>
      <w:r w:rsidR="006965A9">
        <w:t xml:space="preserve"> </w:t>
      </w:r>
      <w:r w:rsidR="00045B62">
        <w:t>: ¿Cómo se puede desarrollar un sistema interactivo para asegurar su usabilidad?, ¿Cómo la usabilidad de un sistema interactivo puede demostrarse o medir?</w:t>
      </w:r>
      <w:r w:rsidR="006965A9">
        <w:t>, una forma de responder estas preguntas es por ejemplo, analizar qué cosas en común tienen los sistemas interactivos exitosos en los que se cree que mejoran su usabilidad, por lo tanto, estos lineamientos luego sirven como paradigmas para el desarrollo de futuros productos</w:t>
      </w:r>
      <w:r w:rsidR="006965A9">
        <w:fldChar w:fldCharType="begin" w:fldLock="1"/>
      </w:r>
      <w:r w:rsidR="00D51B0A">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rsidR="006965A9">
        <w:fldChar w:fldCharType="separate"/>
      </w:r>
      <w:r w:rsidR="00CE5F1B" w:rsidRPr="00CE5F1B">
        <w:rPr>
          <w:noProof/>
        </w:rPr>
        <w:t>[18]</w:t>
      </w:r>
      <w:r w:rsidR="006965A9">
        <w:fldChar w:fldCharType="end"/>
      </w:r>
      <w:r w:rsidR="006965A9">
        <w:t xml:space="preserve">. </w:t>
      </w:r>
    </w:p>
    <w:p w14:paraId="73B3378A" w14:textId="77777777" w:rsidR="00F636E0" w:rsidRDefault="00F636E0" w:rsidP="00D30B2C">
      <w:pPr>
        <w:pStyle w:val="Texto"/>
        <w:ind w:left="1416"/>
      </w:pPr>
    </w:p>
    <w:p w14:paraId="1EC7059D" w14:textId="7E10E2D7" w:rsidR="007C4CF6" w:rsidRDefault="002916F4" w:rsidP="00D30B2C">
      <w:pPr>
        <w:pStyle w:val="Texto"/>
        <w:ind w:left="1416"/>
      </w:pPr>
      <w:r>
        <w:t xml:space="preserve">Los paradigmas de interacción no son mutuamente excluyentes, a través de la historia se han identificado momentos en los que </w:t>
      </w:r>
      <w:r>
        <w:lastRenderedPageBreak/>
        <w:t>el desarrollo de software dan un “salto”</w:t>
      </w:r>
      <w:r w:rsidR="00FC77F6">
        <w:t xml:space="preserve"> en el</w:t>
      </w:r>
      <w:r>
        <w:t xml:space="preserve"> tipo de interacción</w:t>
      </w:r>
      <w:r w:rsidR="00FC77F6">
        <w:t xml:space="preserve"> hombre máquina (IHM) que se utiliza</w:t>
      </w:r>
      <w:r>
        <w:t xml:space="preserve">. </w:t>
      </w:r>
      <w:r w:rsidR="007C4CF6">
        <w:t>Se mencionará</w:t>
      </w:r>
      <w:r>
        <w:t xml:space="preserve"> algunos</w:t>
      </w:r>
      <w:r w:rsidR="007C4CF6">
        <w:t xml:space="preserve"> a continuación en orden cronológico:</w:t>
      </w:r>
    </w:p>
    <w:p w14:paraId="69E89F7B" w14:textId="518777ED" w:rsidR="00953048" w:rsidRDefault="007C4CF6" w:rsidP="00871AD6">
      <w:pPr>
        <w:pStyle w:val="Texto"/>
        <w:numPr>
          <w:ilvl w:val="0"/>
          <w:numId w:val="4"/>
        </w:numPr>
        <w:ind w:left="2229"/>
      </w:pPr>
      <w:r w:rsidRPr="007C4CF6">
        <w:rPr>
          <w:b/>
        </w:rPr>
        <w:t>Tiempo Compartido</w:t>
      </w:r>
      <w:r>
        <w:rPr>
          <w:b/>
        </w:rPr>
        <w:t>:</w:t>
      </w:r>
      <w:r>
        <w:t xml:space="preserve"> TimeSharing en inglés</w:t>
      </w:r>
      <w:r w:rsidR="00633030">
        <w:t xml:space="preserve">. </w:t>
      </w:r>
      <w:r w:rsidR="00CC4CD1">
        <w:t>Situado temporalmente</w:t>
      </w:r>
      <w:r w:rsidR="00AB70B7">
        <w:t xml:space="preserve"> en la é</w:t>
      </w:r>
      <w:r w:rsidR="00633030">
        <w:t>poca de 1940-1950</w:t>
      </w:r>
      <w:r>
        <w:t xml:space="preserve"> en el que los ordenadores, al igual que los humanos, obtuvieron la capacidad de realizar más de una tarea de manera simultánea. </w:t>
      </w:r>
    </w:p>
    <w:p w14:paraId="27247439" w14:textId="1D82E66B" w:rsidR="007C4CF6" w:rsidRDefault="007C4CF6" w:rsidP="00871AD6">
      <w:pPr>
        <w:pStyle w:val="Texto"/>
        <w:numPr>
          <w:ilvl w:val="0"/>
          <w:numId w:val="4"/>
        </w:numPr>
        <w:ind w:left="2229"/>
      </w:pPr>
      <w:r>
        <w:rPr>
          <w:b/>
        </w:rPr>
        <w:t>WIMP.</w:t>
      </w:r>
      <w:r>
        <w:t>-</w:t>
      </w:r>
      <w:r w:rsidR="00A239B0">
        <w:t xml:space="preserve"> Ventanas, íconos, menú, puntero (windows, icons, menu, pointer por sus </w:t>
      </w:r>
      <w:r w:rsidR="002C4CEC">
        <w:t>términos</w:t>
      </w:r>
      <w:r w:rsidR="00A239B0">
        <w:t xml:space="preserve"> en inglés). Que brindaron la posibilidad de representar gráficamente </w:t>
      </w:r>
      <w:r w:rsidR="00441F32">
        <w:t xml:space="preserve">la llamada de </w:t>
      </w:r>
      <w:r w:rsidR="00A239B0">
        <w:t>funciones</w:t>
      </w:r>
      <w:r w:rsidR="00CC4CD1">
        <w:t xml:space="preserve"> </w:t>
      </w:r>
      <w:r w:rsidR="00441F32">
        <w:t>especiales de sistema</w:t>
      </w:r>
      <w:r w:rsidR="00A239B0">
        <w:t>, por ejemplo el ícono de un archivo.</w:t>
      </w:r>
    </w:p>
    <w:p w14:paraId="0291EB4D" w14:textId="3057BFEC" w:rsidR="007C4CF6" w:rsidRDefault="007C4CF6" w:rsidP="00871AD6">
      <w:pPr>
        <w:pStyle w:val="Texto"/>
        <w:numPr>
          <w:ilvl w:val="0"/>
          <w:numId w:val="4"/>
        </w:numPr>
        <w:ind w:left="2229"/>
      </w:pPr>
      <w:r>
        <w:rPr>
          <w:b/>
        </w:rPr>
        <w:t xml:space="preserve">Metáforas: </w:t>
      </w:r>
      <w:r>
        <w:t>El uso de este tipo de representación en un computador, permitió a los usuarios relacionar objetos de la vida real con una funcionalidad particular en el computador. Por ejemplo el uso de procesadores de texto para escribir documentos</w:t>
      </w:r>
      <w:r w:rsidR="00A239B0">
        <w:t>, similar a una máquina de escribir</w:t>
      </w:r>
      <w:r>
        <w:t>; hojas de cálculo para hacer balances monetarios.</w:t>
      </w:r>
    </w:p>
    <w:p w14:paraId="5A41709F" w14:textId="3A41BDE7" w:rsidR="00A239B0" w:rsidRDefault="00A239B0" w:rsidP="00871AD6">
      <w:pPr>
        <w:pStyle w:val="Texto"/>
        <w:numPr>
          <w:ilvl w:val="0"/>
          <w:numId w:val="4"/>
        </w:numPr>
        <w:ind w:left="2229"/>
      </w:pPr>
      <w:r>
        <w:rPr>
          <w:b/>
        </w:rPr>
        <w:t xml:space="preserve">Manipulación Directa.- </w:t>
      </w:r>
      <w:r>
        <w:t xml:space="preserve">En los 1980 con los avances en gráficos por computador, estos estuvieron en capacidad </w:t>
      </w:r>
      <w:r>
        <w:lastRenderedPageBreak/>
        <w:t>de representar objetos con los que los usuarios actuaban directamente sin la necesidad de comandos complejos. El primero en transformar en producto esta visión fue Apple Computer Inc. con su Macintosh en 1984.</w:t>
      </w:r>
    </w:p>
    <w:p w14:paraId="071F0F01" w14:textId="495592A9" w:rsidR="00633030" w:rsidRDefault="00633030" w:rsidP="00871AD6">
      <w:pPr>
        <w:pStyle w:val="Texto"/>
        <w:numPr>
          <w:ilvl w:val="0"/>
          <w:numId w:val="4"/>
        </w:numPr>
        <w:ind w:left="2229"/>
      </w:pPr>
      <w:r>
        <w:rPr>
          <w:b/>
        </w:rPr>
        <w:t>Trabajo cooperativo asistido por computador.</w:t>
      </w:r>
      <w:r>
        <w:t>-</w:t>
      </w:r>
      <w:r w:rsidR="00880DBE">
        <w:t xml:space="preserve"> </w:t>
      </w:r>
      <w:r w:rsidR="00880DBE" w:rsidRPr="00880DBE">
        <w:t xml:space="preserve">Computer-supported cooperative work (CSCW por sus siglas en inglés). Que </w:t>
      </w:r>
      <w:r w:rsidR="00880DBE">
        <w:t xml:space="preserve">fue </w:t>
      </w:r>
      <w:r w:rsidR="00880DBE" w:rsidRPr="00880DBE">
        <w:t xml:space="preserve"> </w:t>
      </w:r>
      <w:r w:rsidR="00880DBE">
        <w:t>el resultado de reintegrar el trabajo de los individuos a través del ordenador</w:t>
      </w:r>
      <w:r w:rsidR="00AB70B7">
        <w:t xml:space="preserve"> (hasta ahora meramente individual)</w:t>
      </w:r>
      <w:r w:rsidR="00880DBE">
        <w:t>. Este tipo de paradigma brinda la posibilidad de trabajar en el mismo lugar físico o en lugares distintos a varias personas.</w:t>
      </w:r>
      <w:r w:rsidR="006B29C6">
        <w:t xml:space="preserve"> Un ejemplo es el correo electrónico.</w:t>
      </w:r>
      <w:r w:rsidR="00880DBE">
        <w:t xml:space="preserve"> </w:t>
      </w:r>
      <w:r w:rsidR="006B29C6">
        <w:t>Debido a que el propósito de este trabajo  es estudiar el trabajo colaborativo, este</w:t>
      </w:r>
      <w:r w:rsidR="00880DBE">
        <w:t xml:space="preserve"> paradigma de interacción será ampliado a </w:t>
      </w:r>
      <w:r w:rsidR="00F94ABB">
        <w:t>más adelante</w:t>
      </w:r>
      <w:r w:rsidR="00880DBE">
        <w:t>.</w:t>
      </w:r>
    </w:p>
    <w:p w14:paraId="701713D1" w14:textId="1E316190" w:rsidR="00B47E2A" w:rsidRPr="00DF699D" w:rsidRDefault="00F94ABB" w:rsidP="00871AD6">
      <w:pPr>
        <w:pStyle w:val="Texto"/>
        <w:numPr>
          <w:ilvl w:val="0"/>
          <w:numId w:val="4"/>
        </w:numPr>
        <w:ind w:left="2229"/>
      </w:pPr>
      <w:r w:rsidRPr="00F94ABB">
        <w:rPr>
          <w:b/>
        </w:rPr>
        <w:t>Computación Ubicua</w:t>
      </w:r>
      <w:r>
        <w:rPr>
          <w:b/>
        </w:rPr>
        <w:t xml:space="preserve">.- </w:t>
      </w:r>
      <w:r>
        <w:t xml:space="preserve">También dominada </w:t>
      </w:r>
      <w:r w:rsidR="00DF699D">
        <w:t>computación pervasiva, es aquella en la que la tecnología se aleja del tradicional computador</w:t>
      </w:r>
      <w:r w:rsidR="00D30B2C">
        <w:t xml:space="preserve"> de escritorio</w:t>
      </w:r>
      <w:r w:rsidR="00DF699D">
        <w:t xml:space="preserve"> para mezclarse con otros objetos. El objetivo de este paradigma es hacer la tecnología lo más transparente posible para que sea más fácil de utilizar. </w:t>
      </w:r>
      <w:r w:rsidR="00FC77F6">
        <w:t>De acuerdo a Mar</w:t>
      </w:r>
      <w:r w:rsidR="00DF699D">
        <w:t>k Weiser, líder de</w:t>
      </w:r>
      <w:r w:rsidR="00FC77F6">
        <w:t xml:space="preserve"> un grupo de</w:t>
      </w:r>
      <w:r w:rsidR="00DF699D">
        <w:t xml:space="preserve"> investigación e</w:t>
      </w:r>
      <w:r w:rsidR="00FC77F6">
        <w:t>n</w:t>
      </w:r>
      <w:r w:rsidR="00DF699D">
        <w:t xml:space="preserve"> Xerox Parc en los 80: “Las tecnologías más profundas son las que desaparecen. </w:t>
      </w:r>
      <w:r w:rsidR="00DF699D">
        <w:lastRenderedPageBreak/>
        <w:t xml:space="preserve">Tejen a sí mismos en el telar de la vida cotidiana hasta que son indistinguibles de la misma.” </w:t>
      </w:r>
    </w:p>
    <w:p w14:paraId="4060225A" w14:textId="77777777" w:rsidR="00B47E2A" w:rsidRPr="00880DBE" w:rsidRDefault="00B47E2A" w:rsidP="00B47E2A">
      <w:pPr>
        <w:pStyle w:val="Texto"/>
        <w:ind w:left="1605"/>
      </w:pPr>
    </w:p>
    <w:p w14:paraId="0AB0FF49" w14:textId="77777777" w:rsidR="007A7792" w:rsidRDefault="007A7792" w:rsidP="00871AD6">
      <w:pPr>
        <w:pStyle w:val="ListParagraph"/>
        <w:numPr>
          <w:ilvl w:val="2"/>
          <w:numId w:val="1"/>
        </w:numPr>
        <w:spacing w:line="240" w:lineRule="auto"/>
        <w:jc w:val="both"/>
        <w:rPr>
          <w:rFonts w:ascii="Arial" w:eastAsia="Times New Roman" w:hAnsi="Arial" w:cs="Arial"/>
          <w:b/>
          <w:sz w:val="24"/>
          <w:szCs w:val="24"/>
          <w:lang w:eastAsia="es-EC"/>
        </w:rPr>
      </w:pPr>
      <w:r w:rsidRPr="009E0877">
        <w:rPr>
          <w:rFonts w:ascii="Arial" w:eastAsia="Times New Roman" w:hAnsi="Arial" w:cs="Arial"/>
          <w:b/>
          <w:sz w:val="24"/>
          <w:szCs w:val="24"/>
          <w:lang w:eastAsia="es-EC"/>
        </w:rPr>
        <w:t>AMBIENTES COLABORATIVOS</w:t>
      </w:r>
    </w:p>
    <w:p w14:paraId="20A09F5B" w14:textId="77777777" w:rsidR="0097147A" w:rsidRDefault="0097147A" w:rsidP="00D30B2C">
      <w:pPr>
        <w:pStyle w:val="Texto"/>
        <w:ind w:left="1416"/>
      </w:pPr>
      <w:r>
        <w:t>Para entrar en contexto, pretendemos en primer lugar identificar los paradigmas de interacción en los que este trabajo se desarrolla. Luego, identificaremos algunos términos utilizados dentro de la jerga de computación.</w:t>
      </w:r>
    </w:p>
    <w:p w14:paraId="520A1F22" w14:textId="77777777" w:rsidR="0097147A" w:rsidRDefault="0097147A" w:rsidP="0097147A">
      <w:pPr>
        <w:pStyle w:val="NombreCapitulo"/>
        <w:numPr>
          <w:ilvl w:val="0"/>
          <w:numId w:val="0"/>
        </w:numPr>
        <w:ind w:left="360" w:hanging="360"/>
      </w:pPr>
    </w:p>
    <w:p w14:paraId="30ACFEB6" w14:textId="195A7DB6" w:rsidR="00FC77F6" w:rsidRPr="002C094B" w:rsidRDefault="0097147A" w:rsidP="008640A0">
      <w:pPr>
        <w:spacing w:line="240" w:lineRule="auto"/>
        <w:ind w:left="708"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Computación Ubicua</w:t>
      </w:r>
    </w:p>
    <w:p w14:paraId="7C448103" w14:textId="55BFD169" w:rsidR="0097147A" w:rsidRDefault="0097147A" w:rsidP="008640A0">
      <w:pPr>
        <w:pStyle w:val="Texto"/>
        <w:ind w:left="1416"/>
      </w:pPr>
      <w:r>
        <w:t xml:space="preserve">El primer paradigma que hemos identificado en el que los ambientes colaborativos se desarrollan es el de la computación ubicua. Con el mejoramiento constante de la tecnología, es posible utilizar nuevos dispositivos para proponer nuevas formas de colaboración. Un escenario de computación ubicua  donde la tecnología se mezcla con el ambiente, se observa a salto de paradigma  de interacción hombre-máquina hacia una interacción humano-humano mediado por un computador </w:t>
      </w:r>
      <w:r>
        <w:fldChar w:fldCharType="begin" w:fldLock="1"/>
      </w:r>
      <w:r w:rsidR="00A548D8">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fldChar w:fldCharType="separate"/>
      </w:r>
      <w:r w:rsidR="00F20552" w:rsidRPr="00F20552">
        <w:rPr>
          <w:noProof/>
        </w:rPr>
        <w:t>[6]</w:t>
      </w:r>
      <w:r>
        <w:fldChar w:fldCharType="end"/>
      </w:r>
      <w:r>
        <w:t xml:space="preserve">. </w:t>
      </w:r>
    </w:p>
    <w:p w14:paraId="19697FDB" w14:textId="77777777" w:rsidR="0097147A" w:rsidRDefault="0097147A" w:rsidP="008640A0">
      <w:pPr>
        <w:pStyle w:val="NombreCapitulo"/>
        <w:numPr>
          <w:ilvl w:val="0"/>
          <w:numId w:val="0"/>
        </w:numPr>
        <w:ind w:left="951" w:hanging="360"/>
      </w:pPr>
    </w:p>
    <w:p w14:paraId="64134EF0" w14:textId="18514EF4" w:rsidR="0097147A" w:rsidRPr="002C094B" w:rsidRDefault="0097147A" w:rsidP="008640A0">
      <w:pPr>
        <w:spacing w:line="240" w:lineRule="auto"/>
        <w:ind w:left="591"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Trabajo cooperativo asistido por computador (CSCW)</w:t>
      </w:r>
      <w:r w:rsidR="008830FF">
        <w:rPr>
          <w:rFonts w:ascii="Arial" w:eastAsia="Times New Roman" w:hAnsi="Arial" w:cs="Arial"/>
          <w:b/>
          <w:sz w:val="24"/>
          <w:szCs w:val="24"/>
          <w:lang w:eastAsia="es-EC"/>
        </w:rPr>
        <w:t xml:space="preserve"> </w:t>
      </w:r>
    </w:p>
    <w:p w14:paraId="5CE4E518" w14:textId="7F0E6D64" w:rsidR="008830FF" w:rsidRDefault="008830FF" w:rsidP="008640A0">
      <w:pPr>
        <w:pStyle w:val="Texto"/>
        <w:ind w:left="1299"/>
      </w:pPr>
      <w:r>
        <w:t xml:space="preserve">El segundo paradigma que se ha identificado es el paradigma de trabajo cooperativo asistido por computador. CSCW refiere a los </w:t>
      </w:r>
      <w:r>
        <w:lastRenderedPageBreak/>
        <w:t>fundamentos teóricos y metodologías para el trabajo en equipo y su soporte a través del computador</w:t>
      </w:r>
      <w:r w:rsidR="00D0274D">
        <w:fldChar w:fldCharType="begin" w:fldLock="1"/>
      </w:r>
      <w:r w:rsidR="00D51B0A">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19]", "plainTextFormattedCitation" : "[19]", "previouslyFormattedCitation" : "[19]" }, "properties" : { "noteIndex" : 0 }, "schema" : "https://github.com/citation-style-language/schema/raw/master/csl-citation.json" }</w:instrText>
      </w:r>
      <w:r w:rsidR="00D0274D">
        <w:fldChar w:fldCharType="separate"/>
      </w:r>
      <w:r w:rsidR="00CE5F1B" w:rsidRPr="00CE5F1B">
        <w:rPr>
          <w:noProof/>
        </w:rPr>
        <w:t>[19]</w:t>
      </w:r>
      <w:r w:rsidR="00D0274D">
        <w:fldChar w:fldCharType="end"/>
      </w:r>
      <w:r>
        <w:t>.</w:t>
      </w:r>
      <w:r w:rsidR="00E74780">
        <w:t xml:space="preserve"> CSCW no es un área de trabajo nueva, ya en 1991 </w:t>
      </w:r>
      <w:r w:rsidR="00E74780">
        <w:fldChar w:fldCharType="begin" w:fldLock="1"/>
      </w:r>
      <w:r w:rsidR="00D51B0A">
        <w:instrText>ADDIN CSL_CITATION { "citationItems" : [ { "id" : "ITEM-1", "itemData" : { "ISBN" : "0792314468", "abstract" : "Introduces an approach to improved communication between parts of an organization departments within a company, or different companies involved in a single process that combines the principles and applications of group processes with the enabling technologies of computer networking and the associate", "author" : [ { "dropping-particle" : "", "family" : "Wilson", "given" : "Paul", "non-dropping-particle" : "", "parse-names" : false, "suffix" : "" } ], "id" : "ITEM-1", "issued" : { "date-parts" : [ [ "1991" ] ] }, "publisher" : "Springer Science &amp; Business Media", "title" : "Computer Supported Cooperative Work:: An Introduction", "type" : "book" }, "uris" : [ "http://www.mendeley.com/documents/?uuid=ba0d7aff-a3d4-4bff-ad38-282f55e2fbf6" ] } ], "mendeley" : { "formattedCitation" : "[20]", "plainTextFormattedCitation" : "[20]", "previouslyFormattedCitation" : "[20]" }, "properties" : { "noteIndex" : 0 }, "schema" : "https://github.com/citation-style-language/schema/raw/master/csl-citation.json" }</w:instrText>
      </w:r>
      <w:r w:rsidR="00E74780">
        <w:fldChar w:fldCharType="separate"/>
      </w:r>
      <w:r w:rsidR="00CE5F1B" w:rsidRPr="00CE5F1B">
        <w:rPr>
          <w:noProof/>
        </w:rPr>
        <w:t>[20]</w:t>
      </w:r>
      <w:r w:rsidR="00E74780">
        <w:fldChar w:fldCharType="end"/>
      </w:r>
      <w:r w:rsidR="00E74780">
        <w:t xml:space="preserve"> la definía de la siguiente manera: </w:t>
      </w:r>
    </w:p>
    <w:p w14:paraId="2C464CA5" w14:textId="77777777" w:rsidR="00D0274D" w:rsidRDefault="00D0274D" w:rsidP="008640A0">
      <w:pPr>
        <w:pStyle w:val="Texto"/>
        <w:ind w:left="1299"/>
      </w:pPr>
    </w:p>
    <w:p w14:paraId="3F95776C" w14:textId="27259DA2" w:rsidR="0097147A" w:rsidRDefault="00E20783" w:rsidP="008640A0">
      <w:pPr>
        <w:pStyle w:val="Texto"/>
        <w:ind w:left="1892" w:right="339"/>
      </w:pPr>
      <w:r>
        <w:t>“</w:t>
      </w:r>
      <w:r w:rsidR="008830FF">
        <w:t xml:space="preserve">CSCW es un término genérico que combina el entendimiento de la forma en que la gente trabaja </w:t>
      </w:r>
      <w:r w:rsidR="00D0274D">
        <w:t>en grupo con</w:t>
      </w:r>
      <w:r w:rsidR="008830FF">
        <w:t xml:space="preserve"> </w:t>
      </w:r>
      <w:r w:rsidR="00D0274D">
        <w:t>tecnologías</w:t>
      </w:r>
      <w:r w:rsidR="008830FF">
        <w:t xml:space="preserve"> de apoyo de redes de computadores, y hardware asociado, software, </w:t>
      </w:r>
      <w:r w:rsidR="00D0274D">
        <w:t>servicios</w:t>
      </w:r>
      <w:r w:rsidR="008830FF">
        <w:t xml:space="preserve"> y técnicas.</w:t>
      </w:r>
      <w:r>
        <w:t>”</w:t>
      </w:r>
    </w:p>
    <w:p w14:paraId="4159EDDA" w14:textId="77777777" w:rsidR="004564D1" w:rsidRDefault="004564D1" w:rsidP="008640A0">
      <w:pPr>
        <w:pStyle w:val="Texto"/>
        <w:ind w:left="1299" w:right="339"/>
      </w:pPr>
    </w:p>
    <w:p w14:paraId="1EFF259B" w14:textId="35B58B27" w:rsidR="00E8458E" w:rsidRPr="008830FF" w:rsidRDefault="00E8458E" w:rsidP="008640A0">
      <w:pPr>
        <w:pStyle w:val="Texto"/>
        <w:ind w:left="1299" w:right="339"/>
      </w:pPr>
      <w:r>
        <w:t xml:space="preserve">Además </w:t>
      </w:r>
      <w:r w:rsidR="004564D1">
        <w:t xml:space="preserve">la influencia en la sociología de CSCW no debe ser ignorada. </w:t>
      </w:r>
      <w:r w:rsidR="008640A0">
        <w:t>Puesto que e</w:t>
      </w:r>
      <w:r w:rsidR="004564D1">
        <w:t xml:space="preserve">l trabajo en equipo involucra </w:t>
      </w:r>
      <w:r w:rsidR="008640A0">
        <w:t>personas</w:t>
      </w:r>
      <w:r w:rsidR="004564D1">
        <w:t xml:space="preserve">. Por lo que el comportamiento del ser humano y los roles individuales en los grupos deben ser examinados </w:t>
      </w:r>
      <w:r w:rsidR="00B0138C">
        <w:t>de manera más rigurosa</w:t>
      </w:r>
      <w:r w:rsidR="004564D1">
        <w:fldChar w:fldCharType="begin" w:fldLock="1"/>
      </w:r>
      <w:r w:rsidR="00D51B0A">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19]", "plainTextFormattedCitation" : "[19]", "previouslyFormattedCitation" : "[19]" }, "properties" : { "noteIndex" : 0 }, "schema" : "https://github.com/citation-style-language/schema/raw/master/csl-citation.json" }</w:instrText>
      </w:r>
      <w:r w:rsidR="004564D1">
        <w:fldChar w:fldCharType="separate"/>
      </w:r>
      <w:r w:rsidR="00CE5F1B" w:rsidRPr="00CE5F1B">
        <w:rPr>
          <w:noProof/>
        </w:rPr>
        <w:t>[19]</w:t>
      </w:r>
      <w:r w:rsidR="004564D1">
        <w:fldChar w:fldCharType="end"/>
      </w:r>
      <w:r w:rsidR="004564D1">
        <w:t>.</w:t>
      </w:r>
    </w:p>
    <w:p w14:paraId="0C617802" w14:textId="77777777" w:rsidR="004564D1" w:rsidRDefault="004564D1" w:rsidP="008640A0">
      <w:pPr>
        <w:pStyle w:val="Texto"/>
        <w:ind w:left="1416"/>
        <w:rPr>
          <w:b/>
        </w:rPr>
      </w:pPr>
    </w:p>
    <w:p w14:paraId="66FB97C6" w14:textId="024EAAE8" w:rsidR="00F94ABB" w:rsidRDefault="00E8458E" w:rsidP="008640A0">
      <w:pPr>
        <w:pStyle w:val="Texto"/>
        <w:ind w:left="1299"/>
      </w:pPr>
      <w:r>
        <w:rPr>
          <w:b/>
        </w:rPr>
        <w:t>Groupware</w:t>
      </w:r>
    </w:p>
    <w:p w14:paraId="18B649BD" w14:textId="74C4CD0F" w:rsidR="00F21AFA" w:rsidRDefault="00F21AFA" w:rsidP="008640A0">
      <w:pPr>
        <w:pStyle w:val="Texto"/>
        <w:ind w:left="1299"/>
      </w:pPr>
      <w:r>
        <w:t xml:space="preserve">Otro término asociado y </w:t>
      </w:r>
      <w:r w:rsidR="009376CF">
        <w:t>generalmente</w:t>
      </w:r>
      <w:r>
        <w:t xml:space="preserve"> confundido con CSCW es </w:t>
      </w:r>
      <w:r w:rsidRPr="009376CF">
        <w:rPr>
          <w:i/>
        </w:rPr>
        <w:t>Groupware</w:t>
      </w:r>
      <w:r>
        <w:t>.</w:t>
      </w:r>
      <w:r w:rsidR="009376CF">
        <w:t xml:space="preserve"> Mientras CSCW agrupa fundamentos teóricos y metodologías, Groupware refiere al software específicamente diseñado para soportar el trabajo en grupo; es decir este el producto resultante de aplicar los conceptos de CSCW.</w:t>
      </w:r>
    </w:p>
    <w:p w14:paraId="3CFF8B68" w14:textId="73BF8D35" w:rsidR="001F431F" w:rsidRDefault="001F431F" w:rsidP="008640A0">
      <w:pPr>
        <w:pStyle w:val="Texto"/>
        <w:ind w:left="1299"/>
      </w:pPr>
      <w:r>
        <w:lastRenderedPageBreak/>
        <w:t>Este tipo de herramientas, ha permitido trabajar a grupos de personas tanto como en lugares remotos, como en una misma</w:t>
      </w:r>
      <w:r w:rsidR="00D5270A">
        <w:t xml:space="preserve"> locación física. En la tabla </w:t>
      </w:r>
      <w:r w:rsidR="00D71D48">
        <w:t>2</w:t>
      </w:r>
      <w:r>
        <w:t xml:space="preserve"> </w:t>
      </w:r>
      <w:r w:rsidR="00A558DE">
        <w:t>se grafica</w:t>
      </w:r>
      <w:r>
        <w:t xml:space="preserve"> una matriz espacio-tiempo en el que se </w:t>
      </w:r>
      <w:r w:rsidR="00A558DE">
        <w:t xml:space="preserve">muestran ejemplos de herramientas </w:t>
      </w:r>
      <w:r w:rsidR="00DE6964">
        <w:t>usada</w:t>
      </w:r>
      <w:r w:rsidR="00A558DE">
        <w:t>s</w:t>
      </w:r>
      <w:r w:rsidR="00DE6964">
        <w:t xml:space="preserve"> </w:t>
      </w:r>
      <w:r w:rsidR="00A558DE">
        <w:t xml:space="preserve">de acuerdo al </w:t>
      </w:r>
      <w:r w:rsidRPr="001F431F">
        <w:rPr>
          <w:i/>
        </w:rPr>
        <w:t>cuándo</w:t>
      </w:r>
      <w:r w:rsidR="00A558DE">
        <w:t xml:space="preserve"> y al</w:t>
      </w:r>
      <w:r>
        <w:t xml:space="preserve"> </w:t>
      </w:r>
      <w:r w:rsidRPr="001F431F">
        <w:rPr>
          <w:i/>
        </w:rPr>
        <w:t>donde</w:t>
      </w:r>
      <w:r w:rsidR="00DE6964">
        <w:t xml:space="preserve"> del desarrollo de</w:t>
      </w:r>
      <w:r>
        <w:t xml:space="preserve"> actividades grupales:</w:t>
      </w:r>
    </w:p>
    <w:p w14:paraId="226742E7" w14:textId="77777777" w:rsidR="001F431F" w:rsidRPr="001F431F" w:rsidRDefault="001F431F" w:rsidP="008640A0">
      <w:pPr>
        <w:pStyle w:val="Texto"/>
        <w:ind w:left="1299"/>
      </w:pPr>
    </w:p>
    <w:tbl>
      <w:tblPr>
        <w:tblStyle w:val="TableGrid"/>
        <w:tblW w:w="7680" w:type="dxa"/>
        <w:tblInd w:w="1299" w:type="dxa"/>
        <w:tblLook w:val="04A0" w:firstRow="1" w:lastRow="0" w:firstColumn="1" w:lastColumn="0" w:noHBand="0" w:noVBand="1"/>
      </w:tblPr>
      <w:tblGrid>
        <w:gridCol w:w="1155"/>
        <w:gridCol w:w="1564"/>
        <w:gridCol w:w="2552"/>
        <w:gridCol w:w="2409"/>
      </w:tblGrid>
      <w:tr w:rsidR="00D5270A" w14:paraId="201018E7" w14:textId="77777777" w:rsidTr="00195342">
        <w:tc>
          <w:tcPr>
            <w:tcW w:w="7680" w:type="dxa"/>
            <w:gridSpan w:val="4"/>
            <w:tcBorders>
              <w:top w:val="nil"/>
              <w:left w:val="nil"/>
              <w:bottom w:val="nil"/>
              <w:right w:val="nil"/>
            </w:tcBorders>
          </w:tcPr>
          <w:p w14:paraId="67E039A3" w14:textId="0E017C17" w:rsidR="00D5270A" w:rsidRPr="00661A8E" w:rsidRDefault="00D5270A" w:rsidP="00D5270A">
            <w:pPr>
              <w:pStyle w:val="Texto"/>
              <w:ind w:left="0"/>
              <w:rPr>
                <w:sz w:val="20"/>
                <w:szCs w:val="20"/>
              </w:rPr>
            </w:pPr>
            <w:r w:rsidRPr="00D5270A">
              <w:rPr>
                <w:b/>
                <w:sz w:val="20"/>
                <w:szCs w:val="20"/>
              </w:rPr>
              <w:t>Tabla 2</w:t>
            </w:r>
            <w:r>
              <w:rPr>
                <w:b/>
                <w:sz w:val="20"/>
                <w:szCs w:val="20"/>
              </w:rPr>
              <w:t xml:space="preserve">: </w:t>
            </w:r>
            <w:r>
              <w:rPr>
                <w:sz w:val="20"/>
                <w:szCs w:val="20"/>
              </w:rPr>
              <w:t>Matriz Espacio versus tiempo de aplicaciones CSCW. Fuente:</w:t>
            </w:r>
            <w:r>
              <w:rPr>
                <w:sz w:val="20"/>
                <w:szCs w:val="20"/>
              </w:rPr>
              <w:fldChar w:fldCharType="begin" w:fldLock="1"/>
            </w:r>
            <w:r>
              <w:rPr>
                <w:sz w:val="20"/>
                <w:szCs w:val="20"/>
              </w:rPr>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rPr>
                <w:sz w:val="20"/>
                <w:szCs w:val="20"/>
              </w:rPr>
              <w:fldChar w:fldCharType="separate"/>
            </w:r>
            <w:r w:rsidRPr="00CE5F1B">
              <w:rPr>
                <w:noProof/>
                <w:sz w:val="20"/>
                <w:szCs w:val="20"/>
              </w:rPr>
              <w:t>[18]</w:t>
            </w:r>
            <w:r>
              <w:rPr>
                <w:sz w:val="20"/>
                <w:szCs w:val="20"/>
              </w:rPr>
              <w:fldChar w:fldCharType="end"/>
            </w:r>
          </w:p>
        </w:tc>
      </w:tr>
      <w:tr w:rsidR="00363BD2" w14:paraId="0645E74E" w14:textId="77777777" w:rsidTr="008640A0">
        <w:tc>
          <w:tcPr>
            <w:tcW w:w="1155" w:type="dxa"/>
            <w:tcBorders>
              <w:top w:val="nil"/>
              <w:left w:val="nil"/>
              <w:bottom w:val="nil"/>
              <w:right w:val="nil"/>
            </w:tcBorders>
          </w:tcPr>
          <w:p w14:paraId="0FDDE060" w14:textId="77777777" w:rsidR="00363BD2" w:rsidRPr="00661A8E" w:rsidRDefault="00363BD2" w:rsidP="00B0138C">
            <w:pPr>
              <w:pStyle w:val="Texto"/>
              <w:ind w:left="0"/>
              <w:rPr>
                <w:sz w:val="20"/>
                <w:szCs w:val="20"/>
              </w:rPr>
            </w:pPr>
          </w:p>
        </w:tc>
        <w:tc>
          <w:tcPr>
            <w:tcW w:w="1564" w:type="dxa"/>
            <w:tcBorders>
              <w:top w:val="nil"/>
              <w:left w:val="nil"/>
              <w:bottom w:val="nil"/>
              <w:right w:val="nil"/>
            </w:tcBorders>
            <w:shd w:val="clear" w:color="auto" w:fill="FFFFFF" w:themeFill="background1"/>
            <w:vAlign w:val="center"/>
          </w:tcPr>
          <w:p w14:paraId="09D551FA" w14:textId="506D7621" w:rsidR="00363BD2" w:rsidRPr="00661A8E" w:rsidRDefault="00363BD2" w:rsidP="001F431F">
            <w:pPr>
              <w:pStyle w:val="Texto"/>
              <w:ind w:left="0"/>
              <w:jc w:val="center"/>
              <w:rPr>
                <w:sz w:val="20"/>
                <w:szCs w:val="20"/>
              </w:rPr>
            </w:pPr>
          </w:p>
        </w:tc>
        <w:tc>
          <w:tcPr>
            <w:tcW w:w="4961" w:type="dxa"/>
            <w:gridSpan w:val="2"/>
            <w:tcBorders>
              <w:top w:val="nil"/>
              <w:left w:val="nil"/>
              <w:bottom w:val="nil"/>
              <w:right w:val="nil"/>
            </w:tcBorders>
            <w:shd w:val="clear" w:color="auto" w:fill="D0CECE" w:themeFill="background2" w:themeFillShade="E6"/>
            <w:vAlign w:val="center"/>
          </w:tcPr>
          <w:p w14:paraId="74C009D3" w14:textId="637917EE" w:rsidR="00363BD2" w:rsidRPr="00661A8E" w:rsidRDefault="00363BD2" w:rsidP="001F431F">
            <w:pPr>
              <w:pStyle w:val="Texto"/>
              <w:ind w:left="0"/>
              <w:jc w:val="center"/>
              <w:rPr>
                <w:sz w:val="20"/>
                <w:szCs w:val="20"/>
              </w:rPr>
            </w:pPr>
            <w:r w:rsidRPr="00661A8E">
              <w:rPr>
                <w:sz w:val="20"/>
                <w:szCs w:val="20"/>
              </w:rPr>
              <w:t>Tiempo</w:t>
            </w:r>
          </w:p>
        </w:tc>
      </w:tr>
      <w:tr w:rsidR="001F431F" w14:paraId="032374BF" w14:textId="77777777" w:rsidTr="008640A0">
        <w:tc>
          <w:tcPr>
            <w:tcW w:w="1155" w:type="dxa"/>
            <w:tcBorders>
              <w:top w:val="nil"/>
              <w:left w:val="nil"/>
              <w:bottom w:val="nil"/>
              <w:right w:val="nil"/>
            </w:tcBorders>
            <w:shd w:val="clear" w:color="auto" w:fill="FFFFFF" w:themeFill="background1"/>
            <w:vAlign w:val="center"/>
          </w:tcPr>
          <w:p w14:paraId="5D70E4DD" w14:textId="0FDD44B5" w:rsidR="001F431F" w:rsidRPr="00661A8E" w:rsidRDefault="001F431F" w:rsidP="001F431F">
            <w:pPr>
              <w:pStyle w:val="Texto"/>
              <w:ind w:left="0"/>
              <w:jc w:val="center"/>
              <w:rPr>
                <w:sz w:val="20"/>
                <w:szCs w:val="20"/>
              </w:rPr>
            </w:pPr>
          </w:p>
        </w:tc>
        <w:tc>
          <w:tcPr>
            <w:tcW w:w="1564" w:type="dxa"/>
            <w:tcBorders>
              <w:top w:val="nil"/>
              <w:left w:val="nil"/>
              <w:bottom w:val="nil"/>
              <w:right w:val="nil"/>
            </w:tcBorders>
            <w:shd w:val="clear" w:color="auto" w:fill="FFFFFF" w:themeFill="background1"/>
          </w:tcPr>
          <w:p w14:paraId="42C7545B" w14:textId="4DF57AB2" w:rsidR="001F431F" w:rsidRPr="00661A8E" w:rsidRDefault="001F431F" w:rsidP="00DE6964">
            <w:pPr>
              <w:pStyle w:val="Texto"/>
              <w:ind w:left="0"/>
              <w:jc w:val="center"/>
              <w:rPr>
                <w:sz w:val="20"/>
                <w:szCs w:val="20"/>
              </w:rPr>
            </w:pPr>
          </w:p>
        </w:tc>
        <w:tc>
          <w:tcPr>
            <w:tcW w:w="2552" w:type="dxa"/>
            <w:tcBorders>
              <w:top w:val="nil"/>
              <w:left w:val="nil"/>
              <w:bottom w:val="single" w:sz="4" w:space="0" w:color="auto"/>
              <w:right w:val="single" w:sz="4" w:space="0" w:color="auto"/>
            </w:tcBorders>
            <w:shd w:val="clear" w:color="auto" w:fill="D0CECE" w:themeFill="background2" w:themeFillShade="E6"/>
          </w:tcPr>
          <w:p w14:paraId="73FC09A9" w14:textId="3BE97F97" w:rsidR="001F431F" w:rsidRPr="00661A8E" w:rsidRDefault="00363BD2" w:rsidP="00363BD2">
            <w:pPr>
              <w:pStyle w:val="Texto"/>
              <w:ind w:left="0"/>
              <w:jc w:val="center"/>
              <w:rPr>
                <w:sz w:val="20"/>
                <w:szCs w:val="20"/>
              </w:rPr>
            </w:pPr>
            <w:r w:rsidRPr="00661A8E">
              <w:rPr>
                <w:sz w:val="20"/>
                <w:szCs w:val="20"/>
              </w:rPr>
              <w:t>Mismo tiempo</w:t>
            </w:r>
            <w:r w:rsidRPr="00661A8E">
              <w:rPr>
                <w:sz w:val="20"/>
                <w:szCs w:val="20"/>
              </w:rPr>
              <w:br/>
              <w:t>(Síncrono)</w:t>
            </w:r>
          </w:p>
        </w:tc>
        <w:tc>
          <w:tcPr>
            <w:tcW w:w="2409" w:type="dxa"/>
            <w:tcBorders>
              <w:top w:val="nil"/>
              <w:left w:val="single" w:sz="4" w:space="0" w:color="auto"/>
              <w:bottom w:val="single" w:sz="4" w:space="0" w:color="auto"/>
              <w:right w:val="nil"/>
            </w:tcBorders>
            <w:shd w:val="clear" w:color="auto" w:fill="D0CECE" w:themeFill="background2" w:themeFillShade="E6"/>
          </w:tcPr>
          <w:p w14:paraId="270B9A19" w14:textId="252B055C" w:rsidR="001F431F" w:rsidRPr="00661A8E" w:rsidRDefault="00363BD2" w:rsidP="00363BD2">
            <w:pPr>
              <w:pStyle w:val="Texto"/>
              <w:ind w:left="0"/>
              <w:jc w:val="center"/>
              <w:rPr>
                <w:sz w:val="20"/>
                <w:szCs w:val="20"/>
              </w:rPr>
            </w:pPr>
            <w:r w:rsidRPr="00661A8E">
              <w:rPr>
                <w:sz w:val="20"/>
                <w:szCs w:val="20"/>
              </w:rPr>
              <w:t>Diferente tiempo</w:t>
            </w:r>
            <w:r w:rsidRPr="00661A8E">
              <w:rPr>
                <w:sz w:val="20"/>
                <w:szCs w:val="20"/>
              </w:rPr>
              <w:br/>
              <w:t>Asíncrono</w:t>
            </w:r>
          </w:p>
        </w:tc>
      </w:tr>
      <w:tr w:rsidR="00DE6964" w:rsidRPr="00363BD2" w14:paraId="4A36F270" w14:textId="77777777" w:rsidTr="008640A0">
        <w:tc>
          <w:tcPr>
            <w:tcW w:w="1155" w:type="dxa"/>
            <w:vMerge w:val="restart"/>
            <w:tcBorders>
              <w:top w:val="nil"/>
              <w:left w:val="nil"/>
              <w:right w:val="nil"/>
            </w:tcBorders>
            <w:shd w:val="clear" w:color="auto" w:fill="E7E6E6" w:themeFill="background2"/>
            <w:vAlign w:val="center"/>
          </w:tcPr>
          <w:p w14:paraId="23E7071F" w14:textId="36A19EE8" w:rsidR="00DE6964" w:rsidRPr="00661A8E" w:rsidRDefault="00DE6964" w:rsidP="00DE6964">
            <w:pPr>
              <w:pStyle w:val="Texto"/>
              <w:ind w:left="0"/>
              <w:jc w:val="center"/>
              <w:rPr>
                <w:sz w:val="20"/>
                <w:szCs w:val="20"/>
              </w:rPr>
            </w:pPr>
            <w:r w:rsidRPr="00661A8E">
              <w:rPr>
                <w:sz w:val="20"/>
                <w:szCs w:val="20"/>
              </w:rPr>
              <w:t>Espacio</w:t>
            </w:r>
          </w:p>
        </w:tc>
        <w:tc>
          <w:tcPr>
            <w:tcW w:w="1564" w:type="dxa"/>
            <w:tcBorders>
              <w:top w:val="nil"/>
              <w:left w:val="nil"/>
              <w:bottom w:val="single" w:sz="4" w:space="0" w:color="auto"/>
              <w:right w:val="single" w:sz="4" w:space="0" w:color="auto"/>
            </w:tcBorders>
            <w:shd w:val="clear" w:color="auto" w:fill="E7E6E6" w:themeFill="background2"/>
          </w:tcPr>
          <w:p w14:paraId="024277B1" w14:textId="3D09D0BF" w:rsidR="00DE6964" w:rsidRPr="00661A8E" w:rsidRDefault="00DE6964" w:rsidP="00363BD2">
            <w:pPr>
              <w:pStyle w:val="Texto"/>
              <w:ind w:left="0"/>
              <w:jc w:val="right"/>
              <w:rPr>
                <w:sz w:val="20"/>
                <w:szCs w:val="20"/>
              </w:rPr>
            </w:pPr>
            <w:r w:rsidRPr="00661A8E">
              <w:rPr>
                <w:sz w:val="20"/>
                <w:szCs w:val="20"/>
              </w:rPr>
              <w:t>Mismo lugar</w:t>
            </w:r>
          </w:p>
        </w:tc>
        <w:tc>
          <w:tcPr>
            <w:tcW w:w="2552" w:type="dxa"/>
            <w:tcBorders>
              <w:top w:val="nil"/>
              <w:left w:val="single" w:sz="4" w:space="0" w:color="auto"/>
              <w:bottom w:val="single" w:sz="4" w:space="0" w:color="auto"/>
              <w:right w:val="single" w:sz="4" w:space="0" w:color="auto"/>
            </w:tcBorders>
            <w:vAlign w:val="center"/>
          </w:tcPr>
          <w:p w14:paraId="4AF66C89" w14:textId="24E3FA3F" w:rsidR="00DE6964" w:rsidRPr="00661A8E" w:rsidRDefault="00DE6964" w:rsidP="00066B19">
            <w:pPr>
              <w:pStyle w:val="Texto"/>
              <w:ind w:left="0"/>
              <w:jc w:val="center"/>
              <w:rPr>
                <w:sz w:val="20"/>
                <w:szCs w:val="20"/>
              </w:rPr>
            </w:pPr>
            <w:r w:rsidRPr="00661A8E">
              <w:rPr>
                <w:sz w:val="20"/>
                <w:szCs w:val="20"/>
              </w:rPr>
              <w:t>Cara a cara</w:t>
            </w:r>
            <w:r w:rsidRPr="00661A8E">
              <w:rPr>
                <w:sz w:val="20"/>
                <w:szCs w:val="20"/>
              </w:rPr>
              <w:br/>
            </w:r>
            <w:r w:rsidR="00066B19" w:rsidRPr="00661A8E">
              <w:rPr>
                <w:sz w:val="20"/>
                <w:szCs w:val="20"/>
              </w:rPr>
              <w:t>pizarras electrónicas</w:t>
            </w:r>
            <w:r w:rsidRPr="00661A8E">
              <w:rPr>
                <w:sz w:val="20"/>
                <w:szCs w:val="20"/>
              </w:rPr>
              <w:t>, mesas</w:t>
            </w:r>
            <w:r w:rsidR="00066B19" w:rsidRPr="00661A8E">
              <w:rPr>
                <w:sz w:val="20"/>
                <w:szCs w:val="20"/>
              </w:rPr>
              <w:t xml:space="preserve"> (tabletops)</w:t>
            </w:r>
            <w:r w:rsidR="00A33543" w:rsidRPr="00661A8E">
              <w:rPr>
                <w:sz w:val="20"/>
                <w:szCs w:val="20"/>
              </w:rPr>
              <w:t xml:space="preserve"> </w:t>
            </w:r>
          </w:p>
        </w:tc>
        <w:tc>
          <w:tcPr>
            <w:tcW w:w="2409" w:type="dxa"/>
            <w:tcBorders>
              <w:top w:val="single" w:sz="4" w:space="0" w:color="auto"/>
              <w:left w:val="single" w:sz="4" w:space="0" w:color="auto"/>
              <w:bottom w:val="single" w:sz="4" w:space="0" w:color="auto"/>
              <w:right w:val="single" w:sz="4" w:space="0" w:color="auto"/>
            </w:tcBorders>
            <w:vAlign w:val="center"/>
          </w:tcPr>
          <w:p w14:paraId="6AAEAD30" w14:textId="44EBCE2E" w:rsidR="00DE6964" w:rsidRPr="00661A8E" w:rsidRDefault="00DE6964" w:rsidP="00A33543">
            <w:pPr>
              <w:pStyle w:val="Texto"/>
              <w:ind w:left="0"/>
              <w:jc w:val="center"/>
              <w:rPr>
                <w:sz w:val="20"/>
                <w:szCs w:val="20"/>
              </w:rPr>
            </w:pPr>
            <w:r w:rsidRPr="00661A8E">
              <w:rPr>
                <w:sz w:val="20"/>
                <w:szCs w:val="20"/>
              </w:rPr>
              <w:t>Post-it</w:t>
            </w:r>
            <w:r w:rsidRPr="00661A8E">
              <w:rPr>
                <w:sz w:val="20"/>
                <w:szCs w:val="20"/>
              </w:rPr>
              <w:br/>
            </w:r>
            <w:r w:rsidR="00A33543" w:rsidRPr="00661A8E">
              <w:rPr>
                <w:sz w:val="20"/>
                <w:szCs w:val="20"/>
              </w:rPr>
              <w:t>Otras herramientas</w:t>
            </w:r>
          </w:p>
        </w:tc>
      </w:tr>
      <w:tr w:rsidR="00DE6964" w14:paraId="663A8D40" w14:textId="77777777" w:rsidTr="008640A0">
        <w:tc>
          <w:tcPr>
            <w:tcW w:w="1155" w:type="dxa"/>
            <w:vMerge/>
            <w:tcBorders>
              <w:left w:val="nil"/>
              <w:bottom w:val="nil"/>
              <w:right w:val="nil"/>
            </w:tcBorders>
            <w:shd w:val="clear" w:color="auto" w:fill="E7E6E6" w:themeFill="background2"/>
          </w:tcPr>
          <w:p w14:paraId="219F132C" w14:textId="77777777" w:rsidR="00DE6964" w:rsidRPr="00661A8E" w:rsidRDefault="00DE6964" w:rsidP="00B0138C">
            <w:pPr>
              <w:pStyle w:val="Texto"/>
              <w:ind w:left="0"/>
              <w:rPr>
                <w:sz w:val="20"/>
                <w:szCs w:val="20"/>
              </w:rPr>
            </w:pPr>
          </w:p>
        </w:tc>
        <w:tc>
          <w:tcPr>
            <w:tcW w:w="1564" w:type="dxa"/>
            <w:tcBorders>
              <w:top w:val="single" w:sz="4" w:space="0" w:color="auto"/>
              <w:left w:val="nil"/>
              <w:bottom w:val="nil"/>
              <w:right w:val="single" w:sz="4" w:space="0" w:color="auto"/>
            </w:tcBorders>
            <w:shd w:val="clear" w:color="auto" w:fill="E7E6E6" w:themeFill="background2"/>
          </w:tcPr>
          <w:p w14:paraId="6EAF4C15" w14:textId="09FE0048" w:rsidR="00DE6964" w:rsidRPr="00661A8E" w:rsidRDefault="00DE6964" w:rsidP="00363BD2">
            <w:pPr>
              <w:pStyle w:val="Texto"/>
              <w:ind w:left="0"/>
              <w:jc w:val="right"/>
              <w:rPr>
                <w:sz w:val="20"/>
                <w:szCs w:val="20"/>
              </w:rPr>
            </w:pPr>
            <w:r w:rsidRPr="00661A8E">
              <w:rPr>
                <w:sz w:val="20"/>
                <w:szCs w:val="20"/>
              </w:rPr>
              <w:t>Diferente lugar</w:t>
            </w:r>
            <w:r w:rsidRPr="00661A8E">
              <w:rPr>
                <w:sz w:val="20"/>
                <w:szCs w:val="20"/>
              </w:rPr>
              <w:br/>
              <w:t>Remoto</w:t>
            </w:r>
          </w:p>
        </w:tc>
        <w:tc>
          <w:tcPr>
            <w:tcW w:w="2552" w:type="dxa"/>
            <w:tcBorders>
              <w:top w:val="single" w:sz="4" w:space="0" w:color="auto"/>
              <w:left w:val="single" w:sz="4" w:space="0" w:color="auto"/>
              <w:bottom w:val="single" w:sz="4" w:space="0" w:color="auto"/>
              <w:right w:val="single" w:sz="4" w:space="0" w:color="auto"/>
            </w:tcBorders>
            <w:vAlign w:val="center"/>
          </w:tcPr>
          <w:p w14:paraId="5606BE4F" w14:textId="5DC97282" w:rsidR="00DE6964" w:rsidRPr="00661A8E" w:rsidRDefault="00DE6964" w:rsidP="00DE6964">
            <w:pPr>
              <w:pStyle w:val="Texto"/>
              <w:ind w:left="0"/>
              <w:jc w:val="center"/>
              <w:rPr>
                <w:sz w:val="20"/>
                <w:szCs w:val="20"/>
              </w:rPr>
            </w:pPr>
            <w:r w:rsidRPr="00661A8E">
              <w:rPr>
                <w:sz w:val="20"/>
                <w:szCs w:val="20"/>
              </w:rPr>
              <w:t>Video-llamada</w:t>
            </w:r>
          </w:p>
        </w:tc>
        <w:tc>
          <w:tcPr>
            <w:tcW w:w="2409" w:type="dxa"/>
            <w:tcBorders>
              <w:top w:val="single" w:sz="4" w:space="0" w:color="auto"/>
              <w:left w:val="single" w:sz="4" w:space="0" w:color="auto"/>
              <w:bottom w:val="single" w:sz="4" w:space="0" w:color="auto"/>
              <w:right w:val="single" w:sz="4" w:space="0" w:color="auto"/>
            </w:tcBorders>
            <w:vAlign w:val="center"/>
          </w:tcPr>
          <w:p w14:paraId="5BBFC021" w14:textId="1CDDB9D9" w:rsidR="00DE6964" w:rsidRPr="00661A8E" w:rsidRDefault="00A33543" w:rsidP="00DE6964">
            <w:pPr>
              <w:pStyle w:val="Texto"/>
              <w:ind w:left="0"/>
              <w:jc w:val="center"/>
              <w:rPr>
                <w:sz w:val="20"/>
                <w:szCs w:val="20"/>
              </w:rPr>
            </w:pPr>
            <w:r w:rsidRPr="00661A8E">
              <w:rPr>
                <w:sz w:val="20"/>
                <w:szCs w:val="20"/>
              </w:rPr>
              <w:t xml:space="preserve">Correo </w:t>
            </w:r>
            <w:r w:rsidR="00661A8E" w:rsidRPr="00661A8E">
              <w:rPr>
                <w:sz w:val="20"/>
                <w:szCs w:val="20"/>
              </w:rPr>
              <w:t>Electrónico</w:t>
            </w:r>
          </w:p>
        </w:tc>
      </w:tr>
      <w:tr w:rsidR="00DE6964" w14:paraId="473F4B42" w14:textId="77777777" w:rsidTr="008640A0">
        <w:tc>
          <w:tcPr>
            <w:tcW w:w="7680" w:type="dxa"/>
            <w:gridSpan w:val="4"/>
            <w:tcBorders>
              <w:top w:val="nil"/>
              <w:left w:val="nil"/>
              <w:bottom w:val="nil"/>
              <w:right w:val="nil"/>
            </w:tcBorders>
            <w:shd w:val="clear" w:color="auto" w:fill="FFFFFF" w:themeFill="background1"/>
          </w:tcPr>
          <w:p w14:paraId="6823FA1E" w14:textId="6CF50235" w:rsidR="00DE6964" w:rsidRDefault="00DE6964" w:rsidP="00DE6964">
            <w:pPr>
              <w:pStyle w:val="Texto"/>
              <w:tabs>
                <w:tab w:val="left" w:pos="4875"/>
              </w:tabs>
              <w:ind w:left="0"/>
              <w:jc w:val="left"/>
              <w:rPr>
                <w:sz w:val="20"/>
                <w:szCs w:val="20"/>
              </w:rPr>
            </w:pPr>
            <w:r>
              <w:rPr>
                <w:sz w:val="20"/>
                <w:szCs w:val="20"/>
              </w:rPr>
              <w:tab/>
            </w:r>
          </w:p>
        </w:tc>
      </w:tr>
      <w:tr w:rsidR="00DE6964" w14:paraId="3967BBEA" w14:textId="77777777" w:rsidTr="008640A0">
        <w:tc>
          <w:tcPr>
            <w:tcW w:w="7680" w:type="dxa"/>
            <w:gridSpan w:val="4"/>
            <w:tcBorders>
              <w:top w:val="nil"/>
              <w:left w:val="nil"/>
              <w:bottom w:val="nil"/>
              <w:right w:val="nil"/>
            </w:tcBorders>
            <w:shd w:val="clear" w:color="auto" w:fill="FFFFFF" w:themeFill="background1"/>
          </w:tcPr>
          <w:p w14:paraId="4CD8EF78" w14:textId="77777777" w:rsidR="00DE6964" w:rsidRDefault="00DE6964" w:rsidP="00DE6964">
            <w:pPr>
              <w:pStyle w:val="Texto"/>
              <w:tabs>
                <w:tab w:val="left" w:pos="4875"/>
              </w:tabs>
              <w:ind w:left="0"/>
              <w:jc w:val="left"/>
              <w:rPr>
                <w:sz w:val="20"/>
                <w:szCs w:val="20"/>
              </w:rPr>
            </w:pPr>
          </w:p>
        </w:tc>
      </w:tr>
    </w:tbl>
    <w:p w14:paraId="21E6F373" w14:textId="77777777" w:rsidR="001F431F" w:rsidRDefault="001F431F" w:rsidP="008640A0">
      <w:pPr>
        <w:pStyle w:val="Texto"/>
        <w:ind w:left="1299"/>
      </w:pPr>
    </w:p>
    <w:p w14:paraId="433E3862" w14:textId="332461EA" w:rsidR="007A7792" w:rsidRDefault="007A7792" w:rsidP="00871AD6">
      <w:pPr>
        <w:pStyle w:val="ListParagraph"/>
        <w:numPr>
          <w:ilvl w:val="3"/>
          <w:numId w:val="1"/>
        </w:numPr>
        <w:spacing w:line="240" w:lineRule="auto"/>
        <w:jc w:val="both"/>
        <w:rPr>
          <w:rFonts w:ascii="Arial" w:eastAsia="Times New Roman" w:hAnsi="Arial" w:cs="Arial"/>
          <w:b/>
          <w:sz w:val="24"/>
          <w:szCs w:val="24"/>
          <w:lang w:eastAsia="es-EC"/>
        </w:rPr>
      </w:pPr>
      <w:r w:rsidRPr="008A6E9C">
        <w:rPr>
          <w:rFonts w:ascii="Arial" w:eastAsia="Times New Roman" w:hAnsi="Arial" w:cs="Arial"/>
          <w:b/>
          <w:sz w:val="24"/>
          <w:szCs w:val="24"/>
          <w:lang w:eastAsia="es-EC"/>
        </w:rPr>
        <w:t>SUPERFICIES MULTITÁCTILES</w:t>
      </w:r>
      <w:r w:rsidR="005E5EA9">
        <w:rPr>
          <w:rFonts w:ascii="Arial" w:eastAsia="Times New Roman" w:hAnsi="Arial" w:cs="Arial"/>
          <w:b/>
          <w:sz w:val="24"/>
          <w:szCs w:val="24"/>
          <w:lang w:eastAsia="es-EC"/>
        </w:rPr>
        <w:t xml:space="preserve"> INTERACTIVAS</w:t>
      </w:r>
    </w:p>
    <w:p w14:paraId="1B7D0EDF" w14:textId="77777777" w:rsidR="008F6B75" w:rsidRPr="008A6E9C" w:rsidRDefault="008F6B75" w:rsidP="008F6B75">
      <w:pPr>
        <w:pStyle w:val="ListParagraph"/>
        <w:spacing w:line="240" w:lineRule="auto"/>
        <w:ind w:left="1224"/>
        <w:jc w:val="both"/>
        <w:rPr>
          <w:rFonts w:ascii="Arial" w:eastAsia="Times New Roman" w:hAnsi="Arial" w:cs="Arial"/>
          <w:b/>
          <w:sz w:val="24"/>
          <w:szCs w:val="24"/>
          <w:lang w:eastAsia="es-EC"/>
        </w:rPr>
      </w:pPr>
    </w:p>
    <w:p w14:paraId="0F7AF336" w14:textId="4C3E8AD3" w:rsidR="00BA06A8" w:rsidRDefault="0053250A" w:rsidP="00F0716B">
      <w:pPr>
        <w:pStyle w:val="Texto"/>
        <w:ind w:left="2124"/>
      </w:pPr>
      <w:r>
        <w:t xml:space="preserve">Combinar la entrada de un sistema y salida visual sobre un espacio fijo, permite la creación de lo que se denomina </w:t>
      </w:r>
      <w:r w:rsidR="00C90143">
        <w:t xml:space="preserve">una superficie interactiva. Entre algunas ejemplos que se pueden encontrar de estas superficies interactivas, </w:t>
      </w:r>
      <w:r w:rsidR="00C90143">
        <w:lastRenderedPageBreak/>
        <w:t>pueden ser paredes</w:t>
      </w:r>
      <w:r w:rsidR="00A23372">
        <w:t xml:space="preserve"> o pizarras</w:t>
      </w:r>
      <w:r w:rsidR="00C90143">
        <w:t xml:space="preserve"> interactiv</w:t>
      </w:r>
      <w:r w:rsidR="00CE5F1B">
        <w:t xml:space="preserve">as (wall en inglés, ver figura </w:t>
      </w:r>
      <w:r w:rsidR="00661A8E">
        <w:t>2)</w:t>
      </w:r>
      <w:r w:rsidR="00C90143">
        <w:t xml:space="preserve"> o mesas interactivas </w:t>
      </w:r>
      <w:r w:rsidR="00661A8E">
        <w:t>(tabletops</w:t>
      </w:r>
      <w:r w:rsidR="00CE5F1B">
        <w:t xml:space="preserve"> ver figura 3</w:t>
      </w:r>
      <w:r w:rsidR="00C90143">
        <w:t>)</w:t>
      </w:r>
      <w:r>
        <w:t>.</w:t>
      </w:r>
    </w:p>
    <w:p w14:paraId="7A94710D" w14:textId="77777777" w:rsidR="00C90143" w:rsidRDefault="00C90143" w:rsidP="0053250A">
      <w:pPr>
        <w:pStyle w:val="Texto"/>
      </w:pPr>
    </w:p>
    <w:p w14:paraId="2BC1F3A3" w14:textId="77777777" w:rsidR="00C90143" w:rsidRDefault="00C90143" w:rsidP="0053250A">
      <w:pPr>
        <w:pStyle w:val="Texto"/>
      </w:pPr>
    </w:p>
    <w:p w14:paraId="4AAC8E0E" w14:textId="1D5E3A3E" w:rsidR="00C90143" w:rsidRDefault="00C90143" w:rsidP="00A23372">
      <w:pPr>
        <w:pStyle w:val="Texto"/>
        <w:jc w:val="center"/>
      </w:pPr>
      <w:r>
        <w:rPr>
          <w:noProof/>
          <w:lang w:val="en-US" w:eastAsia="en-US"/>
        </w:rPr>
        <w:drawing>
          <wp:inline distT="0" distB="0" distL="0" distR="0" wp14:anchorId="7F49F4B9" wp14:editId="4FF175BB">
            <wp:extent cx="3808602" cy="2133784"/>
            <wp:effectExtent l="0" t="0" r="1905" b="0"/>
            <wp:docPr id="4" name="Imagen 4" descr="http://cdn2.hubspot.net/hub/323158/file-467658363-jpg/grant.jpg?t=1423065987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dn2.hubspot.net/hub/323158/file-467658363-jpg/grant.jpg?t=142306598710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22601" cy="2141627"/>
                    </a:xfrm>
                    <a:prstGeom prst="rect">
                      <a:avLst/>
                    </a:prstGeom>
                    <a:noFill/>
                    <a:ln>
                      <a:noFill/>
                    </a:ln>
                  </pic:spPr>
                </pic:pic>
              </a:graphicData>
            </a:graphic>
          </wp:inline>
        </w:drawing>
      </w:r>
    </w:p>
    <w:p w14:paraId="6406A7F0" w14:textId="77777777" w:rsidR="00852285" w:rsidRDefault="00852285" w:rsidP="00A23372">
      <w:pPr>
        <w:pStyle w:val="Texto"/>
        <w:jc w:val="center"/>
        <w:rPr>
          <w:sz w:val="16"/>
          <w:szCs w:val="16"/>
        </w:rPr>
      </w:pPr>
      <w:r w:rsidRPr="00852285">
        <w:rPr>
          <w:b/>
          <w:sz w:val="16"/>
          <w:szCs w:val="16"/>
        </w:rPr>
        <w:t xml:space="preserve">Figura </w:t>
      </w:r>
      <w:r w:rsidR="00CE5F1B" w:rsidRPr="00852285">
        <w:rPr>
          <w:b/>
          <w:sz w:val="16"/>
          <w:szCs w:val="16"/>
        </w:rPr>
        <w:t>2</w:t>
      </w:r>
      <w:r>
        <w:rPr>
          <w:b/>
          <w:sz w:val="16"/>
          <w:szCs w:val="16"/>
        </w:rPr>
        <w:t xml:space="preserve">: </w:t>
      </w:r>
      <w:r>
        <w:rPr>
          <w:sz w:val="16"/>
          <w:szCs w:val="16"/>
        </w:rPr>
        <w:t>Fotografía de una Pizarra interactva .</w:t>
      </w:r>
    </w:p>
    <w:p w14:paraId="6F73EE6A" w14:textId="32EFBEFA" w:rsidR="00C90143" w:rsidRDefault="00C90143" w:rsidP="00A23372">
      <w:pPr>
        <w:pStyle w:val="Texto"/>
        <w:jc w:val="center"/>
        <w:rPr>
          <w:sz w:val="16"/>
          <w:szCs w:val="16"/>
        </w:rPr>
      </w:pPr>
      <w:r w:rsidRPr="00852285">
        <w:rPr>
          <w:b/>
          <w:sz w:val="16"/>
          <w:szCs w:val="16"/>
        </w:rPr>
        <w:t>Fuente</w:t>
      </w:r>
      <w:r w:rsidRPr="00144FEC">
        <w:rPr>
          <w:sz w:val="16"/>
          <w:szCs w:val="16"/>
        </w:rPr>
        <w:t>:</w:t>
      </w:r>
      <w:r w:rsidR="00F06321" w:rsidRPr="00144FEC">
        <w:rPr>
          <w:sz w:val="16"/>
          <w:szCs w:val="16"/>
        </w:rPr>
        <w:t xml:space="preserve"> </w:t>
      </w:r>
      <w:r w:rsidR="00852285" w:rsidRPr="00852285">
        <w:rPr>
          <w:sz w:val="16"/>
          <w:szCs w:val="16"/>
        </w:rPr>
        <w:t>http://cdn2.hubspot.net/hub/323158/file-467658363-jpg</w:t>
      </w:r>
    </w:p>
    <w:p w14:paraId="476ABDAC" w14:textId="77777777" w:rsidR="00852285" w:rsidRPr="00144FEC" w:rsidRDefault="00852285" w:rsidP="00A23372">
      <w:pPr>
        <w:pStyle w:val="Texto"/>
        <w:jc w:val="center"/>
        <w:rPr>
          <w:sz w:val="16"/>
          <w:szCs w:val="16"/>
        </w:rPr>
      </w:pPr>
    </w:p>
    <w:p w14:paraId="58D280C2" w14:textId="0A113427" w:rsidR="00C90143" w:rsidRDefault="00C90143" w:rsidP="00A23372">
      <w:pPr>
        <w:pStyle w:val="Texto"/>
        <w:jc w:val="center"/>
      </w:pPr>
      <w:r>
        <w:rPr>
          <w:noProof/>
          <w:lang w:val="en-US" w:eastAsia="en-US"/>
        </w:rPr>
        <w:drawing>
          <wp:inline distT="0" distB="0" distL="0" distR="0" wp14:anchorId="1149EB3B" wp14:editId="4A689E5B">
            <wp:extent cx="3470910" cy="2314354"/>
            <wp:effectExtent l="0" t="0" r="0" b="0"/>
            <wp:docPr id="1" name="Imagen 1" descr="Collaboration around Digital Tablet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llaboration around Digital Tabletop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78118" cy="2319160"/>
                    </a:xfrm>
                    <a:prstGeom prst="rect">
                      <a:avLst/>
                    </a:prstGeom>
                    <a:noFill/>
                    <a:ln>
                      <a:noFill/>
                    </a:ln>
                  </pic:spPr>
                </pic:pic>
              </a:graphicData>
            </a:graphic>
          </wp:inline>
        </w:drawing>
      </w:r>
    </w:p>
    <w:p w14:paraId="30D28D31" w14:textId="67D73E88" w:rsidR="002038A4" w:rsidRDefault="00852285" w:rsidP="00A23372">
      <w:pPr>
        <w:pStyle w:val="Texto"/>
        <w:jc w:val="center"/>
        <w:rPr>
          <w:b/>
          <w:sz w:val="16"/>
          <w:szCs w:val="16"/>
        </w:rPr>
      </w:pPr>
      <w:r w:rsidRPr="00852285">
        <w:rPr>
          <w:b/>
          <w:sz w:val="16"/>
          <w:szCs w:val="16"/>
        </w:rPr>
        <w:t xml:space="preserve">Figura </w:t>
      </w:r>
      <w:r w:rsidR="00CE5F1B" w:rsidRPr="00852285">
        <w:rPr>
          <w:b/>
          <w:sz w:val="16"/>
          <w:szCs w:val="16"/>
        </w:rPr>
        <w:t>3</w:t>
      </w:r>
      <w:r>
        <w:rPr>
          <w:b/>
          <w:sz w:val="16"/>
          <w:szCs w:val="16"/>
        </w:rPr>
        <w:t>:</w:t>
      </w:r>
      <w:r>
        <w:rPr>
          <w:sz w:val="16"/>
          <w:szCs w:val="16"/>
        </w:rPr>
        <w:t xml:space="preserve"> Ejemplo de una mesa interactiva o tabletop</w:t>
      </w:r>
      <w:r w:rsidR="002038A4">
        <w:rPr>
          <w:sz w:val="16"/>
          <w:szCs w:val="16"/>
        </w:rPr>
        <w:t>.</w:t>
      </w:r>
      <w:r w:rsidR="00F06321" w:rsidRPr="00852285">
        <w:rPr>
          <w:b/>
          <w:sz w:val="16"/>
          <w:szCs w:val="16"/>
        </w:rPr>
        <w:t xml:space="preserve"> </w:t>
      </w:r>
    </w:p>
    <w:p w14:paraId="0AB0F67E" w14:textId="6BE5BED7" w:rsidR="00F06321" w:rsidRPr="00144FEC" w:rsidRDefault="00F06321" w:rsidP="00A23372">
      <w:pPr>
        <w:pStyle w:val="Texto"/>
        <w:jc w:val="center"/>
        <w:rPr>
          <w:sz w:val="16"/>
          <w:szCs w:val="16"/>
        </w:rPr>
      </w:pPr>
      <w:r w:rsidRPr="00852285">
        <w:rPr>
          <w:b/>
          <w:sz w:val="16"/>
          <w:szCs w:val="16"/>
        </w:rPr>
        <w:t>Fuente:</w:t>
      </w:r>
      <w:r w:rsidRPr="00144FEC">
        <w:rPr>
          <w:sz w:val="16"/>
          <w:szCs w:val="16"/>
        </w:rPr>
        <w:t xml:space="preserve"> http://www.cs.bris.ac.uk/home/jamil/project.html</w:t>
      </w:r>
    </w:p>
    <w:p w14:paraId="5ECF2F65" w14:textId="77777777" w:rsidR="00B6190F" w:rsidRDefault="00B6190F" w:rsidP="00B6190F">
      <w:pPr>
        <w:pStyle w:val="Texto"/>
      </w:pPr>
    </w:p>
    <w:p w14:paraId="7D3E5E99" w14:textId="7E24635C" w:rsidR="008F6B75" w:rsidRDefault="00B6190F" w:rsidP="00A23372">
      <w:pPr>
        <w:pStyle w:val="Texto"/>
        <w:ind w:left="2124"/>
      </w:pPr>
      <w:r>
        <w:lastRenderedPageBreak/>
        <w:t xml:space="preserve">Este tipo de tecnología ha sido desarrollada por los investigadores con el objetivo llevar la interacción hacia otro nivel, en el que los dispositivos computacionales se mezclen con cualquier otro objeto cotidiano.  Estos dispositivos pretenden servir de mediador para el trabajo de múltiples personas  de manera simultánea en un mismo sitio. Es así que la investigación de </w:t>
      </w:r>
      <w:r w:rsidR="002C2D57">
        <w:t>superficies interactivas</w:t>
      </w:r>
      <w:r>
        <w:t xml:space="preserve"> se ubica en la categoría de interacción cara-a-cara de CSCW</w:t>
      </w:r>
      <w:r>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fldChar w:fldCharType="separate"/>
      </w:r>
      <w:r w:rsidR="00334B27" w:rsidRPr="00334B27">
        <w:rPr>
          <w:noProof/>
        </w:rPr>
        <w:t>[21]</w:t>
      </w:r>
      <w:r>
        <w:fldChar w:fldCharType="end"/>
      </w:r>
      <w:r>
        <w:t xml:space="preserve">. </w:t>
      </w:r>
      <w:r w:rsidR="00C50BEB">
        <w:t>L</w:t>
      </w:r>
      <w:r>
        <w:t>as áreas que constituyen la base científica para las superficies interactivas y por ende colaborativas son CSCW, interacción hombre-máquina (HCI por sus siglas en inglés), Computación Ubicua e Interfaces de usuario tangibles (TUI tangible user interfaces por sus siglas en inglés)</w:t>
      </w:r>
      <w:r w:rsidR="00C50BEB" w:rsidRPr="00C50BEB">
        <w:t xml:space="preserve"> </w:t>
      </w:r>
      <w:r w:rsidR="00C50BEB">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C50BEB">
        <w:fldChar w:fldCharType="separate"/>
      </w:r>
      <w:r w:rsidR="00334B27" w:rsidRPr="00334B27">
        <w:rPr>
          <w:noProof/>
        </w:rPr>
        <w:t>[21]</w:t>
      </w:r>
      <w:r w:rsidR="00C50BEB">
        <w:fldChar w:fldCharType="end"/>
      </w:r>
      <w:r>
        <w:t xml:space="preserve">. </w:t>
      </w:r>
    </w:p>
    <w:p w14:paraId="67DFF11D" w14:textId="77777777" w:rsidR="002C2D57" w:rsidRDefault="002C2D57" w:rsidP="00A23372">
      <w:pPr>
        <w:pStyle w:val="Texto"/>
        <w:ind w:left="2124"/>
      </w:pPr>
    </w:p>
    <w:p w14:paraId="7FBAE8C3" w14:textId="0566566E" w:rsidR="008B7515" w:rsidRDefault="008B7515" w:rsidP="00A23372">
      <w:pPr>
        <w:pStyle w:val="Texto"/>
        <w:ind w:left="2124"/>
      </w:pPr>
      <w:r>
        <w:t>Una ventaja inherente que poseen las superficies interactivas es que estas combinan el dispositivo de entrada y salida en uno solo, por lo que para el usuario representa menor carga cognitiva y fluidez  para interactuar con ellas</w:t>
      </w:r>
      <w:r>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fldChar w:fldCharType="separate"/>
      </w:r>
      <w:r w:rsidR="00334B27" w:rsidRPr="00334B27">
        <w:rPr>
          <w:noProof/>
        </w:rPr>
        <w:t>[22]</w:t>
      </w:r>
      <w:r>
        <w:fldChar w:fldCharType="end"/>
      </w:r>
      <w:r>
        <w:t>.</w:t>
      </w:r>
      <w:r w:rsidR="002C2D57">
        <w:t xml:space="preserve"> </w:t>
      </w:r>
      <w:r w:rsidR="00C5135A">
        <w:t>En la década pasada</w:t>
      </w:r>
      <w:r w:rsidR="005E5EA9">
        <w:t xml:space="preserve">, investigadores </w:t>
      </w:r>
      <w:r w:rsidR="00C5135A">
        <w:t xml:space="preserve">lograron añadir </w:t>
      </w:r>
      <w:r w:rsidR="005E5EA9">
        <w:t>una característica que tiene mucha importancia</w:t>
      </w:r>
      <w:r w:rsidR="00C5135A">
        <w:t xml:space="preserve"> en las superficies interactivas</w:t>
      </w:r>
      <w:r w:rsidR="005E5EA9">
        <w:t xml:space="preserve">: la </w:t>
      </w:r>
      <w:r w:rsidR="005E5EA9">
        <w:lastRenderedPageBreak/>
        <w:t xml:space="preserve">capacidad de ser multitáctiles. Con esta característica, se ha dejado de lado una limitante importante; ya que </w:t>
      </w:r>
      <w:r w:rsidR="00C5135A">
        <w:t>se han</w:t>
      </w:r>
      <w:r w:rsidR="005E5EA9">
        <w:t xml:space="preserve"> dado las facilidades para extender su uso a múltiples personas de manera simultánea. Además, siendo este un </w:t>
      </w:r>
      <w:r>
        <w:t>medio digital, se podrá colectar un sinnúmero de datos</w:t>
      </w:r>
      <w:r w:rsidR="00C5135A">
        <w:t xml:space="preserve"> relacionados a su utilización, siendo esto una ventaja sobre las herramientas tradicionales como el lápiz y papel</w:t>
      </w:r>
      <w:r>
        <w:t>.</w:t>
      </w:r>
    </w:p>
    <w:p w14:paraId="7025DC31" w14:textId="77777777" w:rsidR="00276C42" w:rsidRDefault="00276C42" w:rsidP="00A23372">
      <w:pPr>
        <w:pStyle w:val="Texto"/>
        <w:ind w:left="2124"/>
        <w:rPr>
          <w:b/>
        </w:rPr>
      </w:pPr>
    </w:p>
    <w:p w14:paraId="316EADBD" w14:textId="394B1B19" w:rsidR="002C2D57" w:rsidRDefault="00276C42" w:rsidP="00A23372">
      <w:pPr>
        <w:pStyle w:val="Texto"/>
        <w:ind w:left="2124"/>
        <w:rPr>
          <w:b/>
        </w:rPr>
      </w:pPr>
      <w:r>
        <w:rPr>
          <w:b/>
        </w:rPr>
        <w:t xml:space="preserve">Superficies Interactivas Horizontales o </w:t>
      </w:r>
      <w:r w:rsidRPr="00276C42">
        <w:rPr>
          <w:b/>
        </w:rPr>
        <w:t>Tabletops</w:t>
      </w:r>
    </w:p>
    <w:p w14:paraId="05379728" w14:textId="76BC25FA" w:rsidR="00A122AC" w:rsidRDefault="004C7D29" w:rsidP="00A23372">
      <w:pPr>
        <w:pStyle w:val="Texto"/>
        <w:ind w:left="2124"/>
      </w:pPr>
      <w:r>
        <w:t xml:space="preserve">Las superficies horizontales son una variedad de superficies colaborativas. Debido a que se asemejan a la superficie de una mesa, en inglés el término utilizado en la literatura es </w:t>
      </w:r>
      <w:r w:rsidRPr="004C7D29">
        <w:rPr>
          <w:i/>
        </w:rPr>
        <w:t>tabletop</w:t>
      </w:r>
      <w:r>
        <w:t>.</w:t>
      </w:r>
      <w:r w:rsidR="00803B2F">
        <w:t xml:space="preserve"> Los</w:t>
      </w:r>
      <w:r w:rsidR="00A122AC">
        <w:t xml:space="preserve"> tabletops facilitan la comunicación</w:t>
      </w:r>
      <w:r w:rsidR="00777F62">
        <w:t xml:space="preserve"> cara a cara de los individuos, además de </w:t>
      </w:r>
      <w:r w:rsidR="00A122AC">
        <w:t xml:space="preserve">la </w:t>
      </w:r>
      <w:r w:rsidR="00777F62">
        <w:t xml:space="preserve">de mejorar la </w:t>
      </w:r>
      <w:r w:rsidR="00A122AC">
        <w:t>visibilidad del trabajo realizado</w:t>
      </w:r>
      <w:r w:rsidR="004A4E58">
        <w:t>,</w:t>
      </w:r>
      <w:r w:rsidR="00A122AC">
        <w:t xml:space="preserve"> ya que muestran </w:t>
      </w:r>
      <w:r w:rsidR="004A4E58">
        <w:t xml:space="preserve">la información contribuida por todos </w:t>
      </w:r>
      <w:r w:rsidR="00777F62">
        <w:t>sobre un amplio espacio,</w:t>
      </w:r>
      <w:r w:rsidR="00A122AC">
        <w:t xml:space="preserve"> </w:t>
      </w:r>
      <w:r w:rsidR="00777F62">
        <w:t>u</w:t>
      </w:r>
      <w:r w:rsidR="00A122AC">
        <w:t xml:space="preserve">n aspecto </w:t>
      </w:r>
      <w:r w:rsidR="00A122AC" w:rsidRPr="00A122AC">
        <w:t>fundamental de la percepción grupal</w:t>
      </w:r>
      <w:r w:rsidR="00A122AC">
        <w:fldChar w:fldCharType="begin" w:fldLock="1"/>
      </w:r>
      <w:r w:rsidR="00321129">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00A122AC">
        <w:fldChar w:fldCharType="separate"/>
      </w:r>
      <w:r w:rsidR="00A122AC" w:rsidRPr="00A122AC">
        <w:rPr>
          <w:noProof/>
        </w:rPr>
        <w:t>[6]</w:t>
      </w:r>
      <w:r w:rsidR="00A122AC">
        <w:fldChar w:fldCharType="end"/>
      </w:r>
      <w:r w:rsidR="00A122AC">
        <w:t>.</w:t>
      </w:r>
    </w:p>
    <w:p w14:paraId="0619183C" w14:textId="77777777" w:rsidR="00A122AC" w:rsidRDefault="00A122AC" w:rsidP="00A23372">
      <w:pPr>
        <w:pStyle w:val="Texto"/>
        <w:ind w:left="2124"/>
      </w:pPr>
    </w:p>
    <w:p w14:paraId="2AF20482" w14:textId="129EE048" w:rsidR="00B52E95" w:rsidRPr="004C7D29" w:rsidRDefault="00A122AC" w:rsidP="00B52E95">
      <w:pPr>
        <w:pStyle w:val="Texto"/>
        <w:ind w:left="2124"/>
      </w:pPr>
      <w:r>
        <w:t xml:space="preserve"> </w:t>
      </w:r>
      <w:r w:rsidR="007E1896">
        <w:t xml:space="preserve">Una importante característica de este tipo de superficies, es la posibilidad de interacción directa a través de los dedos, es decir sin usar ningún dispositivo intermediario. </w:t>
      </w:r>
      <w:r w:rsidR="00321129">
        <w:lastRenderedPageBreak/>
        <w:t xml:space="preserve">El estudio de </w:t>
      </w:r>
      <w:r w:rsidR="00321129">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rsidR="00321129">
        <w:fldChar w:fldCharType="separate"/>
      </w:r>
      <w:r w:rsidR="00334B27" w:rsidRPr="00334B27">
        <w:rPr>
          <w:noProof/>
        </w:rPr>
        <w:t>[23]</w:t>
      </w:r>
      <w:r w:rsidR="00321129">
        <w:fldChar w:fldCharType="end"/>
      </w:r>
      <w:r w:rsidR="00321129">
        <w:t xml:space="preserve"> muestra la viabilidad y provee directrices diseño para la utilización de gestos utilizando las manos en tabletops.</w:t>
      </w:r>
      <w:r w:rsidR="000B0EC4">
        <w:t xml:space="preserve"> Sin embargo, esta tarea requiere de software y hardware especializado para el reconocimiento de gestos; además</w:t>
      </w:r>
      <w:r w:rsidR="00140091">
        <w:t>, estos</w:t>
      </w:r>
      <w:r w:rsidR="000B0EC4">
        <w:t xml:space="preserve"> tiende a presentar problemas de la incorrecta interpretación de gestos</w:t>
      </w:r>
      <w:r w:rsidR="000B0EC4">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rsidR="000B0EC4">
        <w:fldChar w:fldCharType="separate"/>
      </w:r>
      <w:r w:rsidR="00334B27" w:rsidRPr="00334B27">
        <w:rPr>
          <w:noProof/>
        </w:rPr>
        <w:t>[23]</w:t>
      </w:r>
      <w:r w:rsidR="000B0EC4">
        <w:fldChar w:fldCharType="end"/>
      </w:r>
      <w:r w:rsidR="00140091">
        <w:t xml:space="preserve"> en condiciones de iluminación no favorables.</w:t>
      </w:r>
      <w:r w:rsidR="00B52E95">
        <w:t xml:space="preserve"> A pesar de que algunas soluciones </w:t>
      </w:r>
      <w:r w:rsidR="00661A8E">
        <w:t>utilizan</w:t>
      </w:r>
      <w:r w:rsidR="00B52E95">
        <w:t xml:space="preserve"> sensores bastante precisos; problemas</w:t>
      </w:r>
      <w:r w:rsidR="00266B90">
        <w:t xml:space="preserve"> también</w:t>
      </w:r>
      <w:r w:rsidR="00B52E95">
        <w:t xml:space="preserve"> surgen cuando se requiere precisión a nivel de pixel</w:t>
      </w:r>
      <w:r w:rsidR="00B52E95">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B52E95">
        <w:fldChar w:fldCharType="separate"/>
      </w:r>
      <w:r w:rsidR="00334B27" w:rsidRPr="00334B27">
        <w:rPr>
          <w:noProof/>
        </w:rPr>
        <w:t>[22]</w:t>
      </w:r>
      <w:r w:rsidR="00B52E95">
        <w:fldChar w:fldCharType="end"/>
      </w:r>
      <w:r w:rsidR="00B52E95">
        <w:t>.</w:t>
      </w:r>
    </w:p>
    <w:p w14:paraId="569102B7" w14:textId="773B42EB" w:rsidR="004C7D29" w:rsidRDefault="000B0EC4" w:rsidP="00A23372">
      <w:pPr>
        <w:pStyle w:val="Texto"/>
        <w:ind w:left="2124"/>
      </w:pPr>
      <w:r>
        <w:t xml:space="preserve"> </w:t>
      </w:r>
      <w:r w:rsidR="00140091">
        <w:t>P</w:t>
      </w:r>
      <w:r w:rsidR="00803B2F">
        <w:t>or estos motivos,</w:t>
      </w:r>
      <w:r>
        <w:t xml:space="preserve"> investigación </w:t>
      </w:r>
      <w:r w:rsidR="00140091">
        <w:t xml:space="preserve">para este tipo de interacción es </w:t>
      </w:r>
      <w:r>
        <w:t>aún es requerida</w:t>
      </w:r>
      <w:r w:rsidR="001F6165">
        <w:t xml:space="preserve"> </w:t>
      </w:r>
      <w:r w:rsidR="00140091">
        <w:t xml:space="preserve">para el abaratamiento de costos, efectividad de reconocimiento de señales, </w:t>
      </w:r>
      <w:r w:rsidR="001F6165">
        <w:t>y</w:t>
      </w:r>
      <w:r w:rsidR="00140091">
        <w:t>,</w:t>
      </w:r>
      <w:r w:rsidR="001F6165">
        <w:t xml:space="preserve"> facilidad de configuración</w:t>
      </w:r>
      <w:r>
        <w:t xml:space="preserve">. </w:t>
      </w:r>
    </w:p>
    <w:p w14:paraId="5DC4AE3C" w14:textId="77777777" w:rsidR="000B0EC4" w:rsidRDefault="000B0EC4" w:rsidP="00A23372">
      <w:pPr>
        <w:pStyle w:val="Texto"/>
        <w:ind w:left="2124"/>
      </w:pPr>
    </w:p>
    <w:p w14:paraId="289EF410" w14:textId="2A80BEA8" w:rsidR="00FB2587" w:rsidRDefault="00B368EC" w:rsidP="00A23372">
      <w:pPr>
        <w:pStyle w:val="Texto"/>
        <w:ind w:left="2124"/>
      </w:pPr>
      <w:r>
        <w:t>El uso de tabletops todavía presenta desafíos en cuanto a su usabilidad. Un problema recurrente es la orientación de contenido en cuanto a la perspectiva de cada colaborador activo que usa la interfaz</w:t>
      </w:r>
      <w:r>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fldChar w:fldCharType="separate"/>
      </w:r>
      <w:r w:rsidR="00334B27" w:rsidRPr="00334B27">
        <w:rPr>
          <w:noProof/>
        </w:rPr>
        <w:t>[22]</w:t>
      </w:r>
      <w:r>
        <w:fldChar w:fldCharType="end"/>
      </w:r>
      <w:r>
        <w:t xml:space="preserve">. </w:t>
      </w:r>
      <w:r w:rsidR="00FB2587">
        <w:t xml:space="preserve">Soluciones han sido propuestas para esto, pero a cambio de un costo. Por ejemplo, </w:t>
      </w:r>
      <w:r w:rsidR="00FB2587">
        <w:fldChar w:fldCharType="begin" w:fldLock="1"/>
      </w:r>
      <w:r w:rsidR="00017C31">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sidR="00FB2587">
        <w:fldChar w:fldCharType="separate"/>
      </w:r>
      <w:r w:rsidR="00FB2587" w:rsidRPr="00FB2587">
        <w:rPr>
          <w:noProof/>
        </w:rPr>
        <w:t>[9]</w:t>
      </w:r>
      <w:r w:rsidR="00FB2587">
        <w:fldChar w:fldCharType="end"/>
      </w:r>
      <w:r w:rsidR="00FB2587">
        <w:t xml:space="preserve"> propone un área de trabajo fijo para cada participante.    </w:t>
      </w:r>
    </w:p>
    <w:p w14:paraId="19AAAFC6" w14:textId="666BEA50" w:rsidR="00FB2587" w:rsidRDefault="00FB2587" w:rsidP="00A23372">
      <w:pPr>
        <w:pStyle w:val="Texto"/>
        <w:ind w:left="2124"/>
      </w:pPr>
      <w:r>
        <w:lastRenderedPageBreak/>
        <w:t>También se observan p</w:t>
      </w:r>
      <w:r w:rsidR="00B368EC">
        <w:t>roblemas de oclusión de los elementos con los que se interactúa, cuando se usa los dedos de la mano</w:t>
      </w:r>
      <w:r>
        <w:t xml:space="preserve"> u otros dispositivos para interactuar con la superficie</w:t>
      </w:r>
      <w:r w:rsidR="00B368EC">
        <w:t xml:space="preserve">. </w:t>
      </w:r>
      <w:r w:rsidR="00B52E95">
        <w:t>Esto se</w:t>
      </w:r>
      <w:r>
        <w:t xml:space="preserve"> observa en mayor medida cuando la solución empleada para la visualización de la pantalla es un proyector frontal y no un </w:t>
      </w:r>
      <w:r w:rsidR="001F6165">
        <w:t>monitor</w:t>
      </w:r>
      <w:r>
        <w:t xml:space="preserve"> LCD o un retroproyector.</w:t>
      </w:r>
    </w:p>
    <w:p w14:paraId="2F6640C7" w14:textId="77777777" w:rsidR="00A122AC" w:rsidRPr="007E1896" w:rsidRDefault="00A122AC" w:rsidP="00A23372">
      <w:pPr>
        <w:pStyle w:val="Texto"/>
        <w:ind w:left="2124"/>
      </w:pPr>
    </w:p>
    <w:p w14:paraId="410D2C70" w14:textId="5AE376CD" w:rsidR="002C2D57" w:rsidRDefault="002C2D57" w:rsidP="00A23372">
      <w:pPr>
        <w:pStyle w:val="Texto"/>
        <w:ind w:left="2124"/>
      </w:pPr>
      <w:r>
        <w:t xml:space="preserve">En el presente estudio es de interés particular considerar las superficies interactivas </w:t>
      </w:r>
      <w:r w:rsidR="000F6BEF">
        <w:t xml:space="preserve">horizontales </w:t>
      </w:r>
      <w:r>
        <w:t xml:space="preserve">para colaboración, por lo que en adelante nos referiremos </w:t>
      </w:r>
      <w:r w:rsidR="000F6BEF">
        <w:t xml:space="preserve">únicamente </w:t>
      </w:r>
      <w:r>
        <w:t>a este tipo de superficies.</w:t>
      </w:r>
    </w:p>
    <w:p w14:paraId="3433C4AF" w14:textId="77777777" w:rsidR="002C2D57" w:rsidRDefault="002C2D57" w:rsidP="00AD6CB6">
      <w:pPr>
        <w:pStyle w:val="Texto"/>
      </w:pPr>
    </w:p>
    <w:p w14:paraId="39B06E79" w14:textId="77777777" w:rsidR="008F6B75" w:rsidRDefault="008F6B75" w:rsidP="008F6B75">
      <w:pPr>
        <w:spacing w:line="240" w:lineRule="auto"/>
        <w:jc w:val="both"/>
        <w:rPr>
          <w:rFonts w:ascii="Arial" w:eastAsia="Times New Roman" w:hAnsi="Arial" w:cs="Arial"/>
          <w:sz w:val="24"/>
          <w:szCs w:val="24"/>
          <w:lang w:eastAsia="es-EC"/>
        </w:rPr>
      </w:pPr>
    </w:p>
    <w:p w14:paraId="408AE3DC" w14:textId="77777777" w:rsidR="008F6B75" w:rsidRDefault="008F6B75" w:rsidP="008F6B75">
      <w:pPr>
        <w:spacing w:line="240" w:lineRule="auto"/>
        <w:jc w:val="both"/>
        <w:rPr>
          <w:rFonts w:ascii="Arial" w:eastAsia="Times New Roman" w:hAnsi="Arial" w:cs="Arial"/>
          <w:sz w:val="24"/>
          <w:szCs w:val="24"/>
          <w:lang w:eastAsia="es-EC"/>
        </w:rPr>
      </w:pPr>
    </w:p>
    <w:p w14:paraId="4505EF87" w14:textId="77777777" w:rsidR="007A7792" w:rsidRDefault="007A7792" w:rsidP="00871AD6">
      <w:pPr>
        <w:pStyle w:val="Subtitulocapitulo"/>
        <w:numPr>
          <w:ilvl w:val="3"/>
          <w:numId w:val="1"/>
        </w:numPr>
      </w:pPr>
      <w:r>
        <w:t>TECNOLOGÍAS RELACIONADAS</w:t>
      </w:r>
    </w:p>
    <w:p w14:paraId="0FC2E56A" w14:textId="77777777" w:rsidR="007A7792" w:rsidRDefault="007A7792" w:rsidP="00871AD6">
      <w:pPr>
        <w:pStyle w:val="Subtitulocapitulo"/>
        <w:numPr>
          <w:ilvl w:val="4"/>
          <w:numId w:val="1"/>
        </w:numPr>
      </w:pPr>
      <w:r>
        <w:t>HARDWARE</w:t>
      </w:r>
    </w:p>
    <w:p w14:paraId="7448EB33" w14:textId="5A6F9B49" w:rsidR="00AF1BDD" w:rsidRPr="00017C31" w:rsidRDefault="00AF1BDD" w:rsidP="00980AEC">
      <w:pPr>
        <w:pStyle w:val="Texto"/>
        <w:ind w:left="2832"/>
        <w:rPr>
          <w:b/>
        </w:rPr>
      </w:pPr>
      <w:r w:rsidRPr="00017C31">
        <w:rPr>
          <w:b/>
        </w:rPr>
        <w:t>Tecnología Capacitiva.</w:t>
      </w:r>
    </w:p>
    <w:p w14:paraId="38DB938B" w14:textId="389D4DC0" w:rsidR="00AF1BDD" w:rsidRDefault="00AF1BDD" w:rsidP="00980AEC">
      <w:pPr>
        <w:pStyle w:val="Texto"/>
        <w:ind w:left="2832"/>
      </w:pPr>
      <w:r>
        <w:t xml:space="preserve">Este tipo de tecnología es la </w:t>
      </w:r>
      <w:r w:rsidR="00017C31">
        <w:t>más</w:t>
      </w:r>
      <w:r>
        <w:t xml:space="preserve"> desarrollada en el mercado, y de última generación. Permite la creación de dispositivos multitouch superficies totalmente planas</w:t>
      </w:r>
      <w:r w:rsidR="00CE5F1B">
        <w:t xml:space="preserve"> (ver figura 4</w:t>
      </w:r>
      <w:r w:rsidR="00BB43C0">
        <w:t>)</w:t>
      </w:r>
      <w:r>
        <w:t xml:space="preserve">. Garantiza fluidez y </w:t>
      </w:r>
      <w:r w:rsidR="00661A8E">
        <w:lastRenderedPageBreak/>
        <w:t>precisión</w:t>
      </w:r>
      <w:r>
        <w:t xml:space="preserve"> en la respuesta de </w:t>
      </w:r>
      <w:r w:rsidR="00803B2F">
        <w:t>toque</w:t>
      </w:r>
      <w:r w:rsidR="00017C31">
        <w:fldChar w:fldCharType="begin" w:fldLock="1"/>
      </w:r>
      <w:r w:rsidR="00641529">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4]", "plainTextFormattedCitation" : "[24]", "previouslyFormattedCitation" : "[24]" }, "properties" : { "noteIndex" : 0 }, "schema" : "https://github.com/citation-style-language/schema/raw/master/csl-citation.json" }</w:instrText>
      </w:r>
      <w:r w:rsidR="00017C31">
        <w:fldChar w:fldCharType="separate"/>
      </w:r>
      <w:r w:rsidR="00334B27" w:rsidRPr="00334B27">
        <w:rPr>
          <w:noProof/>
        </w:rPr>
        <w:t>[24]</w:t>
      </w:r>
      <w:r w:rsidR="00017C31">
        <w:fldChar w:fldCharType="end"/>
      </w:r>
      <w:r>
        <w:t>.</w:t>
      </w:r>
      <w:r w:rsidR="00F64277">
        <w:t xml:space="preserve"> Una consideración especial de esta tecnología es su precio, ya que utiliza hardware electrónico especializado. Son las soluciones más compactas, ya que existen dispositivos con un grosor desde los centímetros hasta el orden de los milímetros</w:t>
      </w:r>
      <w:r w:rsidR="00F64277">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F64277">
        <w:fldChar w:fldCharType="separate"/>
      </w:r>
      <w:r w:rsidR="00334B27" w:rsidRPr="00334B27">
        <w:rPr>
          <w:noProof/>
        </w:rPr>
        <w:t>[21]</w:t>
      </w:r>
      <w:r w:rsidR="00F64277">
        <w:fldChar w:fldCharType="end"/>
      </w:r>
      <w:r w:rsidR="00F64277">
        <w:t>.</w:t>
      </w:r>
      <w:r w:rsidR="00F64277" w:rsidRPr="00F64277">
        <w:t xml:space="preserve"> </w:t>
      </w:r>
      <w:r w:rsidR="00F64277">
        <w:t>Un producto comercial que utiliza esta tecnología es Ideum Coffee table</w:t>
      </w:r>
      <w:r w:rsidR="00F64277">
        <w:fldChar w:fldCharType="begin" w:fldLock="1"/>
      </w:r>
      <w:r w:rsidR="00D51B0A">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rsidR="00F64277">
        <w:fldChar w:fldCharType="separate"/>
      </w:r>
      <w:r w:rsidR="00CE5F1B" w:rsidRPr="00CE5F1B">
        <w:rPr>
          <w:noProof/>
        </w:rPr>
        <w:t>[13]</w:t>
      </w:r>
      <w:r w:rsidR="00F64277">
        <w:fldChar w:fldCharType="end"/>
      </w:r>
      <w:r w:rsidR="00F64277">
        <w:t>.</w:t>
      </w:r>
    </w:p>
    <w:p w14:paraId="672DE038" w14:textId="6778BC2D" w:rsidR="00017C31" w:rsidRDefault="00017C31" w:rsidP="00980AEC">
      <w:pPr>
        <w:pStyle w:val="Texto"/>
        <w:ind w:left="2832"/>
      </w:pPr>
      <w:r>
        <w:rPr>
          <w:noProof/>
          <w:lang w:val="en-US" w:eastAsia="en-US"/>
        </w:rPr>
        <w:drawing>
          <wp:inline distT="0" distB="0" distL="0" distR="0" wp14:anchorId="040E6F21" wp14:editId="60FBB5DF">
            <wp:extent cx="3296292" cy="2200275"/>
            <wp:effectExtent l="0" t="0" r="0" b="0"/>
            <wp:docPr id="2" name="Imagen 2" descr="http://www.nuisense.com/resources/table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nuisense.com/resources/table_0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99660" cy="2202523"/>
                    </a:xfrm>
                    <a:prstGeom prst="rect">
                      <a:avLst/>
                    </a:prstGeom>
                    <a:noFill/>
                    <a:ln>
                      <a:noFill/>
                    </a:ln>
                  </pic:spPr>
                </pic:pic>
              </a:graphicData>
            </a:graphic>
          </wp:inline>
        </w:drawing>
      </w:r>
    </w:p>
    <w:p w14:paraId="39338B83" w14:textId="77777777" w:rsidR="00493960" w:rsidRDefault="00493960" w:rsidP="00980AEC">
      <w:pPr>
        <w:pStyle w:val="Texto"/>
        <w:ind w:left="2832"/>
        <w:rPr>
          <w:b/>
          <w:sz w:val="16"/>
          <w:szCs w:val="16"/>
        </w:rPr>
      </w:pPr>
      <w:r>
        <w:rPr>
          <w:b/>
          <w:sz w:val="16"/>
          <w:szCs w:val="16"/>
        </w:rPr>
        <w:t xml:space="preserve">Figura </w:t>
      </w:r>
      <w:r w:rsidR="00CE5F1B" w:rsidRPr="00493960">
        <w:rPr>
          <w:b/>
          <w:sz w:val="16"/>
          <w:szCs w:val="16"/>
        </w:rPr>
        <w:t>4</w:t>
      </w:r>
      <w:r>
        <w:rPr>
          <w:b/>
          <w:sz w:val="16"/>
          <w:szCs w:val="16"/>
        </w:rPr>
        <w:t xml:space="preserve">: </w:t>
      </w:r>
      <w:r>
        <w:rPr>
          <w:sz w:val="16"/>
          <w:szCs w:val="16"/>
        </w:rPr>
        <w:t>Pantalla multitouch que utiliza tecnología capacitiva.</w:t>
      </w:r>
    </w:p>
    <w:p w14:paraId="7E10329A" w14:textId="4B95BD35" w:rsidR="00017C31" w:rsidRPr="00144FEC" w:rsidRDefault="00017C31" w:rsidP="00980AEC">
      <w:pPr>
        <w:pStyle w:val="Texto"/>
        <w:ind w:left="2832"/>
        <w:rPr>
          <w:sz w:val="16"/>
          <w:szCs w:val="16"/>
        </w:rPr>
      </w:pPr>
      <w:r w:rsidRPr="00493960">
        <w:rPr>
          <w:b/>
          <w:sz w:val="16"/>
          <w:szCs w:val="16"/>
        </w:rPr>
        <w:t>Fuente:</w:t>
      </w:r>
      <w:r w:rsidRPr="00144FEC">
        <w:rPr>
          <w:sz w:val="16"/>
          <w:szCs w:val="16"/>
        </w:rPr>
        <w:t xml:space="preserve"> </w:t>
      </w:r>
      <w:r w:rsidRPr="00017C31">
        <w:rPr>
          <w:sz w:val="16"/>
          <w:szCs w:val="16"/>
        </w:rPr>
        <w:t>http://www.nuisense.co</w:t>
      </w:r>
      <w:r w:rsidR="00493960">
        <w:rPr>
          <w:sz w:val="16"/>
          <w:szCs w:val="16"/>
        </w:rPr>
        <w:t>m</w:t>
      </w:r>
    </w:p>
    <w:p w14:paraId="39223206" w14:textId="77777777" w:rsidR="00F64277" w:rsidRDefault="00F64277" w:rsidP="00980AEC">
      <w:pPr>
        <w:pStyle w:val="Texto"/>
        <w:ind w:left="2832"/>
        <w:rPr>
          <w:b/>
        </w:rPr>
      </w:pPr>
    </w:p>
    <w:p w14:paraId="30ECBD72" w14:textId="34C80839" w:rsidR="00AF1BDD" w:rsidRPr="00017C31" w:rsidRDefault="00E1240E" w:rsidP="00980AEC">
      <w:pPr>
        <w:pStyle w:val="Texto"/>
        <w:ind w:left="2832"/>
        <w:rPr>
          <w:b/>
        </w:rPr>
      </w:pPr>
      <w:r>
        <w:rPr>
          <w:b/>
        </w:rPr>
        <w:t>Tecnología infrarroja</w:t>
      </w:r>
    </w:p>
    <w:p w14:paraId="4E1F81E8" w14:textId="3A93604E" w:rsidR="00AF1BDD" w:rsidRDefault="00017C31" w:rsidP="00980AEC">
      <w:pPr>
        <w:pStyle w:val="Texto"/>
        <w:ind w:left="2832"/>
      </w:pPr>
      <w:r>
        <w:t>Utilizada para el desarrollo de las primeras investigaciones en multitouch</w:t>
      </w:r>
      <w:r w:rsidR="00F64277">
        <w:t xml:space="preserve"> desde los años 80</w:t>
      </w:r>
      <w:r>
        <w:t xml:space="preserve">. </w:t>
      </w:r>
      <w:r w:rsidR="00F64277">
        <w:t xml:space="preserve">Los primeros intentos de crear interfaces con este tipo de tecnología producían </w:t>
      </w:r>
      <w:r w:rsidR="00A6579C">
        <w:t>superficies</w:t>
      </w:r>
      <w:r w:rsidR="00F64277">
        <w:t xml:space="preserve"> </w:t>
      </w:r>
      <w:r w:rsidR="00F64277">
        <w:lastRenderedPageBreak/>
        <w:t>voluminosas</w:t>
      </w:r>
      <w:r w:rsidR="00A6579C">
        <w:t xml:space="preserve"> y con una complejidad considerable en su configuración.</w:t>
      </w:r>
      <w:r w:rsidR="00F64277">
        <w:t xml:space="preserve"> </w:t>
      </w:r>
      <w:r w:rsidR="00A6579C">
        <w:t>En la actualidad estas limitaciones han sido superadas, pero hasta el momento</w:t>
      </w:r>
      <w:r>
        <w:t xml:space="preserve"> imposible crear superficies planas debido a que existe un marco alrededor de la pantalla que sirve para ubicar los sensores infrarrojos</w:t>
      </w:r>
      <w:r w:rsidR="00A6579C">
        <w:t xml:space="preserve"> que utilizan</w:t>
      </w:r>
      <w:r>
        <w:fldChar w:fldCharType="begin" w:fldLock="1"/>
      </w:r>
      <w:r w:rsidR="00641529">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4]", "plainTextFormattedCitation" : "[24]", "previouslyFormattedCitation" : "[24]" }, "properties" : { "noteIndex" : 0 }, "schema" : "https://github.com/citation-style-language/schema/raw/master/csl-citation.json" }</w:instrText>
      </w:r>
      <w:r>
        <w:fldChar w:fldCharType="separate"/>
      </w:r>
      <w:r w:rsidR="00334B27" w:rsidRPr="00334B27">
        <w:rPr>
          <w:noProof/>
        </w:rPr>
        <w:t>[24]</w:t>
      </w:r>
      <w:r>
        <w:fldChar w:fldCharType="end"/>
      </w:r>
      <w:r w:rsidR="00CE5F1B">
        <w:t xml:space="preserve"> (ver figura 5</w:t>
      </w:r>
      <w:r w:rsidR="00BB43C0">
        <w:t>)</w:t>
      </w:r>
      <w:r>
        <w:t>.</w:t>
      </w:r>
      <w:r w:rsidR="00A6579C">
        <w:t xml:space="preserve"> Hoy en día este tipo de tecnologías están siento utilizadas para buscar soluciones más económicas, como alternativa a las herramientas con tecnología capacitiva, debido a su menor conste</w:t>
      </w:r>
      <w:r w:rsidR="00A6579C">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A6579C">
        <w:fldChar w:fldCharType="separate"/>
      </w:r>
      <w:r w:rsidR="00334B27" w:rsidRPr="00334B27">
        <w:rPr>
          <w:noProof/>
        </w:rPr>
        <w:t>[21]</w:t>
      </w:r>
      <w:r w:rsidR="00A6579C">
        <w:fldChar w:fldCharType="end"/>
      </w:r>
      <w:r w:rsidR="00A6579C">
        <w:t>.</w:t>
      </w:r>
    </w:p>
    <w:p w14:paraId="09B4CBD9" w14:textId="77777777" w:rsidR="00017C31" w:rsidRDefault="00017C31" w:rsidP="00980AEC">
      <w:pPr>
        <w:pStyle w:val="Texto"/>
        <w:ind w:left="2832"/>
      </w:pPr>
    </w:p>
    <w:p w14:paraId="77FCF8E1" w14:textId="7107D9B6" w:rsidR="00017C31" w:rsidRDefault="00017C31" w:rsidP="00980AEC">
      <w:pPr>
        <w:pStyle w:val="Texto"/>
        <w:ind w:left="2832"/>
      </w:pPr>
      <w:r>
        <w:rPr>
          <w:noProof/>
          <w:lang w:val="en-US" w:eastAsia="en-US"/>
        </w:rPr>
        <w:drawing>
          <wp:inline distT="0" distB="0" distL="0" distR="0" wp14:anchorId="5AF78F2A" wp14:editId="37487045">
            <wp:extent cx="3810000" cy="2143125"/>
            <wp:effectExtent l="0" t="0" r="0" b="9525"/>
            <wp:docPr id="3" name="Imagen 3" descr="http://www.nuisense.com/resources/ir_cap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nuisense.com/resources/ir_cap_0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10000" cy="2143125"/>
                    </a:xfrm>
                    <a:prstGeom prst="rect">
                      <a:avLst/>
                    </a:prstGeom>
                    <a:noFill/>
                    <a:ln>
                      <a:noFill/>
                    </a:ln>
                  </pic:spPr>
                </pic:pic>
              </a:graphicData>
            </a:graphic>
          </wp:inline>
        </w:drawing>
      </w:r>
    </w:p>
    <w:p w14:paraId="6D9C1247" w14:textId="77777777" w:rsidR="00493960" w:rsidRDefault="00493960" w:rsidP="00980AEC">
      <w:pPr>
        <w:pStyle w:val="Texto"/>
        <w:ind w:left="2832"/>
        <w:rPr>
          <w:b/>
          <w:sz w:val="16"/>
          <w:szCs w:val="16"/>
        </w:rPr>
      </w:pPr>
      <w:r>
        <w:rPr>
          <w:b/>
          <w:sz w:val="16"/>
          <w:szCs w:val="16"/>
        </w:rPr>
        <w:t xml:space="preserve">Figura </w:t>
      </w:r>
      <w:r w:rsidR="00CE5F1B" w:rsidRPr="00493960">
        <w:rPr>
          <w:b/>
          <w:sz w:val="16"/>
          <w:szCs w:val="16"/>
        </w:rPr>
        <w:t>5</w:t>
      </w:r>
      <w:r>
        <w:rPr>
          <w:b/>
          <w:sz w:val="16"/>
          <w:szCs w:val="16"/>
        </w:rPr>
        <w:t xml:space="preserve">: </w:t>
      </w:r>
      <w:r>
        <w:rPr>
          <w:sz w:val="16"/>
          <w:szCs w:val="16"/>
        </w:rPr>
        <w:t>Superficie interactiva multitouch basada en infrarrojos.</w:t>
      </w:r>
    </w:p>
    <w:p w14:paraId="14E8E5B6" w14:textId="2C481BF4" w:rsidR="00017C31" w:rsidRPr="00144FEC" w:rsidRDefault="00017C31" w:rsidP="00980AEC">
      <w:pPr>
        <w:pStyle w:val="Texto"/>
        <w:ind w:left="2832"/>
        <w:rPr>
          <w:sz w:val="16"/>
          <w:szCs w:val="16"/>
        </w:rPr>
      </w:pPr>
      <w:r w:rsidRPr="00493960">
        <w:rPr>
          <w:b/>
          <w:sz w:val="16"/>
          <w:szCs w:val="16"/>
        </w:rPr>
        <w:t>Fuente</w:t>
      </w:r>
      <w:r w:rsidRPr="00144FEC">
        <w:rPr>
          <w:sz w:val="16"/>
          <w:szCs w:val="16"/>
        </w:rPr>
        <w:t xml:space="preserve">: </w:t>
      </w:r>
      <w:r w:rsidRPr="00017C31">
        <w:rPr>
          <w:sz w:val="16"/>
          <w:szCs w:val="16"/>
        </w:rPr>
        <w:t>http://www.nuisense.com</w:t>
      </w:r>
    </w:p>
    <w:p w14:paraId="5538025E" w14:textId="77777777" w:rsidR="00017C31" w:rsidRDefault="00017C31" w:rsidP="00980AEC">
      <w:pPr>
        <w:pStyle w:val="Texto"/>
        <w:ind w:left="2832"/>
      </w:pPr>
    </w:p>
    <w:p w14:paraId="1BBA5B9A" w14:textId="77777777" w:rsidR="00803B2F" w:rsidRDefault="00803B2F" w:rsidP="00980AEC">
      <w:pPr>
        <w:pStyle w:val="Texto"/>
        <w:ind w:left="2832"/>
        <w:rPr>
          <w:b/>
        </w:rPr>
      </w:pPr>
    </w:p>
    <w:p w14:paraId="17393638" w14:textId="77777777" w:rsidR="00A6579C" w:rsidRDefault="00AF1BDD" w:rsidP="00980AEC">
      <w:pPr>
        <w:pStyle w:val="Texto"/>
        <w:ind w:left="2832"/>
        <w:rPr>
          <w:b/>
        </w:rPr>
      </w:pPr>
      <w:r w:rsidRPr="00A6579C">
        <w:rPr>
          <w:b/>
        </w:rPr>
        <w:lastRenderedPageBreak/>
        <w:t>Herramientas de Seguimiento óptico</w:t>
      </w:r>
    </w:p>
    <w:p w14:paraId="58EEA998" w14:textId="3558AD2C" w:rsidR="00A6579C" w:rsidRDefault="00012AB2" w:rsidP="00980AEC">
      <w:pPr>
        <w:pStyle w:val="Texto"/>
        <w:ind w:left="2832"/>
      </w:pPr>
      <w:r>
        <w:t>E</w:t>
      </w:r>
      <w:r w:rsidR="00A6579C">
        <w:t xml:space="preserve">xiste otro tipo de dispositivos que se pueden utilizar para </w:t>
      </w:r>
      <w:r>
        <w:t>construir superficies interactivas. Este tipo de herramientas de rastreo de movimiento o motion tra</w:t>
      </w:r>
      <w:r w:rsidR="00BE3474">
        <w:t>c</w:t>
      </w:r>
      <w:r w:rsidR="00E1240E">
        <w:t>king (en inglés). A</w:t>
      </w:r>
      <w:r>
        <w:t>unque están diseñadas para ser utilizadas en proyectos de realidad virtual, podrían ser muy útiles debido a varias ventajas que presentan.</w:t>
      </w:r>
      <w:r w:rsidR="00BE3474">
        <w:t xml:space="preserve"> Por ejemplo, la velocidad de captura de información sensorial es alta, llegando en algunos casos hasta los 120fps. También presentan un costo considerablemente menor a las herramientas capacitivas. Esta tecnología funciona a través del rastreo de marcadores reflectivos de luz infrarroja que ayudan a determinar la posición de un cuerpo en el espacio</w:t>
      </w:r>
      <w:r w:rsidR="00BB43C0">
        <w:t xml:space="preserve"> utilizando cámaras infrarrojas estereoscópicas</w:t>
      </w:r>
      <w:r w:rsidR="00BE3474">
        <w:t>.</w:t>
      </w:r>
    </w:p>
    <w:p w14:paraId="2D443D25" w14:textId="29EFC6B0" w:rsidR="00AF1BDD" w:rsidRDefault="00BE3474" w:rsidP="00980AEC">
      <w:pPr>
        <w:pStyle w:val="Texto"/>
        <w:ind w:left="2832"/>
      </w:pPr>
      <w:r>
        <w:t xml:space="preserve">Poseen las mismas desventajas de una herramienta que utiliza señal infrarroja común. Por ejemplo, en el caso de oclusión de los marcadores reflectivos, se pierde la capacidad de rastreo. Las condiciones de iluminación podrían afectar la precisión del rastreo. Sin embargo, en ambientes </w:t>
      </w:r>
      <w:r>
        <w:lastRenderedPageBreak/>
        <w:t xml:space="preserve">controlados, y con una configuración adecuada, pueden servir perfectamente para la creación de superficies interactivas, tal como lo ha demostrado este estudio. Un ejemplo de un producto comercial de esta tecnología son las herramientas </w:t>
      </w:r>
      <w:r w:rsidR="00AF1BDD">
        <w:t>Optitrack</w:t>
      </w:r>
      <w:r>
        <w:fldChar w:fldCharType="begin" w:fldLock="1"/>
      </w:r>
      <w:r w:rsidR="00641529">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00334B27" w:rsidRPr="00334B27">
        <w:rPr>
          <w:noProof/>
        </w:rPr>
        <w:t>[25]</w:t>
      </w:r>
      <w:r>
        <w:fldChar w:fldCharType="end"/>
      </w:r>
      <w:r w:rsidR="00BB43C0">
        <w:t xml:space="preserve"> (ver figura </w:t>
      </w:r>
      <w:r w:rsidR="00CE5F1B">
        <w:t>6</w:t>
      </w:r>
      <w:r w:rsidR="00BB43C0">
        <w:t>)</w:t>
      </w:r>
      <w:r>
        <w:t>.</w:t>
      </w:r>
      <w:r w:rsidR="00E1741A">
        <w:t xml:space="preserve"> </w:t>
      </w:r>
    </w:p>
    <w:p w14:paraId="0F5725E1" w14:textId="77777777" w:rsidR="00BB43C0" w:rsidRDefault="00BB43C0" w:rsidP="00980AEC">
      <w:pPr>
        <w:pStyle w:val="Texto"/>
        <w:ind w:left="2832"/>
      </w:pPr>
    </w:p>
    <w:p w14:paraId="4F0CAD02" w14:textId="77777777" w:rsidR="00BB43C0" w:rsidRDefault="00BB43C0" w:rsidP="00980AEC">
      <w:pPr>
        <w:pStyle w:val="Texto"/>
        <w:ind w:left="2832"/>
      </w:pPr>
    </w:p>
    <w:p w14:paraId="47B9C24A" w14:textId="15A8D03C" w:rsidR="00BB43C0" w:rsidRDefault="00BB43C0" w:rsidP="00E1240E">
      <w:pPr>
        <w:pStyle w:val="Texto"/>
        <w:ind w:left="2832"/>
        <w:jc w:val="center"/>
      </w:pPr>
      <w:r>
        <w:rPr>
          <w:noProof/>
          <w:lang w:val="en-US" w:eastAsia="en-US"/>
        </w:rPr>
        <w:drawing>
          <wp:inline distT="0" distB="0" distL="0" distR="0" wp14:anchorId="402E920F" wp14:editId="5B878A36">
            <wp:extent cx="3905250" cy="1179232"/>
            <wp:effectExtent l="0" t="0" r="0" b="1905"/>
            <wp:docPr id="7" name="Imagen 7" descr="V120:Duo - Optical Tracking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120:Duo - Optical Tracking System"/>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21011" cy="1183991"/>
                    </a:xfrm>
                    <a:prstGeom prst="rect">
                      <a:avLst/>
                    </a:prstGeom>
                    <a:noFill/>
                    <a:ln>
                      <a:noFill/>
                    </a:ln>
                  </pic:spPr>
                </pic:pic>
              </a:graphicData>
            </a:graphic>
          </wp:inline>
        </w:drawing>
      </w:r>
    </w:p>
    <w:p w14:paraId="734803DD" w14:textId="7DBE345C" w:rsidR="00BB43C0" w:rsidRDefault="006373B1" w:rsidP="00980AEC">
      <w:pPr>
        <w:pStyle w:val="Texto"/>
        <w:ind w:left="2832"/>
      </w:pPr>
      <w:r>
        <w:rPr>
          <w:b/>
          <w:sz w:val="16"/>
          <w:szCs w:val="16"/>
        </w:rPr>
        <w:t xml:space="preserve">Figura </w:t>
      </w:r>
      <w:r w:rsidR="00CE5F1B" w:rsidRPr="006373B1">
        <w:rPr>
          <w:b/>
          <w:sz w:val="16"/>
          <w:szCs w:val="16"/>
        </w:rPr>
        <w:t>6</w:t>
      </w:r>
      <w:r>
        <w:rPr>
          <w:b/>
          <w:sz w:val="16"/>
          <w:szCs w:val="16"/>
        </w:rPr>
        <w:t>:</w:t>
      </w:r>
      <w:r>
        <w:rPr>
          <w:sz w:val="16"/>
          <w:szCs w:val="16"/>
        </w:rPr>
        <w:t xml:space="preserve"> Dispositivo de seguimiento óptico V120.Duo Optitrack </w:t>
      </w:r>
      <w:r w:rsidR="00BB43C0" w:rsidRPr="006373B1">
        <w:rPr>
          <w:b/>
          <w:sz w:val="16"/>
          <w:szCs w:val="16"/>
        </w:rPr>
        <w:t xml:space="preserve"> Fuente:</w:t>
      </w:r>
      <w:r w:rsidR="00BB43C0" w:rsidRPr="00144FEC">
        <w:rPr>
          <w:sz w:val="16"/>
          <w:szCs w:val="16"/>
        </w:rPr>
        <w:t xml:space="preserve"> </w:t>
      </w:r>
      <w:r w:rsidR="00BB43C0">
        <w:rPr>
          <w:sz w:val="16"/>
          <w:szCs w:val="16"/>
        </w:rPr>
        <w:fldChar w:fldCharType="begin" w:fldLock="1"/>
      </w:r>
      <w:r w:rsidR="00641529">
        <w:rPr>
          <w:sz w:val="16"/>
          <w:szCs w:val="16"/>
        </w:rP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rsidR="00BB43C0">
        <w:rPr>
          <w:sz w:val="16"/>
          <w:szCs w:val="16"/>
        </w:rPr>
        <w:fldChar w:fldCharType="separate"/>
      </w:r>
      <w:r w:rsidR="00334B27" w:rsidRPr="00334B27">
        <w:rPr>
          <w:noProof/>
          <w:sz w:val="16"/>
          <w:szCs w:val="16"/>
        </w:rPr>
        <w:t>[25]</w:t>
      </w:r>
      <w:r w:rsidR="00BB43C0">
        <w:rPr>
          <w:sz w:val="16"/>
          <w:szCs w:val="16"/>
        </w:rPr>
        <w:fldChar w:fldCharType="end"/>
      </w:r>
    </w:p>
    <w:p w14:paraId="1B97C8D6" w14:textId="77777777" w:rsidR="00803B2F" w:rsidRDefault="00803B2F" w:rsidP="00803B2F">
      <w:pPr>
        <w:pStyle w:val="Texto"/>
        <w:ind w:left="2832"/>
      </w:pPr>
    </w:p>
    <w:p w14:paraId="29008CFD" w14:textId="77777777" w:rsidR="00803B2F" w:rsidRDefault="00803B2F" w:rsidP="00803B2F">
      <w:pPr>
        <w:pStyle w:val="Texto"/>
        <w:ind w:left="2832"/>
      </w:pPr>
    </w:p>
    <w:p w14:paraId="621F7A9B" w14:textId="6DC779C3" w:rsidR="00803B2F" w:rsidRDefault="00803B2F" w:rsidP="00803B2F">
      <w:pPr>
        <w:pStyle w:val="Texto"/>
        <w:ind w:left="2832"/>
      </w:pPr>
      <w:r>
        <w:t xml:space="preserve">Como se ha mencionado en el capítulo anterior,  uno de los objetivos de este estudio es representar efectivamente las aportaciones individuales de los alumnos en sus trabajos colaborativos. Una ventaja importante que ha mostrado esta tecnología, y ha sido decisiva para efectos del presente estudio, es que a diferencia de las demás, esta puede identificar de manera única los elementos que está </w:t>
      </w:r>
      <w:r>
        <w:lastRenderedPageBreak/>
        <w:t>rastreando en todo momento. Es así que esta se adapta a las necesidades requeridas en cuanto a la necesidad de identificar las aportaciones de cada usuario.</w:t>
      </w:r>
    </w:p>
    <w:p w14:paraId="65117BE4" w14:textId="1ECE0EEE" w:rsidR="00BB43C0" w:rsidRDefault="00BB43C0" w:rsidP="00AF1BDD">
      <w:pPr>
        <w:pStyle w:val="Texto"/>
      </w:pPr>
    </w:p>
    <w:p w14:paraId="343ACBCC" w14:textId="77777777" w:rsidR="00BB43C0" w:rsidRPr="00AF1BDD" w:rsidRDefault="00BB43C0" w:rsidP="00AF1BDD">
      <w:pPr>
        <w:pStyle w:val="Texto"/>
      </w:pPr>
    </w:p>
    <w:p w14:paraId="42E7BF0B" w14:textId="77777777" w:rsidR="007A7792" w:rsidRDefault="007A7792" w:rsidP="00871AD6">
      <w:pPr>
        <w:pStyle w:val="Subtitulocapitulo"/>
        <w:numPr>
          <w:ilvl w:val="4"/>
          <w:numId w:val="1"/>
        </w:numPr>
      </w:pPr>
      <w:r>
        <w:t>SOFTWARE</w:t>
      </w:r>
    </w:p>
    <w:p w14:paraId="4D8513BE" w14:textId="14C7D652" w:rsidR="00D17832" w:rsidRDefault="00D17832" w:rsidP="00E1240E">
      <w:pPr>
        <w:pStyle w:val="Texto"/>
        <w:ind w:left="2832"/>
      </w:pPr>
      <w:r>
        <w:t>A continuación describiremos algunas herramientas</w:t>
      </w:r>
      <w:r w:rsidR="0093076C">
        <w:t xml:space="preserve"> de software de código abierto</w:t>
      </w:r>
      <w:r>
        <w:t xml:space="preserve"> que sirven de soporte para el desarrollo de aplicaciones en superficies </w:t>
      </w:r>
      <w:r w:rsidR="00AB7AE4">
        <w:t>colaborativas.</w:t>
      </w:r>
    </w:p>
    <w:p w14:paraId="737376F2" w14:textId="77777777" w:rsidR="00AB7AE4" w:rsidRDefault="00AB7AE4" w:rsidP="00E1240E">
      <w:pPr>
        <w:pStyle w:val="Texto"/>
        <w:ind w:left="2832"/>
      </w:pPr>
    </w:p>
    <w:p w14:paraId="4043E70F" w14:textId="1E22512D" w:rsidR="00097996" w:rsidRDefault="00097996" w:rsidP="00E1240E">
      <w:pPr>
        <w:pStyle w:val="Texto"/>
        <w:ind w:left="2832"/>
        <w:rPr>
          <w:b/>
        </w:rPr>
      </w:pPr>
      <w:r w:rsidRPr="00D17832">
        <w:rPr>
          <w:b/>
        </w:rPr>
        <w:t>TUIO</w:t>
      </w:r>
    </w:p>
    <w:p w14:paraId="297FA084" w14:textId="3CA181B3" w:rsidR="00AB7AE4" w:rsidRDefault="00661A8E" w:rsidP="00E1240E">
      <w:pPr>
        <w:pStyle w:val="Texto"/>
        <w:ind w:left="2832"/>
      </w:pPr>
      <w:r>
        <w:t>Esta</w:t>
      </w:r>
      <w:r w:rsidR="00D17832">
        <w:t xml:space="preserve"> </w:t>
      </w:r>
      <w:r w:rsidR="00AB7AE4">
        <w:t xml:space="preserve">herramienta es </w:t>
      </w:r>
      <w:r w:rsidR="00D17832">
        <w:t>muy utilizada en proyectos que inv</w:t>
      </w:r>
      <w:r w:rsidR="00AB7AE4">
        <w:t>olucren aplicaciones multitouch hechas a medida. Las soluciones privativas utilizan su propio protocolo de comunicaciones para eventos multitou</w:t>
      </w:r>
      <w:r w:rsidR="00767BB7">
        <w:t xml:space="preserve">ch; por lo que el acceso a sus librerías de implementación </w:t>
      </w:r>
      <w:r w:rsidR="00AB7AE4">
        <w:t xml:space="preserve"> es restringido. TUIO soluciona ese inconveniente y provee implementación de un protocolo </w:t>
      </w:r>
      <w:r w:rsidR="00E1240E">
        <w:t xml:space="preserve">abierto </w:t>
      </w:r>
      <w:r w:rsidR="00AB7AE4">
        <w:t xml:space="preserve">de comunicaciones para eventos multitouch. De esta forma, la herramienta nos </w:t>
      </w:r>
      <w:r w:rsidR="00AB7AE4">
        <w:lastRenderedPageBreak/>
        <w:t xml:space="preserve">permite </w:t>
      </w:r>
      <w:r w:rsidR="00F61CA7">
        <w:t>comunicar</w:t>
      </w:r>
      <w:r w:rsidR="00AB7AE4">
        <w:t xml:space="preserve"> eventos de touch sensados por un dispositivo </w:t>
      </w:r>
      <w:r w:rsidR="00F61CA7">
        <w:t>especializado</w:t>
      </w:r>
      <w:r w:rsidR="00AB7AE4">
        <w:t>, hacia una aplicación que esté a la espera de estos eventos.</w:t>
      </w:r>
      <w:r w:rsidR="00F61CA7">
        <w:t xml:space="preserve"> </w:t>
      </w:r>
      <w:r w:rsidR="00AB7AE4">
        <w:t>El sitio oficial</w:t>
      </w:r>
      <w:r w:rsidR="00AB7AE4">
        <w:fldChar w:fldCharType="begin" w:fldLock="1"/>
      </w:r>
      <w:r w:rsidR="00641529">
        <w:instrText>ADDIN CSL_CITATION { "citationItems" : [ { "id" : "ITEM-1", "itemData" : { "URL" : "http://www.tuio.org/", "accessed" : { "date-parts" : [ [ "2015", "2", "21" ] ] }, "author" : [ { "dropping-particle" : "", "family" : "TUIO", "given" : "", "non-dropping-particle" : "", "parse-names" : false, "suffix" : "" } ], "id" : "ITEM-1", "issued" : { "date-parts" : [ [ "0" ] ] }, "title" : "TUIO", "type" : "webpage" }, "uris" : [ "http://www.mendeley.com/documents/?uuid=7a46ccbf-6638-44bb-b8f4-1950077a0ee1" ] } ], "mendeley" : { "formattedCitation" : "[26]", "plainTextFormattedCitation" : "[26]", "previouslyFormattedCitation" : "[26]" }, "properties" : { "noteIndex" : 0 }, "schema" : "https://github.com/citation-style-language/schema/raw/master/csl-citation.json" }</w:instrText>
      </w:r>
      <w:r w:rsidR="00AB7AE4">
        <w:fldChar w:fldCharType="separate"/>
      </w:r>
      <w:r w:rsidR="00334B27" w:rsidRPr="00334B27">
        <w:rPr>
          <w:noProof/>
        </w:rPr>
        <w:t>[26]</w:t>
      </w:r>
      <w:r w:rsidR="00AB7AE4">
        <w:fldChar w:fldCharType="end"/>
      </w:r>
      <w:r w:rsidR="00AB7AE4">
        <w:t xml:space="preserve"> lo define de la siguiente manera:</w:t>
      </w:r>
    </w:p>
    <w:p w14:paraId="5D64E44C" w14:textId="203DAE8A" w:rsidR="00D17832" w:rsidRPr="00D17832" w:rsidRDefault="00AB7AE4" w:rsidP="00E1240E">
      <w:pPr>
        <w:pStyle w:val="Texto"/>
        <w:ind w:left="2832"/>
      </w:pPr>
      <w:r>
        <w:t xml:space="preserve"> </w:t>
      </w:r>
    </w:p>
    <w:p w14:paraId="55FE8CBF" w14:textId="38E63B08" w:rsidR="00D17832" w:rsidRDefault="00AB7AE4" w:rsidP="00E1240E">
      <w:pPr>
        <w:pStyle w:val="Texto"/>
        <w:ind w:left="3423" w:right="339"/>
      </w:pPr>
      <w:r>
        <w:t>“</w:t>
      </w:r>
      <w:r w:rsidR="00D17832" w:rsidRPr="00D17832">
        <w:t xml:space="preserve">TUIO (Interface Tangible </w:t>
      </w:r>
      <w:r>
        <w:t>User</w:t>
      </w:r>
      <w:r w:rsidR="00D17832" w:rsidRPr="00D17832">
        <w:t xml:space="preserve"> Object) es un protocolo abierto para la comunicación de datos de dispositivos como una pantalla multi-touch, una superficie interactiva, o un monitor de movimiento basada en la visión del ordenador. </w:t>
      </w:r>
      <w:r w:rsidR="00D17832">
        <w:t xml:space="preserve">[...] </w:t>
      </w:r>
      <w:r w:rsidR="00D17832" w:rsidRPr="00D17832">
        <w:t>TUIO utiliza un modelo cliente / servidor para la comunicación de estos datos, por lo que cualquier programa que es un cliente TUIO puede recibir datos de contacto o de objetos de cualquier servidor TUIO.</w:t>
      </w:r>
      <w:r>
        <w:t>”</w:t>
      </w:r>
    </w:p>
    <w:p w14:paraId="75DC12B8" w14:textId="77777777" w:rsidR="00F61CA7" w:rsidRDefault="00F61CA7" w:rsidP="00E1240E">
      <w:pPr>
        <w:pStyle w:val="Texto"/>
        <w:ind w:left="2832"/>
        <w:rPr>
          <w:b/>
        </w:rPr>
      </w:pPr>
    </w:p>
    <w:p w14:paraId="16C710B0" w14:textId="1BAD3815" w:rsidR="00F61CA7" w:rsidRDefault="00AB6D08" w:rsidP="00E1240E">
      <w:pPr>
        <w:pStyle w:val="Texto"/>
        <w:ind w:left="2832"/>
      </w:pPr>
      <w:r w:rsidRPr="00AB6D08">
        <w:t>Por mencionar algunos ejemplos de la utilizaci</w:t>
      </w:r>
      <w:r>
        <w:t xml:space="preserve">ón de TUIO en superficies colaborativas. Se puede mencionar a los trabajos mencionados en </w:t>
      </w:r>
      <w:r>
        <w:fldChar w:fldCharType="begin" w:fldLock="1"/>
      </w:r>
      <w:r w:rsidR="00641529">
        <w:instrText>ADDIN CSL_CITATION { "citationItems" : [ { "id" : "ITEM-1", "itemData" : { "ISSN" : "22204806", "abstract" : "This paper presents the SmartFiducial, a wireless tangible object that facilitates additional modes of expressivity for vision-based tabletop surfaces. Using infrared proximity sensing and resistive based force-sensors, the SmartFiducial affords users unique, and highly gestural inputs. Furthermore, the SmartFiducial incorpo- rates additional customizable pushbutton switches. Using XBee radio frequency (RF) wireless transmission, the SmartFiducial establishes bipolar communication with a host computer. This paper describes the design and implementation of the SmartFidu- cial, as well as an exploratory use in a musical context.", "author" : [ { "dropping-particle" : "", "family" : "Hochenbaum", "given" : "Jordan", "non-dropping-particle" : "", "parse-names" : false, "suffix" : "" }, { "dropping-particle" : "", "family" : "Kapur", "given" : "Ajay", "non-dropping-particle" : "", "parse-names" : false, "suffix" : "" } ], "container-title" : "Proceedings of the International Conference on New Interfaces for Musical Expression", "id" : "ITEM-1", "issued" : { "date-parts" : [ [ "2011" ] ] }, "page" : "240-243", "title" : "Adding Z-Depth and Pressure Expressivity to Tangible Tabletop Surfaces", "type" : "article-journal" }, "uris" : [ "http://www.mendeley.com/documents/?uuid=d0cbaedc-1cda-4464-867a-ee12e00107eb" ] } ], "mendeley" : { "formattedCitation" : "[27]", "plainTextFormattedCitation" : "[27]", "previouslyFormattedCitation" : "[27]" }, "properties" : { "noteIndex" : 0 }, "schema" : "https://github.com/citation-style-language/schema/raw/master/csl-citation.json" }</w:instrText>
      </w:r>
      <w:r>
        <w:fldChar w:fldCharType="separate"/>
      </w:r>
      <w:r w:rsidR="00334B27" w:rsidRPr="00334B27">
        <w:rPr>
          <w:noProof/>
        </w:rPr>
        <w:t>[27]</w:t>
      </w:r>
      <w:r>
        <w:fldChar w:fldCharType="end"/>
      </w:r>
      <w:r>
        <w:fldChar w:fldCharType="begin" w:fldLock="1"/>
      </w:r>
      <w:r w:rsidR="00641529">
        <w:instrText>ADDIN CSL_CITATION { "citationItems" : [ { "id" : "ITEM-1", "itemData" : { "DOI" : "10.1007/978-3-642-21602-2_55", "ISBN" : "9783642216015", "ISSN" : "03029743", "author" : [ { "dropping-particle" : "", "family" : "Wu", "given" : "Chenjun", "non-dropping-particle" : "", "parse-names" : false, "suffix" : "" }, { "dropping-particle" : "", "family" : "Suo", "given" : "Yue", "non-dropping-particle" : "", "parse-names" : false, "suffix" : "" }, { "dropping-particle" : "", "family" : "Yu", "given" : "Chun", "non-dropping-particle" : "", "parse-names" : false, "suffix" : "" }, { "dropping-particle" : "", "family" : "Shi", "given" : "Yuanchun", "non-dropping-particle" : "", "parse-names" : false, "suffix" : "" }, { "dropping-particle" : "", "family" : "Qin", "given" : "Yongqiang", "non-dropping-particle" : "", "parse-names" : false, "suffix" : "" } ], "container-title" : "Lecture Notes in Computer Science (including subseries Lecture Notes in Artificial Intelligence and Lecture Notes in Bioinformatics)", "id" : "ITEM-1", "issued" : { "date-parts" : [ [ "2011" ] ] }, "page" : "507-516", "title" : "uPlatform: A customizable multi-user windowing system for interactive tabletop", "type" : "article-journal", "volume" : "6761 LNCS" }, "uris" : [ "http://www.mendeley.com/documents/?uuid=5362f33e-d887-488b-8b1e-b622b6a547fd" ] } ], "mendeley" : { "formattedCitation" : "[28]", "plainTextFormattedCitation" : "[28]", "previouslyFormattedCitation" : "[28]" }, "properties" : { "noteIndex" : 0 }, "schema" : "https://github.com/citation-style-language/schema/raw/master/csl-citation.json" }</w:instrText>
      </w:r>
      <w:r>
        <w:fldChar w:fldCharType="separate"/>
      </w:r>
      <w:r w:rsidR="00334B27" w:rsidRPr="00334B27">
        <w:rPr>
          <w:noProof/>
        </w:rPr>
        <w:t>[28]</w:t>
      </w:r>
      <w:r>
        <w:fldChar w:fldCharType="end"/>
      </w:r>
      <w:r>
        <w:t>, los cuales utilizan a este protocolo como diseño propuesto a la arquitectura de sus sistemas.</w:t>
      </w:r>
    </w:p>
    <w:p w14:paraId="7BDFA741" w14:textId="77777777" w:rsidR="00AB6D08" w:rsidRPr="00AB6D08" w:rsidRDefault="00AB6D08" w:rsidP="00E1240E">
      <w:pPr>
        <w:pStyle w:val="Texto"/>
        <w:ind w:left="2832"/>
      </w:pPr>
    </w:p>
    <w:p w14:paraId="08040AE3" w14:textId="689ACCD3" w:rsidR="00097996" w:rsidRPr="00AB6D08" w:rsidRDefault="004A54A2" w:rsidP="00E1240E">
      <w:pPr>
        <w:pStyle w:val="Texto"/>
        <w:ind w:left="2832"/>
        <w:rPr>
          <w:b/>
        </w:rPr>
      </w:pPr>
      <w:r w:rsidRPr="00AB6D08">
        <w:rPr>
          <w:b/>
        </w:rPr>
        <w:t>MultiTouch for Java (MT4J)</w:t>
      </w:r>
    </w:p>
    <w:p w14:paraId="44D4B2E4" w14:textId="0E363688" w:rsidR="00097996" w:rsidRDefault="00FC553F" w:rsidP="00E1240E">
      <w:pPr>
        <w:pStyle w:val="Texto"/>
        <w:ind w:left="2832"/>
      </w:pPr>
      <w:r>
        <w:t xml:space="preserve">La siguiente herramienta es un framework orientado al diseño de aplicaciones </w:t>
      </w:r>
      <w:r w:rsidR="00767BB7">
        <w:t>multitouch en la plataforma de J</w:t>
      </w:r>
      <w:r>
        <w:t>ava</w:t>
      </w:r>
      <w:r w:rsidR="00E1240E">
        <w:t>, con</w:t>
      </w:r>
      <w:r>
        <w:t xml:space="preserve"> el objetivo de poder implementar aplicaciones con una interfaz rica en gráficos en corto tiempo</w:t>
      </w:r>
      <w:r>
        <w:fldChar w:fldCharType="begin" w:fldLock="1"/>
      </w:r>
      <w:r w:rsidR="00641529">
        <w:instrText>ADDIN CSL_CITATION { "citationItems" : [ { "id" : "ITEM-1", "itemData" : { "URL" : "https://code.google.com/p/mt4j/", "accessed" : { "date-parts" : [ [ "2015", "2", "21" ] ] }, "author" : [ { "dropping-particle" : "", "family" : "NuiGroup", "given" : "", "non-dropping-particle" : "", "parse-names" : false, "suffix" : "" } ], "id" : "ITEM-1", "issued" : { "date-parts" : [ [ "0" ] ] }, "title" : "mt4j - MT4j - an open framework to create visually rich 2D/3D multi-touch applications in java - Google Project Hosting", "type" : "webpage" }, "uris" : [ "http://www.mendeley.com/documents/?uuid=54e1797a-c593-444c-ac49-04283a8c9b7b" ] } ], "mendeley" : { "formattedCitation" : "[29]", "plainTextFormattedCitation" : "[29]", "previouslyFormattedCitation" : "[29]" }, "properties" : { "noteIndex" : 0 }, "schema" : "https://github.com/citation-style-language/schema/raw/master/csl-citation.json" }</w:instrText>
      </w:r>
      <w:r>
        <w:fldChar w:fldCharType="separate"/>
      </w:r>
      <w:r w:rsidR="00334B27" w:rsidRPr="00334B27">
        <w:rPr>
          <w:noProof/>
        </w:rPr>
        <w:t>[29]</w:t>
      </w:r>
      <w:r>
        <w:fldChar w:fldCharType="end"/>
      </w:r>
      <w:r w:rsidR="00E1240E">
        <w:t>.</w:t>
      </w:r>
      <w:r w:rsidR="00A077CE">
        <w:t xml:space="preserve"> MT4J permite al desarrollador abstraerse de la lógica multi-hilo requerida para el soporte de eventos simultáneos en una aplicación multitouch.</w:t>
      </w:r>
    </w:p>
    <w:p w14:paraId="7CE3FFBF" w14:textId="7BA86E5F" w:rsidR="00A077CE" w:rsidRDefault="00A077CE" w:rsidP="00E1240E">
      <w:pPr>
        <w:pStyle w:val="Texto"/>
        <w:ind w:left="2832"/>
      </w:pPr>
      <w:r>
        <w:t xml:space="preserve">Este framework posee un cliente para la integración con el protocolo TUIO, de esta forma se tiene la capacidad de desarrollar aplicaciones para superficies colaborativas que no solo utilicen display multitouch, sino que </w:t>
      </w:r>
      <w:r w:rsidR="00767BB7">
        <w:t xml:space="preserve">se </w:t>
      </w:r>
      <w:r>
        <w:t>permite obtener eventos multitouch de sensores especializados.</w:t>
      </w:r>
    </w:p>
    <w:p w14:paraId="6B31F9DF" w14:textId="5E4C067D" w:rsidR="00873DF0" w:rsidRDefault="00873DF0" w:rsidP="00E1240E">
      <w:pPr>
        <w:pStyle w:val="Texto"/>
        <w:ind w:left="2832"/>
      </w:pPr>
      <w:r>
        <w:t xml:space="preserve">En los trabajos de investigación de </w:t>
      </w:r>
      <w:r>
        <w:fldChar w:fldCharType="begin" w:fldLock="1"/>
      </w:r>
      <w:r w:rsidR="00641529">
        <w:instrText>ADDIN CSL_CITATION { "citationItems" : [ { "id" : "ITEM-1", "itemData" : { "DOI" : "10.1145/2350046.2350053", "ISBN" : "9781450314961", "author" : [ { "dropping-particle" : "", "family" : "Sangsuriyachot", "given" : "Nuttapol", "non-dropping-particle" : "", "parse-names" : false, "suffix" : "" }, { "dropping-particle" : "", "family" : "Sugimoto", "given" : "Masanori", "non-dropping-particle" : "", "parse-names" : false, "suffix" : "" } ], "container-title" : "Proceedings of the 10th asia pacific conference on Computer human interaction - APCHI '12", "id" : "ITEM-1", "issued" : { "date-parts" : [ [ "2012", "8", "28" ] ] }, "page" : "21", "publisher" : "ACM Press", "publisher-place" : "New York, New York, USA", "title" : "Novel interaction techniques based on a combination of hand and foot gestures in tabletop environments", "type" : "paper-conference" }, "uris" : [ "http://www.mendeley.com/documents/?uuid=e676c95d-37ea-490a-bb77-93d235fb3213" ] } ], "mendeley" : { "formattedCitation" : "[30]", "plainTextFormattedCitation" : "[30]", "previouslyFormattedCitation" : "[30]" }, "properties" : { "noteIndex" : 0 }, "schema" : "https://github.com/citation-style-language/schema/raw/master/csl-citation.json" }</w:instrText>
      </w:r>
      <w:r>
        <w:fldChar w:fldCharType="separate"/>
      </w:r>
      <w:r w:rsidR="00334B27" w:rsidRPr="00334B27">
        <w:rPr>
          <w:noProof/>
        </w:rPr>
        <w:t>[30]</w:t>
      </w:r>
      <w:r>
        <w:fldChar w:fldCharType="end"/>
      </w:r>
      <w:r>
        <w:fldChar w:fldCharType="begin" w:fldLock="1"/>
      </w:r>
      <w:r w:rsidR="00641529">
        <w:instrText>ADDIN CSL_CITATION { "citationItems" : [ { "id" : "ITEM-1", "itemData" : { "DOI" : "10.1007/978-3-642-30214-5", "ISBN" : "978-3-642-30213-8", "collection-title" : "Lecture Notes of the Institute for Computer Sciences, Social Informatics and Telecommunications Engineering", "editor" : [ { "dropping-particle" : "", "family" : "Camurri", "given" : "Antonio", "non-dropping-particle" : "", "parse-names" : false, "suffix" : "" }, { "dropping-particle" : "", "family" : "Costa", "given" : "Cristina", "non-dropping-particle" : "", "parse-names" : false, "suffix" : "" } ], "id" : "ITEM-1", "issued" : { "date-parts" : [ [ "2012" ] ] }, "publisher" : "Springer Berlin Heidelberg", "publisher-place" : "Berlin, Heidelberg", "title" : "Intelligent Technologies for Interactive Entertainment", "type" : "book", "volume" : "78" }, "uris" : [ "http://www.mendeley.com/documents/?uuid=267dce36-c6b4-4060-bc35-9949549252d9" ] } ], "mendeley" : { "formattedCitation" : "[31]", "plainTextFormattedCitation" : "[31]", "previouslyFormattedCitation" : "[31]" }, "properties" : { "noteIndex" : 0 }, "schema" : "https://github.com/citation-style-language/schema/raw/master/csl-citation.json" }</w:instrText>
      </w:r>
      <w:r>
        <w:fldChar w:fldCharType="separate"/>
      </w:r>
      <w:r w:rsidR="00334B27" w:rsidRPr="00334B27">
        <w:rPr>
          <w:noProof/>
        </w:rPr>
        <w:t>[31]</w:t>
      </w:r>
      <w:r>
        <w:fldChar w:fldCharType="end"/>
      </w:r>
      <w:r>
        <w:t>, son una muestra de trabajos que han considerado el framework MT4J para el desarrollo de sus aplicaciones.</w:t>
      </w:r>
    </w:p>
    <w:p w14:paraId="4EEC8042" w14:textId="77777777" w:rsidR="007A7792" w:rsidRPr="00C44B06" w:rsidRDefault="007A7792" w:rsidP="00AD6CB6">
      <w:pPr>
        <w:pStyle w:val="Subtitulocapitulo"/>
        <w:numPr>
          <w:ilvl w:val="0"/>
          <w:numId w:val="0"/>
        </w:numPr>
        <w:ind w:left="792"/>
      </w:pPr>
    </w:p>
    <w:p w14:paraId="4F98D0ED" w14:textId="77777777" w:rsidR="007A7792" w:rsidRDefault="007A7792" w:rsidP="00AD6CB6">
      <w:pPr>
        <w:pStyle w:val="Subtitulocapitulo"/>
      </w:pPr>
      <w:r>
        <w:lastRenderedPageBreak/>
        <w:t>FORMAS DE INTERACCIÓN EN SUPERFICIES TÁCTILES</w:t>
      </w:r>
    </w:p>
    <w:p w14:paraId="0F59ABF6" w14:textId="2A8C2DD2" w:rsidR="00953410" w:rsidRDefault="00953410" w:rsidP="00E1240E">
      <w:pPr>
        <w:pStyle w:val="Texto"/>
        <w:ind w:left="1416"/>
      </w:pPr>
      <w:r w:rsidRPr="00953410">
        <w:t xml:space="preserve">Las formas tradicionales de interacción están </w:t>
      </w:r>
      <w:r w:rsidR="00D842FB">
        <w:t xml:space="preserve">siendo reemplazadas. </w:t>
      </w:r>
      <w:r w:rsidRPr="00953410">
        <w:t xml:space="preserve">Un reto importante </w:t>
      </w:r>
      <w:r w:rsidR="002C5D8B">
        <w:t xml:space="preserve"> a considerar </w:t>
      </w:r>
      <w:r w:rsidRPr="00953410">
        <w:t>en</w:t>
      </w:r>
      <w:r w:rsidR="002C5D8B">
        <w:t xml:space="preserve"> el desarrollo de</w:t>
      </w:r>
      <w:r w:rsidRPr="00953410">
        <w:t xml:space="preserve"> superficies interactivas, es que las formas tradicionales de entrada </w:t>
      </w:r>
      <w:r w:rsidR="00767BB7">
        <w:t xml:space="preserve">tradicionales, </w:t>
      </w:r>
      <w:r w:rsidR="002C5D8B">
        <w:t>como</w:t>
      </w:r>
      <w:r w:rsidRPr="00953410">
        <w:t xml:space="preserve"> el teclado</w:t>
      </w:r>
      <w:r w:rsidR="00767BB7">
        <w:t xml:space="preserve"> y mouse </w:t>
      </w:r>
      <w:r>
        <w:t xml:space="preserve">ya </w:t>
      </w:r>
      <w:r w:rsidRPr="00953410">
        <w:t>no son</w:t>
      </w:r>
      <w:r>
        <w:t xml:space="preserve"> deseadas</w:t>
      </w:r>
      <w:r>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fldChar w:fldCharType="separate"/>
      </w:r>
      <w:r w:rsidR="00334B27" w:rsidRPr="00334B27">
        <w:rPr>
          <w:noProof/>
        </w:rPr>
        <w:t>[23]</w:t>
      </w:r>
      <w:r>
        <w:fldChar w:fldCharType="end"/>
      </w:r>
      <w:r>
        <w:t>. A continuación se revisarán algunas de las formas</w:t>
      </w:r>
      <w:r w:rsidR="00D842FB">
        <w:t xml:space="preserve"> de interacción más utilizadas</w:t>
      </w:r>
      <w:r w:rsidR="00AA7DB7">
        <w:t xml:space="preserve"> en estas soluciones</w:t>
      </w:r>
      <w:r w:rsidR="00D842FB">
        <w:t>.</w:t>
      </w:r>
    </w:p>
    <w:p w14:paraId="4C30E88A" w14:textId="77777777" w:rsidR="00D842FB" w:rsidRPr="00953410" w:rsidRDefault="00D842FB" w:rsidP="00E1240E">
      <w:pPr>
        <w:pStyle w:val="Texto"/>
        <w:ind w:left="1416"/>
      </w:pPr>
    </w:p>
    <w:p w14:paraId="0B55E508" w14:textId="0298CCB2" w:rsidR="00D842FB" w:rsidRPr="00D20DF6" w:rsidRDefault="00D842FB" w:rsidP="00E1240E">
      <w:pPr>
        <w:pStyle w:val="Texto"/>
        <w:ind w:left="1776"/>
        <w:rPr>
          <w:b/>
        </w:rPr>
      </w:pPr>
      <w:r w:rsidRPr="00D20DF6">
        <w:rPr>
          <w:b/>
        </w:rPr>
        <w:t>Interfaces de toque directo</w:t>
      </w:r>
    </w:p>
    <w:p w14:paraId="0E88F700" w14:textId="2254AEFB" w:rsidR="00D20DF6" w:rsidRDefault="00D842FB" w:rsidP="00E1240E">
      <w:pPr>
        <w:pStyle w:val="Texto"/>
        <w:ind w:left="1776"/>
      </w:pPr>
      <w:r w:rsidRPr="00D20DF6">
        <w:t>La posición de contacto de los dedos es detectada utilizando distintos tipos de sensores.</w:t>
      </w:r>
      <w:r w:rsidR="003C7FA0">
        <w:t xml:space="preserve"> Por ejemplo:</w:t>
      </w:r>
      <w:r w:rsidRPr="00D20DF6">
        <w:t xml:space="preserve"> A través de un display </w:t>
      </w:r>
      <w:r w:rsidR="00D20DF6" w:rsidRPr="00D20DF6">
        <w:t xml:space="preserve">conductor, </w:t>
      </w:r>
      <w:r w:rsidR="003C7FA0">
        <w:t xml:space="preserve">que pudiera ser </w:t>
      </w:r>
      <w:r w:rsidR="00D20DF6" w:rsidRPr="00D20DF6">
        <w:t>una superficie capacitiv</w:t>
      </w:r>
      <w:r w:rsidR="00D20DF6">
        <w:t>a</w:t>
      </w:r>
      <w:r w:rsidR="00781DA8">
        <w:t xml:space="preserve"> o resistiva</w:t>
      </w:r>
      <w:r w:rsidR="00D20DF6" w:rsidRPr="00D20DF6">
        <w:t>. P</w:t>
      </w:r>
      <w:r w:rsidRPr="00D20DF6">
        <w:t>or una cámara infrarroja</w:t>
      </w:r>
      <w:r w:rsidR="00D20DF6" w:rsidRPr="00D20DF6">
        <w:t xml:space="preserve"> debajo de la superficie, que </w:t>
      </w:r>
      <w:r w:rsidR="00D20DF6">
        <w:t>reconozca</w:t>
      </w:r>
      <w:r w:rsidR="00D20DF6" w:rsidRPr="00D20DF6">
        <w:t xml:space="preserve"> puntos de calor. Por una cámara infrarroja ubicada sobre la superficie </w:t>
      </w:r>
      <w:r w:rsidR="00D20DF6">
        <w:t>interactiva</w:t>
      </w:r>
      <w:r w:rsidR="00D20DF6" w:rsidRPr="00D20DF6">
        <w:t xml:space="preserve"> que utiliza visión por computador para calcular la posición de los dedos</w:t>
      </w:r>
      <w:r w:rsidR="00D20DF6">
        <w:fldChar w:fldCharType="begin" w:fldLock="1"/>
      </w:r>
      <w:r w:rsidR="00EB1E08">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00D20DF6">
        <w:fldChar w:fldCharType="separate"/>
      </w:r>
      <w:r w:rsidR="00D20DF6" w:rsidRPr="00D20DF6">
        <w:rPr>
          <w:noProof/>
        </w:rPr>
        <w:t>[5]</w:t>
      </w:r>
      <w:r w:rsidR="00D20DF6">
        <w:fldChar w:fldCharType="end"/>
      </w:r>
      <w:r w:rsidR="00D20DF6" w:rsidRPr="00D20DF6">
        <w:t>.</w:t>
      </w:r>
    </w:p>
    <w:p w14:paraId="32178385" w14:textId="42DD8C0D" w:rsidR="00D20DF6" w:rsidRPr="00D20DF6" w:rsidRDefault="00D20DF6" w:rsidP="00E1240E">
      <w:pPr>
        <w:pStyle w:val="Texto"/>
        <w:ind w:left="1776"/>
      </w:pPr>
      <w:r>
        <w:t>Este tipo de interacción soporta la detección de múltiples puntos de toque de manera simultánea. Gracias a esto, los usuarios pueden realizar gestos para aplicar  selección, rotación, movimiento y re escalamiento a objetos representados digitalmente sobre la superficie.</w:t>
      </w:r>
    </w:p>
    <w:p w14:paraId="56BBAE13" w14:textId="77777777" w:rsidR="00D20DF6" w:rsidRPr="00D20DF6" w:rsidRDefault="00D20DF6" w:rsidP="00E1240E">
      <w:pPr>
        <w:pStyle w:val="Texto"/>
        <w:ind w:left="1776"/>
      </w:pPr>
    </w:p>
    <w:p w14:paraId="3AF1674F" w14:textId="77777777" w:rsidR="00D842FB" w:rsidRPr="00CE5F1B" w:rsidRDefault="00D842FB" w:rsidP="00E1240E">
      <w:pPr>
        <w:pStyle w:val="Texto"/>
        <w:ind w:left="1776"/>
        <w:rPr>
          <w:rFonts w:ascii="Times New Roman" w:hAnsi="Times New Roman" w:cs="Times New Roman"/>
        </w:rPr>
      </w:pPr>
    </w:p>
    <w:p w14:paraId="6004150B" w14:textId="1AB74DF4" w:rsidR="00EB1E08" w:rsidRDefault="00D842FB" w:rsidP="00E1240E">
      <w:pPr>
        <w:pStyle w:val="Texto"/>
        <w:ind w:left="1776"/>
        <w:rPr>
          <w:b/>
        </w:rPr>
      </w:pPr>
      <w:r w:rsidRPr="00D842FB">
        <w:rPr>
          <w:b/>
        </w:rPr>
        <w:t>Objetos tangibles</w:t>
      </w:r>
    </w:p>
    <w:p w14:paraId="05365CAA" w14:textId="5AA29240" w:rsidR="00EB1E08" w:rsidRDefault="00EB1E08" w:rsidP="00E1240E">
      <w:pPr>
        <w:pStyle w:val="Texto"/>
        <w:ind w:left="1776"/>
      </w:pPr>
      <w:r>
        <w:t xml:space="preserve">La posición de objetos tangibles sobre la superficie es detectada </w:t>
      </w:r>
      <w:r w:rsidR="00274006">
        <w:t>por una cámara  ubicada sobre/</w:t>
      </w:r>
      <w:r>
        <w:t>debajo de la superficie interactiva con el objetivo de reconocer marcas fiduciarias (patrones de figuras geométricas sobre papel)</w:t>
      </w:r>
      <w:r>
        <w:fldChar w:fldCharType="begin" w:fldLock="1"/>
      </w:r>
      <w:r w:rsidR="00925B53">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EB1E08">
        <w:rPr>
          <w:noProof/>
        </w:rPr>
        <w:t>[5]</w:t>
      </w:r>
      <w:r>
        <w:fldChar w:fldCharType="end"/>
      </w:r>
      <w:r>
        <w:t>. Las marcas fiduciarias también pudieran ser reemplazadas con marcadores reflectantes infrarrojos para detectar posición, un ejemplo de esto es la solución Optitrack</w:t>
      </w:r>
      <w:r>
        <w:fldChar w:fldCharType="begin" w:fldLock="1"/>
      </w:r>
      <w:r w:rsidR="00641529">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00334B27" w:rsidRPr="00334B27">
        <w:rPr>
          <w:noProof/>
        </w:rPr>
        <w:t>[25]</w:t>
      </w:r>
      <w:r>
        <w:fldChar w:fldCharType="end"/>
      </w:r>
      <w:r>
        <w:t xml:space="preserve">. Otros dispositivos son utilizados para detectar posición, por ejemplo </w:t>
      </w:r>
      <w:r w:rsidR="0035219A">
        <w:t xml:space="preserve">tags </w:t>
      </w:r>
      <w:r>
        <w:t xml:space="preserve">RFID que utilizan radiofrecuencia. </w:t>
      </w:r>
    </w:p>
    <w:p w14:paraId="25F31D10" w14:textId="7CDE3D65" w:rsidR="00EB1E08" w:rsidRPr="00925B53" w:rsidRDefault="00B85BA8" w:rsidP="00E1240E">
      <w:pPr>
        <w:pStyle w:val="Texto"/>
        <w:ind w:left="1776"/>
      </w:pPr>
      <w:r>
        <w:t>Complejidades adicionales</w:t>
      </w:r>
      <w:r w:rsidR="00EB1E08">
        <w:t xml:space="preserve"> </w:t>
      </w:r>
      <w:r>
        <w:t xml:space="preserve">pudieren presentar estas formas de interacción </w:t>
      </w:r>
      <w:r w:rsidR="00EB1E08">
        <w:t>ya que es pro</w:t>
      </w:r>
      <w:r w:rsidR="00EB1E08" w:rsidRPr="00925B53">
        <w:t xml:space="preserve">bable que se deba tomar en cuenta la orientación de los  objetos en el cálculo de la posición con la que interactúan los objetos sobre un plano que representa la superficie. </w:t>
      </w:r>
    </w:p>
    <w:p w14:paraId="1F049524" w14:textId="77777777" w:rsidR="00EB1E08" w:rsidRPr="00925B53" w:rsidRDefault="00EB1E08" w:rsidP="00E1240E">
      <w:pPr>
        <w:pStyle w:val="Texto"/>
        <w:ind w:left="1416" w:firstLine="360"/>
        <w:rPr>
          <w:b/>
        </w:rPr>
      </w:pPr>
    </w:p>
    <w:p w14:paraId="2008B877" w14:textId="19736E61" w:rsidR="00D842FB" w:rsidRPr="00925B53" w:rsidRDefault="00D842FB" w:rsidP="00E1240E">
      <w:pPr>
        <w:pStyle w:val="Texto"/>
        <w:ind w:left="1776"/>
        <w:rPr>
          <w:b/>
        </w:rPr>
      </w:pPr>
      <w:r w:rsidRPr="00925B53">
        <w:rPr>
          <w:b/>
        </w:rPr>
        <w:t>Plumas electrónicas</w:t>
      </w:r>
    </w:p>
    <w:p w14:paraId="0DDA37C2" w14:textId="2F87A661" w:rsidR="00EB1E08" w:rsidRPr="00925B53" w:rsidRDefault="00925B53" w:rsidP="00E1240E">
      <w:pPr>
        <w:pStyle w:val="Texto"/>
        <w:ind w:left="1776"/>
      </w:pPr>
      <w:r w:rsidRPr="00925B53">
        <w:t xml:space="preserve">Las plumas electrónicas son objetos tangibles utilizados para reconocimientos </w:t>
      </w:r>
      <w:r w:rsidR="008B1E36">
        <w:t xml:space="preserve">de eventos de touch </w:t>
      </w:r>
      <w:r w:rsidRPr="00925B53">
        <w:t xml:space="preserve">más finos, por ejemplo la escritura o el dibujo. Su posición puede ser reconocida por </w:t>
      </w:r>
      <w:r w:rsidRPr="00925B53">
        <w:lastRenderedPageBreak/>
        <w:t>señales de radio o por una cámara embebida en la pluma que reconoce patrones de textura sobre la superficie interactiva que son invisibles al ojo humano</w:t>
      </w:r>
      <w:r w:rsidRPr="00925B53">
        <w:fldChar w:fldCharType="begin" w:fldLock="1"/>
      </w:r>
      <w: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Pr="00925B53">
        <w:fldChar w:fldCharType="separate"/>
      </w:r>
      <w:r w:rsidRPr="00925B53">
        <w:rPr>
          <w:noProof/>
        </w:rPr>
        <w:t>[5]</w:t>
      </w:r>
      <w:r w:rsidRPr="00925B53">
        <w:fldChar w:fldCharType="end"/>
      </w:r>
      <w:r w:rsidRPr="00925B53">
        <w:t xml:space="preserve">. </w:t>
      </w:r>
    </w:p>
    <w:p w14:paraId="0868D5B5" w14:textId="77777777" w:rsidR="00925B53" w:rsidRPr="00925B53" w:rsidRDefault="00925B53" w:rsidP="00E1240E">
      <w:pPr>
        <w:pStyle w:val="Texto"/>
        <w:ind w:left="1776"/>
        <w:rPr>
          <w:b/>
        </w:rPr>
      </w:pPr>
    </w:p>
    <w:p w14:paraId="71A813BA" w14:textId="5AAEA214" w:rsidR="00D842FB" w:rsidRPr="00925B53" w:rsidRDefault="00D842FB" w:rsidP="00E1240E">
      <w:pPr>
        <w:pStyle w:val="Texto"/>
        <w:ind w:left="1776"/>
        <w:rPr>
          <w:b/>
        </w:rPr>
      </w:pPr>
      <w:r w:rsidRPr="00925B53">
        <w:rPr>
          <w:b/>
        </w:rPr>
        <w:t>Interfaces gestuales</w:t>
      </w:r>
    </w:p>
    <w:p w14:paraId="4A53256B" w14:textId="122DB0BB" w:rsidR="00925B53" w:rsidRPr="00925B53" w:rsidRDefault="00925B53" w:rsidP="00E1240E">
      <w:pPr>
        <w:pStyle w:val="Texto"/>
        <w:ind w:left="1776"/>
      </w:pPr>
      <w:r>
        <w:t xml:space="preserve">Este tipo de interfaces no requieren interacción directa con la superficie. Cámaras son usadas para realizar el seguimiento de gestos de la mano y mapearlos a acciones específicas: Arrastrar, mover, re-escalar, </w:t>
      </w:r>
      <w:r w:rsidR="00661A8E">
        <w:t>etc.</w:t>
      </w:r>
      <w:r>
        <w:fldChar w:fldCharType="begin" w:fldLock="1"/>
      </w:r>
      <w:r w:rsidR="00C40FBD">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925B53">
        <w:rPr>
          <w:noProof/>
        </w:rPr>
        <w:t>[5]</w:t>
      </w:r>
      <w:r>
        <w:fldChar w:fldCharType="end"/>
      </w:r>
      <w:r>
        <w:t>.</w:t>
      </w:r>
    </w:p>
    <w:p w14:paraId="18DD0A92" w14:textId="77777777" w:rsidR="00953410" w:rsidRPr="00925B53" w:rsidRDefault="00953410" w:rsidP="00953410">
      <w:pPr>
        <w:pStyle w:val="NombreCapitulo"/>
        <w:numPr>
          <w:ilvl w:val="0"/>
          <w:numId w:val="0"/>
        </w:numPr>
        <w:ind w:left="360" w:hanging="360"/>
      </w:pPr>
    </w:p>
    <w:p w14:paraId="4B3464A4" w14:textId="77777777" w:rsidR="007A7792" w:rsidRPr="00925B53" w:rsidRDefault="007A7792" w:rsidP="00AD6CB6">
      <w:pPr>
        <w:pStyle w:val="Subtitulocapitulo"/>
        <w:numPr>
          <w:ilvl w:val="0"/>
          <w:numId w:val="0"/>
        </w:numPr>
        <w:ind w:left="792"/>
      </w:pPr>
    </w:p>
    <w:p w14:paraId="7E6558C5" w14:textId="77777777" w:rsidR="007A7792" w:rsidRPr="00925B53" w:rsidRDefault="007A7792" w:rsidP="00AD6CB6">
      <w:pPr>
        <w:pStyle w:val="Subtitulocapitulo"/>
        <w:numPr>
          <w:ilvl w:val="0"/>
          <w:numId w:val="0"/>
        </w:numPr>
        <w:ind w:left="792"/>
      </w:pPr>
    </w:p>
    <w:p w14:paraId="3493FC53" w14:textId="77777777" w:rsidR="007A7792" w:rsidRDefault="007A7792" w:rsidP="00AD6CB6">
      <w:pPr>
        <w:pStyle w:val="Subtitulocapitulo"/>
      </w:pPr>
      <w:r>
        <w:t>RECONOCIMIENTO DE TRAZOS</w:t>
      </w:r>
    </w:p>
    <w:p w14:paraId="70E85455" w14:textId="2A87F30E" w:rsidR="00C40FBD" w:rsidRDefault="00C40FBD" w:rsidP="00334B27">
      <w:pPr>
        <w:pStyle w:val="Texto"/>
        <w:ind w:left="1416"/>
      </w:pPr>
      <w:r w:rsidRPr="00C40FBD">
        <w:t xml:space="preserve">Los gestos kinestésicos </w:t>
      </w:r>
      <w:r w:rsidR="008B1E36">
        <w:t xml:space="preserve">representan </w:t>
      </w:r>
      <w:r w:rsidRPr="00C40FBD">
        <w:t>una forma útil para esconder llamadas complejas a funcionalidades específicas en un sistema. Al estableces una correspondencia uno a uno entre los conceptos y gestos</w:t>
      </w:r>
      <w:r w:rsidR="008B1E36">
        <w:t>,</w:t>
      </w:r>
      <w:r w:rsidRPr="00C40FBD">
        <w:t xml:space="preserve"> hacen </w:t>
      </w:r>
      <w:r w:rsidR="008B1E36">
        <w:t>que la usabilidad de</w:t>
      </w:r>
      <w:r w:rsidRPr="00C40FBD">
        <w:t xml:space="preserve"> las interfaces sean mucho más compatibles con el modelo mental de los usuarios </w:t>
      </w:r>
      <w:r w:rsidRPr="00C40FBD">
        <w:fldChar w:fldCharType="begin" w:fldLock="1"/>
      </w:r>
      <w:r w:rsidR="0018321E">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Pr="00C40FBD">
        <w:fldChar w:fldCharType="separate"/>
      </w:r>
      <w:r w:rsidRPr="00C40FBD">
        <w:rPr>
          <w:noProof/>
        </w:rPr>
        <w:t>[6]</w:t>
      </w:r>
      <w:r w:rsidRPr="00C40FBD">
        <w:fldChar w:fldCharType="end"/>
      </w:r>
      <w:r w:rsidRPr="00C40FBD">
        <w:t>.</w:t>
      </w:r>
      <w:r w:rsidR="0018321E">
        <w:t xml:space="preserve"> Lo cual conduce a una menor carga cognitiva</w:t>
      </w:r>
      <w:r w:rsidR="0018321E">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18321E">
        <w:fldChar w:fldCharType="separate"/>
      </w:r>
      <w:r w:rsidR="00334B27" w:rsidRPr="00334B27">
        <w:rPr>
          <w:noProof/>
        </w:rPr>
        <w:t>[22]</w:t>
      </w:r>
      <w:r w:rsidR="0018321E">
        <w:fldChar w:fldCharType="end"/>
      </w:r>
      <w:r w:rsidR="0018321E">
        <w:t xml:space="preserve"> y tiempo de aprendizaje para el usuario.</w:t>
      </w:r>
      <w:r>
        <w:t xml:space="preserve"> Por ejemplo, </w:t>
      </w:r>
      <w:r w:rsidR="00E505DA">
        <w:t xml:space="preserve">sobre una </w:t>
      </w:r>
      <w:r w:rsidR="00E505DA">
        <w:lastRenderedPageBreak/>
        <w:t>superficie al dibujar un trazo continuo de puntos consecutivos, tal como se lo realiza sobre papel, recuerda la forma de una línea.</w:t>
      </w:r>
    </w:p>
    <w:p w14:paraId="3A66A2CB" w14:textId="77777777" w:rsidR="00423C64" w:rsidRPr="00C40FBD" w:rsidRDefault="00423C64" w:rsidP="00334B27">
      <w:pPr>
        <w:pStyle w:val="Texto"/>
        <w:ind w:left="1416"/>
      </w:pPr>
    </w:p>
    <w:p w14:paraId="43496FFA" w14:textId="36666A99" w:rsidR="00423C64" w:rsidRDefault="00A00DEB" w:rsidP="00334B27">
      <w:pPr>
        <w:pStyle w:val="Texto"/>
        <w:ind w:left="1416"/>
      </w:pPr>
      <w:r>
        <w:t>En la actualidad, l</w:t>
      </w:r>
      <w:r w:rsidR="00423C64">
        <w:t xml:space="preserve">as </w:t>
      </w:r>
      <w:r>
        <w:t xml:space="preserve">herramientas </w:t>
      </w:r>
      <w:r w:rsidR="00423C64" w:rsidRPr="00423C64">
        <w:t xml:space="preserve">de reconocimiento </w:t>
      </w:r>
      <w:r>
        <w:t xml:space="preserve">utilizan enfoques combinados de técnicas de reconocimiento para su construcción. Pero para efectos de estudio, la literatura ha clasificado estas técnicas </w:t>
      </w:r>
      <w:r w:rsidR="00423C64">
        <w:t>generalmente en dos campos</w:t>
      </w:r>
      <w:r w:rsidR="00423C64">
        <w:fldChar w:fldCharType="begin" w:fldLock="1"/>
      </w:r>
      <w:r w:rsidR="00641529">
        <w:instrText>ADDIN CSL_CITATION { "citationItems" : [ { "id" : "ITEM-1", "itemData" : { "DOI" : "10.1145/1358628.1358802", "ISBN" : "978160558012X", "author" : [ { "dropping-particle" : "", "family" : "Hammond", "given" : "Tracy", "non-dropping-particle" : "", "parse-names" : false, "suffix" : "" }, { "dropping-particle" : "", "family" : "Eoff", "given" : "Brian", "non-dropping-particle" : "", "parse-names" : false, "suffix" : "" }, { "dropping-particle" : "", "family" : "Paulson", "given" : "Brandon", "non-dropping-particle" : "", "parse-names" : false, "suffix" : "" }, { "dropping-particle" : "", "family" : "Wolin", "given" : "Aaron", "non-dropping-particle" : "", "parse-names" : false, "suffix" : "" }, { "dropping-particle" : "", "family" : "Dahmen", "given" : "Katie", "non-dropping-particle" : "", "parse-names" : false, "suffix" : "" }, { "dropping-particle" : "", "family" : "Johnston", "given" : "Joshua", "non-dropping-particle" : "", "parse-names" : false, "suffix" : "" }, { "dropping-particle" : "", "family" : "Rajan", "given" : "Pankaj", "non-dropping-particle" : "", "parse-names" : false, "suffix" : "" } ], "container-title" : "Proceeding of the twenty-sixth annual CHI conference extended abstracts on Human factors in computing systems - CHI '08", "id" : "ITEM-1", "issued" : { "date-parts" : [ [ "2008", "4", "5" ] ] }, "page" : "3027", "publisher" : "ACM Press", "publisher-place" : "New York, New York, USA", "title" : "Free-sketch recognition", "type" : "paper-conference" }, "uris" : [ "http://www.mendeley.com/documents/?uuid=cc49ee2a-1969-4235-9b0c-6635e8c1914c" ] } ], "mendeley" : { "formattedCitation" : "[32]", "plainTextFormattedCitation" : "[32]", "previouslyFormattedCitation" : "[32]" }, "properties" : { "noteIndex" : 0 }, "schema" : "https://github.com/citation-style-language/schema/raw/master/csl-citation.json" }</w:instrText>
      </w:r>
      <w:r w:rsidR="00423C64">
        <w:fldChar w:fldCharType="separate"/>
      </w:r>
      <w:r w:rsidR="00334B27" w:rsidRPr="00334B27">
        <w:rPr>
          <w:noProof/>
        </w:rPr>
        <w:t>[32]</w:t>
      </w:r>
      <w:r w:rsidR="00423C64">
        <w:fldChar w:fldCharType="end"/>
      </w:r>
      <w:r w:rsidR="00423C64">
        <w:t>:</w:t>
      </w:r>
      <w:r w:rsidR="00423C64" w:rsidRPr="00423C64">
        <w:t xml:space="preserve"> </w:t>
      </w:r>
    </w:p>
    <w:p w14:paraId="4EC5DFB9" w14:textId="77777777" w:rsidR="00423C64" w:rsidRDefault="00423C64" w:rsidP="00334B27">
      <w:pPr>
        <w:pStyle w:val="Texto"/>
        <w:ind w:left="1416"/>
      </w:pPr>
    </w:p>
    <w:p w14:paraId="2F1872BB" w14:textId="3F75482C" w:rsidR="00423C64" w:rsidRDefault="00423C64" w:rsidP="00871AD6">
      <w:pPr>
        <w:pStyle w:val="Texto"/>
        <w:numPr>
          <w:ilvl w:val="0"/>
          <w:numId w:val="10"/>
        </w:numPr>
        <w:ind w:left="2136"/>
      </w:pPr>
      <w:r w:rsidRPr="00423C64">
        <w:t>Técnicas basadas en gestos</w:t>
      </w:r>
      <w:r>
        <w:t>, las cuales</w:t>
      </w:r>
      <w:r w:rsidRPr="00423C64">
        <w:t xml:space="preserve"> pueden ofrecer alta precisión, pero requieren que el usuario </w:t>
      </w:r>
      <w:r>
        <w:t>atraviese un proceso de aprendizaje y adaptación de un estilo particular de dibujado de trazos. Este tipo de técnicas tiene alta efectividad en su funcionalidad de reconocimiento.</w:t>
      </w:r>
    </w:p>
    <w:p w14:paraId="251DD539" w14:textId="5438E051" w:rsidR="00422CB4" w:rsidRDefault="00423C64" w:rsidP="00871AD6">
      <w:pPr>
        <w:pStyle w:val="Texto"/>
        <w:numPr>
          <w:ilvl w:val="0"/>
          <w:numId w:val="10"/>
        </w:numPr>
        <w:ind w:left="2136"/>
      </w:pPr>
      <w:r>
        <w:t>Técnicas</w:t>
      </w:r>
      <w:r w:rsidRPr="00423C64">
        <w:t xml:space="preserve"> </w:t>
      </w:r>
      <w:r>
        <w:t xml:space="preserve">basadas en visión, en los que se utiliza información geométrica </w:t>
      </w:r>
      <w:r w:rsidR="008B1E36">
        <w:t>para la identificación de formas. La</w:t>
      </w:r>
      <w:r>
        <w:t xml:space="preserve"> efectividad de reconocimiento de </w:t>
      </w:r>
      <w:r w:rsidR="008B1E36">
        <w:t xml:space="preserve">las </w:t>
      </w:r>
      <w:r>
        <w:t xml:space="preserve">herramientas </w:t>
      </w:r>
      <w:r w:rsidR="008B1E36">
        <w:t xml:space="preserve">que implementan esta técnica </w:t>
      </w:r>
      <w:r>
        <w:t>es media</w:t>
      </w:r>
      <w:r w:rsidR="008B1E36">
        <w:t>; y no se requiere de entrenamiento previo</w:t>
      </w:r>
      <w:r w:rsidR="00A00DEB">
        <w:fldChar w:fldCharType="begin" w:fldLock="1"/>
      </w:r>
      <w:r w:rsidR="00641529">
        <w:instrText>ADDIN CSL_CITATION { "citationItems" : [ { "id" : "ITEM-1", "itemData" : { "author" : [ { "dropping-particle" : "", "family" : "M\u00e9ndez", "given" : "Gonzalo", "non-dropping-particle" : "", "parse-names" : false, "suffix" : "" }, { "dropping-particle" : "", "family" : "Tibau", "given" : "Javier", "non-dropping-particle" : "", "parse-names" : false, "suffix" : "" } ], "id" : "ITEM-1", "issued" : { "date-parts" : [ [ "2009" ] ] }, "page" : "29", "publisher" : "ESCUELA SUPERIOR POLITECNICA DEL LITORAL", "title" : "AN\u00c1LISIS, DISE\u00d1O E IMPLEMENTACI\u00d3N DE UN SISTEMA PARA CREACI\u00d3N DE INTERFACES DE USUARIO UTILIZANDO EL PARADIGMA DE DIAGRMAS A MANO ALZADA", "type" : "thesis" }, "uris" : [ "http://www.mendeley.com/documents/?uuid=d5835313-b448-45dc-8241-234e0dc42d1e" ] } ], "mendeley" : { "formattedCitation" : "[33]", "plainTextFormattedCitation" : "[33]", "previouslyFormattedCitation" : "[33]" }, "properties" : { "noteIndex" : 0 }, "schema" : "https://github.com/citation-style-language/schema/raw/master/csl-citation.json" }</w:instrText>
      </w:r>
      <w:r w:rsidR="00A00DEB">
        <w:fldChar w:fldCharType="separate"/>
      </w:r>
      <w:r w:rsidR="00334B27" w:rsidRPr="00334B27">
        <w:rPr>
          <w:noProof/>
        </w:rPr>
        <w:t>[33]</w:t>
      </w:r>
      <w:r w:rsidR="00A00DEB">
        <w:fldChar w:fldCharType="end"/>
      </w:r>
      <w:r>
        <w:t>.</w:t>
      </w:r>
    </w:p>
    <w:p w14:paraId="6D222FB8" w14:textId="77777777" w:rsidR="008A1631" w:rsidRDefault="008A1631" w:rsidP="00334B27">
      <w:pPr>
        <w:pStyle w:val="Texto"/>
        <w:ind w:left="1416"/>
      </w:pPr>
    </w:p>
    <w:p w14:paraId="0489B54A" w14:textId="46144E97" w:rsidR="00422CB4" w:rsidRDefault="008A1631" w:rsidP="00334B27">
      <w:pPr>
        <w:pStyle w:val="Texto"/>
        <w:ind w:left="1416"/>
      </w:pPr>
      <w:r>
        <w:t>Paleo Sketch Recognizer</w:t>
      </w:r>
      <w:r w:rsidR="00D72568">
        <w:t xml:space="preserve"> es una herramienta open-source disponible para el desarrollo </w:t>
      </w:r>
      <w:r>
        <w:t xml:space="preserve"> </w:t>
      </w:r>
      <w:r w:rsidR="00D72568">
        <w:t>de reconocimiento de trazos</w:t>
      </w:r>
      <w:r w:rsidR="008B1E36">
        <w:t xml:space="preserve"> que utiliza una combinación de estas técnicas</w:t>
      </w:r>
      <w:r w:rsidR="00D72568">
        <w:t xml:space="preserve">.  Este herramienta </w:t>
      </w:r>
      <w:r w:rsidR="008B1E36">
        <w:lastRenderedPageBreak/>
        <w:t xml:space="preserve">además </w:t>
      </w:r>
      <w:r w:rsidR="00D72568">
        <w:t xml:space="preserve">utiliza técnicas </w:t>
      </w:r>
      <w:r w:rsidRPr="008A1631">
        <w:t xml:space="preserve">de reconocimiento de bajo nivel y embellecimiento </w:t>
      </w:r>
      <w:r w:rsidR="00D72568">
        <w:t>para poder reconocer</w:t>
      </w:r>
      <w:r w:rsidRPr="008A1631">
        <w:t xml:space="preserve"> ocho formas primitivas</w:t>
      </w:r>
      <w:r w:rsidR="00F92782">
        <w:t xml:space="preserve"> (líneas, curvas, círculos, rectángulos, rombos, puntos, elipses, cuadrados)</w:t>
      </w:r>
      <w:r w:rsidRPr="008A1631">
        <w:t>, así como co</w:t>
      </w:r>
      <w:r w:rsidR="00D72568">
        <w:t>mbinaciones de estas primitivas</w:t>
      </w:r>
      <w:r w:rsidR="001048AB">
        <w:t xml:space="preserve"> con tasa de efectividad </w:t>
      </w:r>
      <w:r w:rsidRPr="008A1631">
        <w:t xml:space="preserve">de reconocimiento </w:t>
      </w:r>
      <w:r w:rsidR="001048AB">
        <w:t>de</w:t>
      </w:r>
      <w:r w:rsidRPr="008A1631">
        <w:t xml:space="preserve"> 98.56%</w:t>
      </w:r>
      <w:r w:rsidR="00D72568">
        <w:fldChar w:fldCharType="begin" w:fldLock="1"/>
      </w:r>
      <w:r w:rsidR="00641529">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4]", "plainTextFormattedCitation" : "[34]", "previouslyFormattedCitation" : "[34]" }, "properties" : { "noteIndex" : 0 }, "schema" : "https://github.com/citation-style-language/schema/raw/master/csl-citation.json" }</w:instrText>
      </w:r>
      <w:r w:rsidR="00D72568">
        <w:fldChar w:fldCharType="separate"/>
      </w:r>
      <w:r w:rsidR="00334B27" w:rsidRPr="00334B27">
        <w:rPr>
          <w:noProof/>
        </w:rPr>
        <w:t>[34]</w:t>
      </w:r>
      <w:r w:rsidR="00D72568">
        <w:fldChar w:fldCharType="end"/>
      </w:r>
      <w:r w:rsidRPr="008A1631">
        <w:t xml:space="preserve">. </w:t>
      </w:r>
    </w:p>
    <w:p w14:paraId="31FC9999" w14:textId="77777777" w:rsidR="00422CB4" w:rsidRPr="00C40FBD" w:rsidRDefault="00422CB4" w:rsidP="00836B86">
      <w:pPr>
        <w:pStyle w:val="Texto"/>
      </w:pPr>
    </w:p>
    <w:p w14:paraId="2C43C908" w14:textId="77777777" w:rsidR="007A7792" w:rsidRDefault="007A7792" w:rsidP="00AD6CB6">
      <w:pPr>
        <w:pStyle w:val="Subtitulocapitulo"/>
      </w:pPr>
      <w:r>
        <w:t>ANÁLISIS COMPARATIVO DE SOLUCIONES EXISTENTES</w:t>
      </w:r>
    </w:p>
    <w:p w14:paraId="0AE68369" w14:textId="70E8210B" w:rsidR="00E45E9E" w:rsidRDefault="00E45E9E" w:rsidP="00B02238">
      <w:pPr>
        <w:pStyle w:val="Texto"/>
        <w:ind w:left="1416"/>
      </w:pPr>
      <w:r>
        <w:t>Varias soluciones de superficies colaborativas han sido desarrolladas para ser utilizadas con propósitos investigativos</w:t>
      </w:r>
      <w:r w:rsidR="0037584F">
        <w:t xml:space="preserve"> con distinto propósito, por ejemplo</w:t>
      </w:r>
      <w:r w:rsidR="00074ADE">
        <w:t xml:space="preserve">: </w:t>
      </w:r>
      <w:r w:rsidR="0037584F">
        <w:t xml:space="preserve">educación, lluvia de ideas </w:t>
      </w:r>
      <w:r w:rsidR="0037584F">
        <w:fldChar w:fldCharType="begin" w:fldLock="1"/>
      </w:r>
      <w:r w:rsidR="00D51B0A">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instrText>
      </w:r>
      <w:r w:rsidR="0037584F">
        <w:fldChar w:fldCharType="separate"/>
      </w:r>
      <w:r w:rsidR="00CE5F1B" w:rsidRPr="00CE5F1B">
        <w:rPr>
          <w:noProof/>
        </w:rPr>
        <w:t>[11]</w:t>
      </w:r>
      <w:r w:rsidR="0037584F">
        <w:fldChar w:fldCharType="end"/>
      </w:r>
      <w:r w:rsidR="0037584F">
        <w:t xml:space="preserve"> </w:t>
      </w:r>
      <w:r w:rsidR="0037584F">
        <w:fldChar w:fldCharType="begin" w:fldLock="1"/>
      </w:r>
      <w:r w:rsidR="00641529">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0037584F">
        <w:fldChar w:fldCharType="separate"/>
      </w:r>
      <w:r w:rsidR="00334B27" w:rsidRPr="00334B27">
        <w:rPr>
          <w:noProof/>
        </w:rPr>
        <w:t>[35]</w:t>
      </w:r>
      <w:r w:rsidR="0037584F">
        <w:fldChar w:fldCharType="end"/>
      </w:r>
      <w:r>
        <w:t xml:space="preserve">. </w:t>
      </w:r>
      <w:r w:rsidR="0037584F">
        <w:t xml:space="preserve">Sin embargo, </w:t>
      </w:r>
      <w:r w:rsidR="00C855C6">
        <w:t>revisión</w:t>
      </w:r>
      <w:r w:rsidR="0037584F">
        <w:t xml:space="preserve"> previa de la literatura </w:t>
      </w:r>
      <w:r w:rsidR="00C855C6">
        <w:t>muestra</w:t>
      </w:r>
      <w:r w:rsidR="0037584F">
        <w:t xml:space="preserve"> que no se ha explorado el uso de </w:t>
      </w:r>
      <w:r w:rsidR="003206D5">
        <w:t>tabletops</w:t>
      </w:r>
      <w:r w:rsidR="0037584F">
        <w:t xml:space="preserve"> para el diseño de software. </w:t>
      </w:r>
      <w:r>
        <w:t xml:space="preserve">El objetivo de esta sección es revisar </w:t>
      </w:r>
      <w:r w:rsidR="00C855C6">
        <w:t xml:space="preserve">y comparar </w:t>
      </w:r>
      <w:r>
        <w:t>dos soluciones existentes</w:t>
      </w:r>
      <w:r w:rsidR="0037584F">
        <w:t xml:space="preserve"> </w:t>
      </w:r>
      <w:r w:rsidR="00074ADE">
        <w:t>de</w:t>
      </w:r>
      <w:r w:rsidR="0037584F">
        <w:t xml:space="preserve"> trabajo colaborativo</w:t>
      </w:r>
      <w:r w:rsidR="00074ADE">
        <w:t xml:space="preserve"> en tabletops</w:t>
      </w:r>
      <w:r w:rsidR="0037584F">
        <w:t xml:space="preserve"> para la elaboración de diagramas </w:t>
      </w:r>
      <w:r w:rsidR="00074ADE">
        <w:t>de propósito genérico (mapas mentales y lluvia de ideas)</w:t>
      </w:r>
      <w:r w:rsidR="0037584F">
        <w:t>,</w:t>
      </w:r>
      <w:r>
        <w:t xml:space="preserve"> cuyas pautas de diseño han servido para el desarrollo de la propuesta de sistema que contiene este estudio.</w:t>
      </w:r>
    </w:p>
    <w:p w14:paraId="2FFEAA32" w14:textId="77777777" w:rsidR="0043460A" w:rsidRDefault="0043460A" w:rsidP="00B02238">
      <w:pPr>
        <w:pStyle w:val="Texto"/>
        <w:ind w:left="1416"/>
      </w:pPr>
    </w:p>
    <w:p w14:paraId="2CE619D3" w14:textId="77777777" w:rsidR="00074ADE" w:rsidRDefault="00074ADE" w:rsidP="00B02238">
      <w:pPr>
        <w:pStyle w:val="Texto"/>
        <w:ind w:left="1416"/>
      </w:pPr>
    </w:p>
    <w:p w14:paraId="12798EEB" w14:textId="77777777" w:rsidR="00074ADE" w:rsidRDefault="00074ADE" w:rsidP="00B02238">
      <w:pPr>
        <w:pStyle w:val="Texto"/>
        <w:ind w:left="1416"/>
      </w:pPr>
    </w:p>
    <w:p w14:paraId="5C6854EE" w14:textId="3D6D7BB6" w:rsidR="00E45E9E" w:rsidRPr="00E45E9E" w:rsidRDefault="00E45E9E" w:rsidP="00B02238">
      <w:pPr>
        <w:pStyle w:val="Texto"/>
        <w:ind w:left="1416"/>
        <w:rPr>
          <w:b/>
        </w:rPr>
      </w:pPr>
      <w:r w:rsidRPr="00E45E9E">
        <w:rPr>
          <w:b/>
        </w:rPr>
        <w:lastRenderedPageBreak/>
        <w:t>MindMap Application</w:t>
      </w:r>
    </w:p>
    <w:p w14:paraId="6991B5FD" w14:textId="18680309" w:rsidR="007A7792" w:rsidRDefault="008216C7" w:rsidP="00B02238">
      <w:pPr>
        <w:pStyle w:val="Texto"/>
        <w:ind w:left="1416"/>
      </w:pPr>
      <w:r>
        <w:t xml:space="preserve">Sinmai &amp; Andras </w:t>
      </w:r>
      <w:r w:rsidRPr="00E45E9E">
        <w:fldChar w:fldCharType="begin" w:fldLock="1"/>
      </w:r>
      <w:r w:rsidR="0064152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rsidRPr="00E45E9E">
        <w:fldChar w:fldCharType="separate"/>
      </w:r>
      <w:r w:rsidR="00334B27" w:rsidRPr="00334B27">
        <w:rPr>
          <w:noProof/>
        </w:rPr>
        <w:t>[36]</w:t>
      </w:r>
      <w:r w:rsidRPr="00E45E9E">
        <w:fldChar w:fldCharType="end"/>
      </w:r>
      <w:r>
        <w:t xml:space="preserve"> han conducido un estudio de la usabilidad de la combinación de un tabletop y tablets en el contexto de un trabajo colaborativo. Para estos fines, han desarrollado una aplicación para la creación colaborativa de mapas mentales.</w:t>
      </w:r>
    </w:p>
    <w:p w14:paraId="428D8E61" w14:textId="2619B6B0" w:rsidR="003706D5" w:rsidRDefault="00AD4F2B" w:rsidP="00B02238">
      <w:pPr>
        <w:pStyle w:val="Texto"/>
        <w:ind w:left="1416"/>
      </w:pPr>
      <w:r>
        <w:t xml:space="preserve">MindMap </w:t>
      </w:r>
      <w:r w:rsidR="00294701">
        <w:t>utiliza interacción directa a través de los dedos para la participación en la superficie colaborativa. Para favorecer la participación de los integrantes del trabajo, esta aplicación brinda la posibilidad de interactuar de manera simultánea e independiente.</w:t>
      </w:r>
      <w:r>
        <w:t xml:space="preserve"> Cada usuario tiene la posibilidad de crear </w:t>
      </w:r>
      <w:r w:rsidR="003706D5">
        <w:t>nodos</w:t>
      </w:r>
      <w:r>
        <w:t xml:space="preserve"> rectangulares a través de menús (ver figura</w:t>
      </w:r>
      <w:r w:rsidR="00CE5F1B">
        <w:t xml:space="preserve"> 7</w:t>
      </w:r>
      <w:r w:rsidR="003706D5">
        <w:t>-</w:t>
      </w:r>
      <w:r>
        <w:t>b). Estos representarán las ideas del mapa mental, y son alimentados de información a través de un teclado virtual (ver figura</w:t>
      </w:r>
      <w:r w:rsidR="00CE5F1B">
        <w:t xml:space="preserve"> 7</w:t>
      </w:r>
      <w:r w:rsidR="003706D5">
        <w:t>-</w:t>
      </w:r>
      <w:r>
        <w:t xml:space="preserve">c) que se muestra directamente en la superficie colaborativa. </w:t>
      </w:r>
      <w:r w:rsidR="003706D5">
        <w:t xml:space="preserve">Cada nodo idea puede ser arrastrado a través de toda la superficie y ser conectado directamente a nodos padres. </w:t>
      </w:r>
      <w:r>
        <w:t xml:space="preserve"> Una particularidad de esta aplicación es la definición de espacios personales</w:t>
      </w:r>
      <w:r w:rsidR="003706D5">
        <w:t xml:space="preserve"> fijos para cada usuario y un espacio público</w:t>
      </w:r>
      <w:r>
        <w:t xml:space="preserve"> para la interacción</w:t>
      </w:r>
      <w:r w:rsidR="003706D5">
        <w:t xml:space="preserve"> (</w:t>
      </w:r>
      <w:r w:rsidR="00CE5F1B">
        <w:t>ver figura 7</w:t>
      </w:r>
      <w:r w:rsidR="003706D5">
        <w:t>-a)</w:t>
      </w:r>
      <w:r>
        <w:t>.</w:t>
      </w:r>
      <w:r w:rsidR="003706D5">
        <w:t xml:space="preserve"> El espacio personal está diseñado para la creación de nuevos elementos del mapa mental, mientras que el espacio público está reservado para la visualización del trabajo colaborativo.</w:t>
      </w:r>
    </w:p>
    <w:p w14:paraId="64CD38EC" w14:textId="3C495410" w:rsidR="00294701" w:rsidRDefault="00AA23FF" w:rsidP="00B02238">
      <w:pPr>
        <w:pStyle w:val="Texto"/>
        <w:ind w:left="1416"/>
      </w:pPr>
      <w:r>
        <w:lastRenderedPageBreak/>
        <w:t>Esta aplicación considera la definición de</w:t>
      </w:r>
      <w:r w:rsidR="003706D5">
        <w:t xml:space="preserve"> espacio de trabajo privado, que está representado por  la apl</w:t>
      </w:r>
      <w:r>
        <w:t>icación que está instalada en una t</w:t>
      </w:r>
      <w:r w:rsidR="003706D5">
        <w:t xml:space="preserve">ablet </w:t>
      </w:r>
      <w:r>
        <w:t>que utiliza el usuario. La t</w:t>
      </w:r>
      <w:r w:rsidR="003706D5">
        <w:t>ablet se conecta a la aplicación principal de la superficie a través de WiFi para poder visualizar el mapa completo y también poder crear, borrar, editar n</w:t>
      </w:r>
      <w:r w:rsidR="00A70B4A">
        <w:t xml:space="preserve">odos del mapa mental. De acuerdo a los autores, </w:t>
      </w:r>
      <w:r w:rsidR="00074ADE">
        <w:t>crear</w:t>
      </w:r>
      <w:r w:rsidR="00A70B4A">
        <w:t xml:space="preserve"> un espacio privado para que el usuario</w:t>
      </w:r>
      <w:r w:rsidR="00074ADE">
        <w:t xml:space="preserve"> puede ser ventajoso, pues le facilita al usuario, </w:t>
      </w:r>
      <w:r w:rsidR="00A70B4A">
        <w:t>expresar y construir ideas que aún no está listo para compartir.</w:t>
      </w:r>
    </w:p>
    <w:p w14:paraId="7D569A35" w14:textId="41EE736E" w:rsidR="00294701" w:rsidRDefault="00AD4F2B" w:rsidP="00B02238">
      <w:pPr>
        <w:pStyle w:val="Texto"/>
        <w:ind w:left="1416"/>
      </w:pPr>
      <w:r>
        <w:rPr>
          <w:noProof/>
          <w:lang w:val="en-US" w:eastAsia="en-US"/>
        </w:rPr>
        <w:drawing>
          <wp:inline distT="0" distB="0" distL="0" distR="0" wp14:anchorId="65B62C16" wp14:editId="1188A353">
            <wp:extent cx="5257800" cy="1571625"/>
            <wp:effectExtent l="0" t="0" r="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57800" cy="1571625"/>
                    </a:xfrm>
                    <a:prstGeom prst="rect">
                      <a:avLst/>
                    </a:prstGeom>
                    <a:noFill/>
                    <a:ln>
                      <a:noFill/>
                    </a:ln>
                  </pic:spPr>
                </pic:pic>
              </a:graphicData>
            </a:graphic>
          </wp:inline>
        </w:drawing>
      </w:r>
    </w:p>
    <w:p w14:paraId="4BF6FEFE" w14:textId="75B56666" w:rsidR="00294701" w:rsidRDefault="0019566A" w:rsidP="00B02238">
      <w:pPr>
        <w:pStyle w:val="Texto"/>
        <w:ind w:left="1416"/>
      </w:pPr>
      <w:r>
        <w:rPr>
          <w:b/>
          <w:sz w:val="16"/>
          <w:szCs w:val="16"/>
        </w:rPr>
        <w:t xml:space="preserve">Figura </w:t>
      </w:r>
      <w:r w:rsidR="00CE5F1B" w:rsidRPr="0019566A">
        <w:rPr>
          <w:b/>
          <w:sz w:val="16"/>
          <w:szCs w:val="16"/>
        </w:rPr>
        <w:t>7</w:t>
      </w:r>
      <w:r>
        <w:rPr>
          <w:b/>
          <w:sz w:val="16"/>
          <w:szCs w:val="16"/>
        </w:rPr>
        <w:t>:</w:t>
      </w:r>
      <w:r>
        <w:rPr>
          <w:sz w:val="16"/>
          <w:szCs w:val="16"/>
        </w:rPr>
        <w:t xml:space="preserve"> Esquema de solución  y forma de interacción de MindMap </w:t>
      </w:r>
      <w:r>
        <w:rPr>
          <w:b/>
          <w:sz w:val="16"/>
          <w:szCs w:val="16"/>
        </w:rPr>
        <w:t>.F</w:t>
      </w:r>
      <w:r w:rsidR="00294701" w:rsidRPr="0019566A">
        <w:rPr>
          <w:b/>
          <w:sz w:val="16"/>
          <w:szCs w:val="16"/>
        </w:rPr>
        <w:t>uente:</w:t>
      </w:r>
      <w:r w:rsidR="00294701" w:rsidRPr="00144FEC">
        <w:rPr>
          <w:sz w:val="16"/>
          <w:szCs w:val="16"/>
        </w:rPr>
        <w:t xml:space="preserve"> </w:t>
      </w:r>
      <w:r w:rsidR="00294701">
        <w:rPr>
          <w:sz w:val="16"/>
          <w:szCs w:val="16"/>
        </w:rPr>
        <w:fldChar w:fldCharType="begin" w:fldLock="1"/>
      </w:r>
      <w:r w:rsidR="00641529">
        <w:rPr>
          <w:sz w:val="16"/>
          <w:szCs w:val="16"/>
        </w:rPr>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rsidR="00294701">
        <w:rPr>
          <w:sz w:val="16"/>
          <w:szCs w:val="16"/>
        </w:rPr>
        <w:fldChar w:fldCharType="separate"/>
      </w:r>
      <w:r w:rsidR="00334B27" w:rsidRPr="00334B27">
        <w:rPr>
          <w:noProof/>
          <w:sz w:val="16"/>
          <w:szCs w:val="16"/>
        </w:rPr>
        <w:t>[36]</w:t>
      </w:r>
      <w:r w:rsidR="00294701">
        <w:rPr>
          <w:sz w:val="16"/>
          <w:szCs w:val="16"/>
        </w:rPr>
        <w:fldChar w:fldCharType="end"/>
      </w:r>
    </w:p>
    <w:p w14:paraId="2BF3BCB8" w14:textId="77777777" w:rsidR="00294701" w:rsidRDefault="00294701" w:rsidP="00B02238">
      <w:pPr>
        <w:pStyle w:val="Texto"/>
        <w:ind w:left="1416"/>
      </w:pPr>
    </w:p>
    <w:p w14:paraId="058E6292" w14:textId="09F1C156" w:rsidR="00A70B4A" w:rsidRDefault="00A70B4A" w:rsidP="00B02238">
      <w:pPr>
        <w:pStyle w:val="Texto"/>
        <w:ind w:left="1416"/>
      </w:pPr>
      <w:r>
        <w:t>Previa la construcción de la aplicación, los autores definieron metas de diseño, con el objetivo de contar con directrices durante el desarrollo de la misma. Las cuales son:</w:t>
      </w:r>
    </w:p>
    <w:p w14:paraId="4190D855" w14:textId="4430AEAE" w:rsidR="00A70B4A" w:rsidRDefault="00A70B4A" w:rsidP="00871AD6">
      <w:pPr>
        <w:pStyle w:val="Texto"/>
        <w:numPr>
          <w:ilvl w:val="0"/>
          <w:numId w:val="11"/>
        </w:numPr>
        <w:ind w:left="2136"/>
      </w:pPr>
      <w:r>
        <w:t xml:space="preserve">Soporte multiusuario: Una de las metas </w:t>
      </w:r>
      <w:r w:rsidR="00AA23FF">
        <w:t>más</w:t>
      </w:r>
      <w:r>
        <w:t xml:space="preserve"> importantes, ya que es necesaria para poder brindar la capacidad de trabajar paralelamente al grupo. </w:t>
      </w:r>
    </w:p>
    <w:p w14:paraId="25C0375F" w14:textId="751E04C4" w:rsidR="00A70B4A" w:rsidRDefault="00A70B4A" w:rsidP="00871AD6">
      <w:pPr>
        <w:pStyle w:val="Texto"/>
        <w:numPr>
          <w:ilvl w:val="0"/>
          <w:numId w:val="11"/>
        </w:numPr>
        <w:ind w:left="2136"/>
      </w:pPr>
      <w:r>
        <w:lastRenderedPageBreak/>
        <w:t xml:space="preserve">Soportar alojamiento de usuarios: </w:t>
      </w:r>
      <w:r w:rsidR="00513EE1">
        <w:t xml:space="preserve">La superficie tiene ángulo de visión de 360°. Por lo que esta directriz </w:t>
      </w:r>
      <w:r>
        <w:t xml:space="preserve">expresa que el usuario pueda interactuar con la superficie </w:t>
      </w:r>
      <w:r w:rsidR="00513EE1">
        <w:t>desde cualquier punto de vista. Brindando la posibilidad de crear, editar eliminar nodos del mapa mental sin importar la orientación del usuario alrededor de la superficie.</w:t>
      </w:r>
    </w:p>
    <w:p w14:paraId="373B32F0" w14:textId="56F716F8" w:rsidR="00513EE1" w:rsidRDefault="00513EE1" w:rsidP="00871AD6">
      <w:pPr>
        <w:pStyle w:val="Texto"/>
        <w:numPr>
          <w:ilvl w:val="0"/>
          <w:numId w:val="11"/>
        </w:numPr>
        <w:ind w:left="2136"/>
      </w:pPr>
      <w:r>
        <w:t>Soportar la transición entre trabajo individual y colaborativo: Esta característica del sistema hace fácil la diferenciación entre aportacion</w:t>
      </w:r>
      <w:r w:rsidR="00074ADE">
        <w:t>es individuales. MindMap hace</w:t>
      </w:r>
      <w:r>
        <w:t xml:space="preserve"> diferenciación de usuarios a través del uso del espacio personal y representación de colores. Los nodos que representan las ideas del mapa mental poseen un color distinto para cada nivel de jerarquía del mapa mental. Mientras que el color del texto que contiene este nodo diferencia al autor de dicha idea.</w:t>
      </w:r>
    </w:p>
    <w:p w14:paraId="5B53D697" w14:textId="77777777" w:rsidR="00513EE1" w:rsidRDefault="00513EE1" w:rsidP="00B02238">
      <w:pPr>
        <w:pStyle w:val="Texto"/>
        <w:ind w:left="1416"/>
      </w:pPr>
    </w:p>
    <w:p w14:paraId="220A0AA8" w14:textId="0BEFE52C" w:rsidR="00294701" w:rsidRDefault="00A70B4A" w:rsidP="00B02238">
      <w:pPr>
        <w:pStyle w:val="Texto"/>
        <w:ind w:left="1416"/>
      </w:pPr>
      <w:r>
        <w:t xml:space="preserve"> </w:t>
      </w:r>
      <w:r w:rsidR="00513EE1">
        <w:t xml:space="preserve">Al concluir su trabajo, los autores reportan </w:t>
      </w:r>
      <w:r w:rsidR="001F5B41">
        <w:t xml:space="preserve">los </w:t>
      </w:r>
      <w:r w:rsidR="00294701">
        <w:t xml:space="preserve">resultados </w:t>
      </w:r>
      <w:r w:rsidR="001F5B41">
        <w:t xml:space="preserve">de su experimentación comparativa entre uso de tabletops y lápiz y papel </w:t>
      </w:r>
      <w:r w:rsidR="00294701">
        <w:t xml:space="preserve">demuestran que el combinar el uso de tabletops y dispositivos móviles </w:t>
      </w:r>
      <w:r w:rsidR="00AD4F2B">
        <w:t>alienta</w:t>
      </w:r>
      <w:r w:rsidR="00513EE1">
        <w:t xml:space="preserve"> el trabajo en equipo. Sin embargo, no encuentran diferencias en la calidad del trabajo</w:t>
      </w:r>
      <w:r w:rsidR="001F5B41">
        <w:t xml:space="preserve"> </w:t>
      </w:r>
      <w:r w:rsidR="00074ADE">
        <w:t xml:space="preserve">comparado con </w:t>
      </w:r>
      <w:r w:rsidR="001F5B41">
        <w:t xml:space="preserve">los grupos </w:t>
      </w:r>
      <w:r w:rsidR="00074ADE">
        <w:t xml:space="preserve">de control </w:t>
      </w:r>
      <w:r w:rsidR="001F5B41">
        <w:t xml:space="preserve">que usaron </w:t>
      </w:r>
      <w:r w:rsidR="00074ADE">
        <w:t>herramientas tradicionales</w:t>
      </w:r>
      <w:r w:rsidR="001F5B41">
        <w:t>.</w:t>
      </w:r>
    </w:p>
    <w:p w14:paraId="47B25F59" w14:textId="77777777" w:rsidR="00A40198" w:rsidRDefault="00A40198" w:rsidP="00B02238">
      <w:pPr>
        <w:pStyle w:val="Subtitulocapitulo"/>
        <w:numPr>
          <w:ilvl w:val="0"/>
          <w:numId w:val="0"/>
        </w:numPr>
        <w:ind w:left="1383"/>
        <w:jc w:val="both"/>
        <w:rPr>
          <w:b w:val="0"/>
          <w:sz w:val="24"/>
        </w:rPr>
      </w:pPr>
    </w:p>
    <w:p w14:paraId="271BAF21" w14:textId="6C1A4ABF" w:rsidR="00A40198" w:rsidRPr="00A40198" w:rsidRDefault="00A40198" w:rsidP="00B02238">
      <w:pPr>
        <w:pStyle w:val="Subtitulocapitulo"/>
        <w:numPr>
          <w:ilvl w:val="0"/>
          <w:numId w:val="0"/>
        </w:numPr>
        <w:ind w:left="1383"/>
        <w:jc w:val="both"/>
        <w:rPr>
          <w:sz w:val="24"/>
        </w:rPr>
      </w:pPr>
      <w:r w:rsidRPr="00A40198">
        <w:rPr>
          <w:sz w:val="24"/>
        </w:rPr>
        <w:t>TATIN-PIC</w:t>
      </w:r>
    </w:p>
    <w:p w14:paraId="55CE8253" w14:textId="039A874D" w:rsidR="004F3992" w:rsidRDefault="004F3992" w:rsidP="00B02238">
      <w:pPr>
        <w:pStyle w:val="Subtitulocapitulo"/>
        <w:numPr>
          <w:ilvl w:val="0"/>
          <w:numId w:val="0"/>
        </w:numPr>
        <w:ind w:left="1383"/>
        <w:jc w:val="both"/>
        <w:rPr>
          <w:b w:val="0"/>
          <w:sz w:val="24"/>
        </w:rPr>
      </w:pPr>
      <w:r w:rsidRPr="004F3992">
        <w:rPr>
          <w:b w:val="0"/>
          <w:bCs w:val="0"/>
          <w:sz w:val="24"/>
        </w:rPr>
        <w:t>A.</w:t>
      </w:r>
      <w:r>
        <w:rPr>
          <w:b w:val="0"/>
          <w:sz w:val="24"/>
        </w:rPr>
        <w:t xml:space="preserve"> </w:t>
      </w:r>
      <w:r w:rsidR="00A40198">
        <w:rPr>
          <w:b w:val="0"/>
          <w:sz w:val="24"/>
        </w:rPr>
        <w:t xml:space="preserve">Jones et al. </w:t>
      </w:r>
      <w:r w:rsidR="00A40198">
        <w:rPr>
          <w:b w:val="0"/>
          <w:sz w:val="24"/>
        </w:rPr>
        <w:fldChar w:fldCharType="begin" w:fldLock="1"/>
      </w:r>
      <w:r w:rsidR="00641529">
        <w:rPr>
          <w:b w:val="0"/>
          <w:sz w:val="24"/>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00A40198">
        <w:rPr>
          <w:b w:val="0"/>
          <w:sz w:val="24"/>
        </w:rPr>
        <w:fldChar w:fldCharType="separate"/>
      </w:r>
      <w:r w:rsidR="00334B27" w:rsidRPr="00334B27">
        <w:rPr>
          <w:b w:val="0"/>
          <w:noProof/>
          <w:sz w:val="24"/>
        </w:rPr>
        <w:t>[35]</w:t>
      </w:r>
      <w:r w:rsidR="00A40198">
        <w:rPr>
          <w:b w:val="0"/>
          <w:sz w:val="24"/>
        </w:rPr>
        <w:fldChar w:fldCharType="end"/>
      </w:r>
      <w:r w:rsidR="00A40198">
        <w:rPr>
          <w:b w:val="0"/>
          <w:sz w:val="24"/>
        </w:rPr>
        <w:t xml:space="preserve"> </w:t>
      </w:r>
      <w:r w:rsidR="00CE5F1B">
        <w:rPr>
          <w:b w:val="0"/>
          <w:sz w:val="24"/>
        </w:rPr>
        <w:t>propone una solución</w:t>
      </w:r>
      <w:r w:rsidR="00A40198">
        <w:rPr>
          <w:b w:val="0"/>
          <w:sz w:val="24"/>
        </w:rPr>
        <w:t xml:space="preserve"> llamada TATIN-PIC</w:t>
      </w:r>
      <w:r w:rsidR="00CE5F1B">
        <w:rPr>
          <w:b w:val="0"/>
          <w:sz w:val="24"/>
        </w:rPr>
        <w:t xml:space="preserve"> (ver figura 8</w:t>
      </w:r>
      <w:r w:rsidR="00A40198">
        <w:rPr>
          <w:b w:val="0"/>
          <w:sz w:val="24"/>
        </w:rPr>
        <w:t>),  la cual utiliza una superficie táctil horizont</w:t>
      </w:r>
      <w:r w:rsidR="00CE5F1B">
        <w:rPr>
          <w:b w:val="0"/>
          <w:sz w:val="24"/>
        </w:rPr>
        <w:t xml:space="preserve">al </w:t>
      </w:r>
      <w:r w:rsidR="00A40198">
        <w:rPr>
          <w:b w:val="0"/>
          <w:sz w:val="24"/>
        </w:rPr>
        <w:t xml:space="preserve">y una pizarra interactiva para realizar trabajo colaborativo. TATIN-PIC representa diagramas colaborativos simples para facilitar lluvias de ideas a través de la creación de pequeñas notas rectangulares o </w:t>
      </w:r>
      <w:r w:rsidR="00A40198" w:rsidRPr="003D78ED">
        <w:rPr>
          <w:b w:val="0"/>
          <w:i/>
          <w:sz w:val="24"/>
        </w:rPr>
        <w:t>post-it</w:t>
      </w:r>
      <w:r w:rsidR="00A40198">
        <w:rPr>
          <w:b w:val="0"/>
          <w:sz w:val="24"/>
        </w:rPr>
        <w:t>. Existe un flujo del trabajo definido para los participantes de esta solución, que está dividida en 2 fases:</w:t>
      </w:r>
    </w:p>
    <w:p w14:paraId="14FFC3A1" w14:textId="58E36935" w:rsidR="00A40198" w:rsidRDefault="00A40198" w:rsidP="00B02238">
      <w:pPr>
        <w:pStyle w:val="Subtitulocapitulo"/>
        <w:numPr>
          <w:ilvl w:val="0"/>
          <w:numId w:val="0"/>
        </w:numPr>
        <w:ind w:left="1383"/>
        <w:jc w:val="both"/>
        <w:rPr>
          <w:b w:val="0"/>
          <w:sz w:val="24"/>
        </w:rPr>
      </w:pPr>
      <w:r>
        <w:rPr>
          <w:b w:val="0"/>
          <w:sz w:val="24"/>
        </w:rPr>
        <w:t xml:space="preserve">La primera fase, llamada fase de </w:t>
      </w:r>
      <w:r w:rsidRPr="004142E9">
        <w:rPr>
          <w:b w:val="0"/>
          <w:i/>
          <w:sz w:val="24"/>
        </w:rPr>
        <w:t>acción</w:t>
      </w:r>
      <w:r>
        <w:rPr>
          <w:b w:val="0"/>
          <w:sz w:val="24"/>
        </w:rPr>
        <w:t>, se utiliza la superficie colaborativa permite la creación de post-it. Estas pequeñas notas pueden ser creadas a través de la realización de gestos sobre la superficie; con la posibilidad de utilizar un teclado virtual para alimentarlos con texto. Además TATIN-PIC utiliza un reconocedor de voz que permite a cada participante utilizar comandos u órdenes habladas para crear post-it o ingresar texto de una manera más sencilla. Otra forma de ingresar información en esta solución es, utilizar dispositivo</w:t>
      </w:r>
      <w:r w:rsidR="002E39B0">
        <w:rPr>
          <w:b w:val="0"/>
          <w:sz w:val="24"/>
        </w:rPr>
        <w:t>s móviles (tablet o smartphone</w:t>
      </w:r>
      <w:r>
        <w:rPr>
          <w:b w:val="0"/>
          <w:sz w:val="24"/>
        </w:rPr>
        <w:t xml:space="preserve"> ) que sirven como espacio de trabajo personal para el ingreso de texto sobre cualquier post-it creado previamente; que favorece el análisis individual e inhibe en cierto grado la aprehensión a la evaluación.</w:t>
      </w:r>
    </w:p>
    <w:p w14:paraId="6C1EA6C9" w14:textId="77777777" w:rsidR="004F3992" w:rsidRDefault="004F3992" w:rsidP="00B02238">
      <w:pPr>
        <w:pStyle w:val="Subtitulocapitulo"/>
        <w:numPr>
          <w:ilvl w:val="0"/>
          <w:numId w:val="0"/>
        </w:numPr>
        <w:ind w:left="1383"/>
        <w:jc w:val="both"/>
        <w:rPr>
          <w:b w:val="0"/>
          <w:sz w:val="24"/>
        </w:rPr>
      </w:pPr>
    </w:p>
    <w:p w14:paraId="3300A4AC" w14:textId="77777777" w:rsidR="00A40198" w:rsidRDefault="00A40198" w:rsidP="00B02238">
      <w:pPr>
        <w:pStyle w:val="Subtitulocapitulo"/>
        <w:numPr>
          <w:ilvl w:val="0"/>
          <w:numId w:val="0"/>
        </w:numPr>
        <w:ind w:left="1383"/>
        <w:jc w:val="both"/>
        <w:rPr>
          <w:b w:val="0"/>
          <w:sz w:val="24"/>
        </w:rPr>
      </w:pPr>
      <w:r>
        <w:rPr>
          <w:b w:val="0"/>
          <w:sz w:val="24"/>
        </w:rPr>
        <w:t xml:space="preserve">La segunda fase es la de </w:t>
      </w:r>
      <w:r w:rsidRPr="004142E9">
        <w:rPr>
          <w:b w:val="0"/>
          <w:i/>
          <w:sz w:val="24"/>
        </w:rPr>
        <w:t>reflexión</w:t>
      </w:r>
      <w:r>
        <w:rPr>
          <w:b w:val="0"/>
          <w:sz w:val="24"/>
        </w:rPr>
        <w:t xml:space="preserve"> del trabajo. Esta se realiza a través una proyección frontal para la observación del trabajo grupal resumido, que favorece la discusión y la convergencia de ideas sobre una solución de un trabajo colaborativo.</w:t>
      </w:r>
    </w:p>
    <w:p w14:paraId="6EF158B0" w14:textId="77777777" w:rsidR="004F3992" w:rsidRDefault="004F3992" w:rsidP="00B02238">
      <w:pPr>
        <w:pStyle w:val="Subtitulocapitulo"/>
        <w:numPr>
          <w:ilvl w:val="0"/>
          <w:numId w:val="0"/>
        </w:numPr>
        <w:ind w:left="1383"/>
        <w:jc w:val="both"/>
        <w:rPr>
          <w:b w:val="0"/>
          <w:sz w:val="24"/>
        </w:rPr>
      </w:pPr>
    </w:p>
    <w:p w14:paraId="3ABA2244" w14:textId="77777777" w:rsidR="00A40198" w:rsidRDefault="00A40198" w:rsidP="00B02238">
      <w:pPr>
        <w:pStyle w:val="Subtitulocapitulo"/>
        <w:numPr>
          <w:ilvl w:val="0"/>
          <w:numId w:val="0"/>
        </w:numPr>
        <w:ind w:left="1383"/>
        <w:jc w:val="both"/>
        <w:rPr>
          <w:b w:val="0"/>
          <w:sz w:val="24"/>
        </w:rPr>
      </w:pPr>
      <w:r>
        <w:rPr>
          <w:b w:val="0"/>
          <w:sz w:val="24"/>
        </w:rPr>
        <w:t xml:space="preserve">Estas fases de TATIN-PIC funcionan de manera simultánea, por lo que es posible aportar al diseño colaborativo y reflexionar el trabajo simplemente dirigiendo la atención hacia la superficie colaborativa o la pizarra interactiva según lo que se requiera. </w:t>
      </w:r>
    </w:p>
    <w:p w14:paraId="11C164FF" w14:textId="77777777" w:rsidR="00A40198" w:rsidRDefault="00A40198" w:rsidP="00B02238">
      <w:pPr>
        <w:pStyle w:val="Subtitulocapitulo"/>
        <w:keepNext/>
        <w:numPr>
          <w:ilvl w:val="0"/>
          <w:numId w:val="0"/>
        </w:numPr>
        <w:ind w:left="1383"/>
        <w:jc w:val="center"/>
      </w:pPr>
      <w:r>
        <w:rPr>
          <w:noProof/>
          <w:lang w:val="en-US" w:eastAsia="en-US"/>
        </w:rPr>
        <w:drawing>
          <wp:inline distT="0" distB="0" distL="0" distR="0" wp14:anchorId="5E42985A" wp14:editId="3BDBAB88">
            <wp:extent cx="4218780" cy="2600042"/>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2118" cy="2608262"/>
                    </a:xfrm>
                    <a:prstGeom prst="rect">
                      <a:avLst/>
                    </a:prstGeom>
                    <a:noFill/>
                    <a:ln>
                      <a:noFill/>
                    </a:ln>
                  </pic:spPr>
                </pic:pic>
              </a:graphicData>
            </a:graphic>
          </wp:inline>
        </w:drawing>
      </w:r>
    </w:p>
    <w:p w14:paraId="434C3964" w14:textId="1DAADF98" w:rsidR="00A40198" w:rsidRPr="004F2E70" w:rsidRDefault="00A40198" w:rsidP="00B02238">
      <w:pPr>
        <w:pStyle w:val="Caption"/>
        <w:ind w:left="591"/>
        <w:jc w:val="center"/>
        <w:rPr>
          <w:rFonts w:ascii="Arial" w:hAnsi="Arial" w:cs="Arial"/>
          <w:b/>
          <w:i w:val="0"/>
          <w:color w:val="auto"/>
          <w:sz w:val="24"/>
        </w:rPr>
      </w:pPr>
      <w:r w:rsidRPr="004F2E70">
        <w:rPr>
          <w:rFonts w:ascii="Arial" w:hAnsi="Arial" w:cs="Arial"/>
          <w:i w:val="0"/>
          <w:color w:val="auto"/>
        </w:rPr>
        <w:t xml:space="preserve">Figura </w:t>
      </w:r>
      <w:r w:rsidR="00CE5F1B" w:rsidRPr="004F2E70">
        <w:rPr>
          <w:rFonts w:ascii="Arial" w:hAnsi="Arial" w:cs="Arial"/>
          <w:i w:val="0"/>
          <w:color w:val="auto"/>
        </w:rPr>
        <w:t>8</w:t>
      </w:r>
      <w:r w:rsidRPr="004F2E70">
        <w:rPr>
          <w:rFonts w:ascii="Arial" w:hAnsi="Arial" w:cs="Arial"/>
          <w:i w:val="0"/>
          <w:color w:val="auto"/>
        </w:rPr>
        <w:t xml:space="preserve">: Esquema de la solución TATIN-PIC. Fuente: </w:t>
      </w:r>
      <w:r w:rsidRPr="004F2E70">
        <w:rPr>
          <w:rFonts w:ascii="Arial" w:hAnsi="Arial" w:cs="Arial"/>
          <w:i w:val="0"/>
          <w:color w:val="auto"/>
        </w:rPr>
        <w:fldChar w:fldCharType="begin" w:fldLock="1"/>
      </w:r>
      <w:r w:rsidR="00641529">
        <w:rPr>
          <w:rFonts w:ascii="Arial" w:hAnsi="Arial" w:cs="Arial"/>
          <w:i w:val="0"/>
          <w:color w:val="auto"/>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Pr="004F2E70">
        <w:rPr>
          <w:rFonts w:ascii="Arial" w:hAnsi="Arial" w:cs="Arial"/>
          <w:i w:val="0"/>
          <w:color w:val="auto"/>
        </w:rPr>
        <w:fldChar w:fldCharType="separate"/>
      </w:r>
      <w:r w:rsidR="00334B27" w:rsidRPr="004F2E70">
        <w:rPr>
          <w:rFonts w:ascii="Arial" w:hAnsi="Arial" w:cs="Arial"/>
          <w:i w:val="0"/>
          <w:noProof/>
          <w:color w:val="auto"/>
        </w:rPr>
        <w:t>[35]</w:t>
      </w:r>
      <w:r w:rsidRPr="004F2E70">
        <w:rPr>
          <w:rFonts w:ascii="Arial" w:hAnsi="Arial" w:cs="Arial"/>
          <w:i w:val="0"/>
          <w:color w:val="auto"/>
        </w:rPr>
        <w:fldChar w:fldCharType="end"/>
      </w:r>
    </w:p>
    <w:p w14:paraId="707F39E7" w14:textId="77777777" w:rsidR="001F5B41" w:rsidRDefault="001F5B41" w:rsidP="00B02238">
      <w:pPr>
        <w:pStyle w:val="Texto"/>
        <w:ind w:left="1416"/>
      </w:pPr>
    </w:p>
    <w:p w14:paraId="7C026C0B" w14:textId="77777777" w:rsidR="0043460A" w:rsidRDefault="0043460A" w:rsidP="00B02238">
      <w:pPr>
        <w:pStyle w:val="Texto"/>
        <w:ind w:left="1416"/>
      </w:pPr>
    </w:p>
    <w:p w14:paraId="4ABF1446" w14:textId="77777777" w:rsidR="004F2E70" w:rsidRDefault="004F2E70" w:rsidP="00B02238">
      <w:pPr>
        <w:pStyle w:val="Texto"/>
        <w:ind w:left="1416"/>
      </w:pPr>
    </w:p>
    <w:p w14:paraId="7CC3E667" w14:textId="77777777" w:rsidR="00A45368" w:rsidRDefault="00A45368" w:rsidP="00B02238">
      <w:pPr>
        <w:pStyle w:val="Texto"/>
        <w:ind w:left="1416"/>
      </w:pPr>
    </w:p>
    <w:p w14:paraId="57D4064C" w14:textId="1EA6A837" w:rsidR="0043460A" w:rsidRPr="004F3992" w:rsidRDefault="004F3992" w:rsidP="00B02238">
      <w:pPr>
        <w:pStyle w:val="Texto"/>
        <w:ind w:left="1416"/>
        <w:rPr>
          <w:b/>
        </w:rPr>
      </w:pPr>
      <w:r w:rsidRPr="004F3992">
        <w:rPr>
          <w:b/>
        </w:rPr>
        <w:lastRenderedPageBreak/>
        <w:t>Comparación de Soluciones</w:t>
      </w:r>
    </w:p>
    <w:p w14:paraId="7A9005BE" w14:textId="576CC3BB" w:rsidR="004F3992" w:rsidRDefault="004F3992" w:rsidP="00B02238">
      <w:pPr>
        <w:pStyle w:val="Texto"/>
        <w:ind w:left="1416"/>
      </w:pPr>
      <w:r>
        <w:t xml:space="preserve">Con el objetivo resaltar las características </w:t>
      </w:r>
      <w:r w:rsidR="00A45368">
        <w:t xml:space="preserve">en las que los autores </w:t>
      </w:r>
      <w:r>
        <w:t>de MindMap y TATIN-PIC</w:t>
      </w:r>
      <w:r w:rsidR="00A45368">
        <w:t xml:space="preserve"> han dado recomendaciones para implementación</w:t>
      </w:r>
      <w:r>
        <w:t xml:space="preserve">, se presenta una tabla comparativa </w:t>
      </w:r>
      <w:r w:rsidR="00A45368">
        <w:t>de estas</w:t>
      </w:r>
      <w:r w:rsidR="00114F99">
        <w:t xml:space="preserve"> (ver tabla 3)</w:t>
      </w:r>
      <w:r>
        <w:t xml:space="preserve">. </w:t>
      </w:r>
    </w:p>
    <w:p w14:paraId="37611163" w14:textId="77777777" w:rsidR="006C383C" w:rsidRDefault="006C383C" w:rsidP="00B02238">
      <w:pPr>
        <w:pStyle w:val="Texto"/>
        <w:ind w:left="1416"/>
      </w:pPr>
    </w:p>
    <w:tbl>
      <w:tblPr>
        <w:tblStyle w:val="PlainTable1"/>
        <w:tblW w:w="7452" w:type="dxa"/>
        <w:jc w:val="right"/>
        <w:tblLook w:val="04A0" w:firstRow="1" w:lastRow="0" w:firstColumn="1" w:lastColumn="0" w:noHBand="0" w:noVBand="1"/>
      </w:tblPr>
      <w:tblGrid>
        <w:gridCol w:w="2548"/>
        <w:gridCol w:w="2469"/>
        <w:gridCol w:w="2435"/>
      </w:tblGrid>
      <w:tr w:rsidR="00D71D48" w:rsidRPr="00766243" w14:paraId="107D8654" w14:textId="77777777" w:rsidTr="00766243">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452" w:type="dxa"/>
            <w:gridSpan w:val="3"/>
            <w:tcBorders>
              <w:top w:val="nil"/>
              <w:left w:val="nil"/>
              <w:bottom w:val="single" w:sz="4" w:space="0" w:color="auto"/>
              <w:right w:val="nil"/>
            </w:tcBorders>
          </w:tcPr>
          <w:p w14:paraId="27CD77E6" w14:textId="42677A96" w:rsidR="00D71D48" w:rsidRPr="00766243" w:rsidRDefault="00D71D48" w:rsidP="00766243">
            <w:pPr>
              <w:pStyle w:val="NoSpacing"/>
              <w:rPr>
                <w:rFonts w:ascii="Arial" w:hAnsi="Arial" w:cs="Arial"/>
                <w:b w:val="0"/>
                <w:sz w:val="20"/>
                <w:szCs w:val="20"/>
              </w:rPr>
            </w:pPr>
            <w:r w:rsidRPr="00766243">
              <w:rPr>
                <w:rFonts w:ascii="Arial" w:hAnsi="Arial" w:cs="Arial"/>
                <w:b w:val="0"/>
                <w:sz w:val="20"/>
                <w:szCs w:val="20"/>
              </w:rPr>
              <w:t xml:space="preserve">Tabla 3: Comparación de características de diseño de las soluciones mostradas.  </w:t>
            </w:r>
          </w:p>
        </w:tc>
      </w:tr>
      <w:tr w:rsidR="00D71D48" w:rsidRPr="00766243" w14:paraId="06F523BA"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left w:val="single" w:sz="4" w:space="0" w:color="auto"/>
              <w:bottom w:val="single" w:sz="4" w:space="0" w:color="auto"/>
              <w:right w:val="single" w:sz="4" w:space="0" w:color="auto"/>
              <w:tl2br w:val="single" w:sz="4" w:space="0" w:color="auto"/>
            </w:tcBorders>
          </w:tcPr>
          <w:p w14:paraId="619917CB" w14:textId="3B31F205" w:rsidR="00D71D48" w:rsidRPr="00766243" w:rsidRDefault="00D71D48" w:rsidP="00766243">
            <w:pPr>
              <w:pStyle w:val="NoSpacing"/>
              <w:jc w:val="right"/>
              <w:rPr>
                <w:rFonts w:ascii="Arial" w:hAnsi="Arial" w:cs="Arial"/>
              </w:rPr>
            </w:pPr>
            <w:r w:rsidRPr="00766243">
              <w:rPr>
                <w:rFonts w:ascii="Arial" w:hAnsi="Arial" w:cs="Arial"/>
              </w:rPr>
              <w:t>Solución</w:t>
            </w:r>
          </w:p>
          <w:p w14:paraId="3A0A60D7" w14:textId="65272720" w:rsidR="00D71D48" w:rsidRPr="00766243" w:rsidRDefault="00D71D48" w:rsidP="00766243">
            <w:pPr>
              <w:pStyle w:val="NoSpacing"/>
              <w:jc w:val="center"/>
              <w:rPr>
                <w:rFonts w:ascii="Arial" w:hAnsi="Arial" w:cs="Arial"/>
              </w:rPr>
            </w:pPr>
          </w:p>
          <w:p w14:paraId="56B2EBD7" w14:textId="5B7F97C5" w:rsidR="00D71D48" w:rsidRPr="00766243" w:rsidRDefault="00D71D48" w:rsidP="00766243">
            <w:pPr>
              <w:pStyle w:val="NoSpacing"/>
              <w:rPr>
                <w:rFonts w:ascii="Arial" w:hAnsi="Arial" w:cs="Arial"/>
              </w:rPr>
            </w:pPr>
            <w:r w:rsidRPr="00766243">
              <w:rPr>
                <w:rFonts w:ascii="Arial" w:hAnsi="Arial" w:cs="Arial"/>
              </w:rPr>
              <w:t>Característica</w:t>
            </w:r>
          </w:p>
        </w:tc>
        <w:tc>
          <w:tcPr>
            <w:tcW w:w="2469" w:type="dxa"/>
            <w:tcBorders>
              <w:top w:val="single" w:sz="4" w:space="0" w:color="auto"/>
              <w:left w:val="single" w:sz="4" w:space="0" w:color="auto"/>
              <w:bottom w:val="single" w:sz="4" w:space="0" w:color="auto"/>
              <w:right w:val="single" w:sz="4" w:space="0" w:color="auto"/>
            </w:tcBorders>
            <w:vAlign w:val="center"/>
          </w:tcPr>
          <w:p w14:paraId="290E6F00" w14:textId="25B9A871" w:rsidR="00D71D48" w:rsidRPr="00766243" w:rsidRDefault="00D71D48" w:rsidP="00766243">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MindMap</w:t>
            </w:r>
          </w:p>
        </w:tc>
        <w:tc>
          <w:tcPr>
            <w:tcW w:w="2435" w:type="dxa"/>
            <w:tcBorders>
              <w:top w:val="single" w:sz="4" w:space="0" w:color="auto"/>
              <w:left w:val="single" w:sz="4" w:space="0" w:color="auto"/>
              <w:bottom w:val="single" w:sz="4" w:space="0" w:color="auto"/>
              <w:right w:val="single" w:sz="4" w:space="0" w:color="auto"/>
            </w:tcBorders>
            <w:vAlign w:val="center"/>
          </w:tcPr>
          <w:p w14:paraId="29C508F3" w14:textId="5E7FC0A1" w:rsidR="00D71D48" w:rsidRPr="00766243" w:rsidRDefault="00D71D48" w:rsidP="00766243">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TATIN-PIC</w:t>
            </w:r>
          </w:p>
        </w:tc>
      </w:tr>
      <w:tr w:rsidR="00D71D48" w:rsidRPr="00766243" w14:paraId="330A3F02"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tcBorders>
          </w:tcPr>
          <w:p w14:paraId="5A5C9A5A" w14:textId="16D6AC54" w:rsidR="00D71D48" w:rsidRPr="00766243" w:rsidRDefault="00D71D48" w:rsidP="00766243">
            <w:pPr>
              <w:pStyle w:val="NoSpacing"/>
              <w:spacing w:line="360" w:lineRule="auto"/>
              <w:rPr>
                <w:rFonts w:ascii="Arial" w:hAnsi="Arial" w:cs="Arial"/>
                <w:b w:val="0"/>
              </w:rPr>
            </w:pPr>
            <w:r w:rsidRPr="00766243">
              <w:rPr>
                <w:rFonts w:ascii="Arial" w:hAnsi="Arial" w:cs="Arial"/>
                <w:b w:val="0"/>
              </w:rPr>
              <w:t>Soporte Multi-Usuario</w:t>
            </w:r>
          </w:p>
        </w:tc>
        <w:tc>
          <w:tcPr>
            <w:tcW w:w="2469" w:type="dxa"/>
            <w:tcBorders>
              <w:top w:val="single" w:sz="4" w:space="0" w:color="auto"/>
            </w:tcBorders>
          </w:tcPr>
          <w:p w14:paraId="2D9A526D" w14:textId="4C69074D" w:rsidR="00D71D48" w:rsidRPr="00766243" w:rsidRDefault="00D71D48" w:rsidP="00766243">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r w:rsidR="00B25B8C" w:rsidRPr="00766243">
              <w:rPr>
                <w:rFonts w:ascii="Arial" w:hAnsi="Arial" w:cs="Arial"/>
              </w:rPr>
              <w:t xml:space="preserve"> </w:t>
            </w:r>
          </w:p>
        </w:tc>
        <w:tc>
          <w:tcPr>
            <w:tcW w:w="2435" w:type="dxa"/>
            <w:tcBorders>
              <w:top w:val="single" w:sz="4" w:space="0" w:color="auto"/>
            </w:tcBorders>
          </w:tcPr>
          <w:p w14:paraId="1458F060" w14:textId="7595FDDD" w:rsidR="00D71D48" w:rsidRPr="00766243" w:rsidRDefault="00D71D48" w:rsidP="00766243">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p>
        </w:tc>
      </w:tr>
      <w:tr w:rsidR="00D71D48" w:rsidRPr="00766243" w14:paraId="6F9F2BDC"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05685B0F" w14:textId="21E19A9D" w:rsidR="00D71D48" w:rsidRPr="00766243" w:rsidRDefault="00D71D48" w:rsidP="00766243">
            <w:pPr>
              <w:pStyle w:val="NoSpacing"/>
              <w:spacing w:line="360" w:lineRule="auto"/>
              <w:rPr>
                <w:rFonts w:ascii="Arial" w:hAnsi="Arial" w:cs="Arial"/>
                <w:b w:val="0"/>
              </w:rPr>
            </w:pPr>
            <w:r w:rsidRPr="00766243">
              <w:rPr>
                <w:rFonts w:ascii="Arial" w:hAnsi="Arial" w:cs="Arial"/>
                <w:b w:val="0"/>
              </w:rPr>
              <w:t>Tipo de Interacción</w:t>
            </w:r>
          </w:p>
        </w:tc>
        <w:tc>
          <w:tcPr>
            <w:tcW w:w="2469" w:type="dxa"/>
          </w:tcPr>
          <w:p w14:paraId="0F7A02AD" w14:textId="66F54636" w:rsidR="00D71D48" w:rsidRPr="00766243" w:rsidRDefault="00D71D48" w:rsidP="00766243">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edos</w:t>
            </w:r>
          </w:p>
        </w:tc>
        <w:tc>
          <w:tcPr>
            <w:tcW w:w="2435" w:type="dxa"/>
          </w:tcPr>
          <w:p w14:paraId="56C5717A" w14:textId="6A9362E7" w:rsidR="00D71D48" w:rsidRPr="00766243" w:rsidRDefault="00D71D48" w:rsidP="00766243">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edos</w:t>
            </w:r>
          </w:p>
        </w:tc>
      </w:tr>
      <w:tr w:rsidR="009C61F4" w:rsidRPr="00766243" w14:paraId="13650691"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263FDA7C" w14:textId="328E6501" w:rsidR="009C61F4" w:rsidRPr="00766243" w:rsidRDefault="009C61F4" w:rsidP="00766243">
            <w:pPr>
              <w:pStyle w:val="NoSpacing"/>
              <w:spacing w:line="360" w:lineRule="auto"/>
              <w:rPr>
                <w:rFonts w:ascii="Arial" w:hAnsi="Arial" w:cs="Arial"/>
                <w:b w:val="0"/>
              </w:rPr>
            </w:pPr>
            <w:r w:rsidRPr="00766243">
              <w:rPr>
                <w:rFonts w:ascii="Arial" w:hAnsi="Arial" w:cs="Arial"/>
                <w:b w:val="0"/>
              </w:rPr>
              <w:t>Posición de usuarios</w:t>
            </w:r>
          </w:p>
        </w:tc>
        <w:tc>
          <w:tcPr>
            <w:tcW w:w="2469" w:type="dxa"/>
          </w:tcPr>
          <w:p w14:paraId="7AAD9B30" w14:textId="1BC599C1" w:rsidR="009C61F4" w:rsidRPr="00766243" w:rsidRDefault="009C61F4" w:rsidP="00766243">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Fija para diferenciar aportación individual</w:t>
            </w:r>
          </w:p>
        </w:tc>
        <w:tc>
          <w:tcPr>
            <w:tcW w:w="2435" w:type="dxa"/>
          </w:tcPr>
          <w:p w14:paraId="71277FF6" w14:textId="06A8320C" w:rsidR="009C61F4" w:rsidRPr="00766243" w:rsidRDefault="009C61F4" w:rsidP="00766243">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n restricción</w:t>
            </w:r>
          </w:p>
        </w:tc>
      </w:tr>
      <w:tr w:rsidR="009C61F4" w:rsidRPr="00766243" w14:paraId="1CE30474"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0B6E97EA" w14:textId="2A8471E6" w:rsidR="009C61F4" w:rsidRPr="00766243" w:rsidRDefault="009C61F4" w:rsidP="00766243">
            <w:pPr>
              <w:pStyle w:val="NoSpacing"/>
              <w:spacing w:line="360" w:lineRule="auto"/>
              <w:rPr>
                <w:rFonts w:ascii="Arial" w:hAnsi="Arial" w:cs="Arial"/>
                <w:b w:val="0"/>
              </w:rPr>
            </w:pPr>
            <w:r w:rsidRPr="00766243">
              <w:rPr>
                <w:rFonts w:ascii="Arial" w:hAnsi="Arial" w:cs="Arial"/>
                <w:b w:val="0"/>
              </w:rPr>
              <w:t>Distinción de aportación individual</w:t>
            </w:r>
          </w:p>
        </w:tc>
        <w:tc>
          <w:tcPr>
            <w:tcW w:w="2469" w:type="dxa"/>
          </w:tcPr>
          <w:p w14:paraId="2CC69A8A" w14:textId="129AD98D" w:rsidR="009C61F4" w:rsidRPr="00766243" w:rsidRDefault="009C61F4" w:rsidP="00766243">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Basada en color de texto</w:t>
            </w:r>
          </w:p>
        </w:tc>
        <w:tc>
          <w:tcPr>
            <w:tcW w:w="2435" w:type="dxa"/>
          </w:tcPr>
          <w:p w14:paraId="5A237241" w14:textId="6A597BBB" w:rsidR="009C61F4" w:rsidRPr="00766243" w:rsidRDefault="009C61F4" w:rsidP="00766243">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No</w:t>
            </w:r>
          </w:p>
        </w:tc>
      </w:tr>
      <w:tr w:rsidR="00CD0972" w:rsidRPr="00766243" w14:paraId="7AB0865A"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3913C59F" w14:textId="68CCC0C0" w:rsidR="00CD0972" w:rsidRPr="00766243" w:rsidRDefault="0061426F" w:rsidP="00766243">
            <w:pPr>
              <w:pStyle w:val="NoSpacing"/>
              <w:spacing w:line="360" w:lineRule="auto"/>
              <w:rPr>
                <w:rFonts w:ascii="Arial" w:hAnsi="Arial" w:cs="Arial"/>
                <w:b w:val="0"/>
              </w:rPr>
            </w:pPr>
            <w:r w:rsidRPr="00766243">
              <w:rPr>
                <w:rFonts w:ascii="Arial" w:hAnsi="Arial" w:cs="Arial"/>
                <w:b w:val="0"/>
              </w:rPr>
              <w:t>Interacción con objetos digitales</w:t>
            </w:r>
          </w:p>
        </w:tc>
        <w:tc>
          <w:tcPr>
            <w:tcW w:w="2469" w:type="dxa"/>
          </w:tcPr>
          <w:p w14:paraId="469143B2" w14:textId="4FDF06A8" w:rsidR="00CD0972" w:rsidRPr="00766243" w:rsidRDefault="00CD0972" w:rsidP="00766243">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Basado en toque simple y menú</w:t>
            </w:r>
          </w:p>
        </w:tc>
        <w:tc>
          <w:tcPr>
            <w:tcW w:w="2435" w:type="dxa"/>
          </w:tcPr>
          <w:p w14:paraId="4DDEE2D3" w14:textId="3A0F34DF" w:rsidR="00CD0972" w:rsidRPr="00766243" w:rsidRDefault="00CD0972" w:rsidP="00766243">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Basado en toque simple, menú y comandos por voz </w:t>
            </w:r>
          </w:p>
        </w:tc>
      </w:tr>
      <w:tr w:rsidR="00CD0972" w:rsidRPr="00766243" w14:paraId="4E751CD8"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5CDFD129" w14:textId="746C20AE" w:rsidR="00CD0972" w:rsidRPr="00766243" w:rsidRDefault="00CD0972" w:rsidP="00766243">
            <w:pPr>
              <w:pStyle w:val="NoSpacing"/>
              <w:spacing w:line="360" w:lineRule="auto"/>
              <w:rPr>
                <w:rFonts w:ascii="Arial" w:hAnsi="Arial" w:cs="Arial"/>
                <w:b w:val="0"/>
              </w:rPr>
            </w:pPr>
            <w:r w:rsidRPr="00766243">
              <w:rPr>
                <w:rFonts w:ascii="Arial" w:hAnsi="Arial" w:cs="Arial"/>
                <w:b w:val="0"/>
              </w:rPr>
              <w:t>Alimentación de información</w:t>
            </w:r>
          </w:p>
        </w:tc>
        <w:tc>
          <w:tcPr>
            <w:tcW w:w="2469" w:type="dxa"/>
          </w:tcPr>
          <w:p w14:paraId="732EB2F6" w14:textId="77777777" w:rsidR="00CD0972" w:rsidRPr="00766243" w:rsidRDefault="00CD0972" w:rsidP="00766243">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1167F1A8" w14:textId="61947C07" w:rsidR="00CD0972" w:rsidRPr="00766243" w:rsidRDefault="00CD0972" w:rsidP="00766243">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c>
          <w:tcPr>
            <w:tcW w:w="2435" w:type="dxa"/>
          </w:tcPr>
          <w:p w14:paraId="186711B4" w14:textId="77777777" w:rsidR="00CD0972" w:rsidRPr="00766243" w:rsidRDefault="00CD0972" w:rsidP="00766243">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451EF537" w14:textId="77777777" w:rsidR="00CD0972" w:rsidRPr="00766243" w:rsidRDefault="00CD0972" w:rsidP="00766243">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Comandos por voz</w:t>
            </w:r>
          </w:p>
          <w:p w14:paraId="5BAE72C0" w14:textId="4FB21C1E" w:rsidR="00CD0972" w:rsidRPr="00766243" w:rsidRDefault="00CD0972" w:rsidP="00766243">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r>
      <w:tr w:rsidR="00CD0972" w:rsidRPr="00766243" w14:paraId="38E4887C"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7A61FC25" w14:textId="7E6DB9FC" w:rsidR="00CD0972" w:rsidRPr="00766243" w:rsidRDefault="00CD0972" w:rsidP="00766243">
            <w:pPr>
              <w:pStyle w:val="NoSpacing"/>
              <w:spacing w:line="360" w:lineRule="auto"/>
              <w:rPr>
                <w:rFonts w:ascii="Arial" w:hAnsi="Arial" w:cs="Arial"/>
                <w:b w:val="0"/>
              </w:rPr>
            </w:pPr>
            <w:r w:rsidRPr="00766243">
              <w:rPr>
                <w:rFonts w:ascii="Arial" w:hAnsi="Arial" w:cs="Arial"/>
                <w:b w:val="0"/>
              </w:rPr>
              <w:t>Soportar transición entre trabajo individual y colaborativo</w:t>
            </w:r>
          </w:p>
        </w:tc>
        <w:tc>
          <w:tcPr>
            <w:tcW w:w="2469" w:type="dxa"/>
          </w:tcPr>
          <w:p w14:paraId="1C131626" w14:textId="5284F91F" w:rsidR="00CD0972" w:rsidRPr="00766243" w:rsidRDefault="00CD0972" w:rsidP="00766243">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Alternar entre Tablet para espacio privado y superficie para espacio colaborativo</w:t>
            </w:r>
          </w:p>
        </w:tc>
        <w:tc>
          <w:tcPr>
            <w:tcW w:w="2435" w:type="dxa"/>
          </w:tcPr>
          <w:p w14:paraId="23456947" w14:textId="10C97840" w:rsidR="00CD0972" w:rsidRPr="00766243" w:rsidRDefault="00CD0972" w:rsidP="00766243">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Alternar entre Tablet para espacio privado; mesa y </w:t>
            </w:r>
            <w:r w:rsidR="002E39B0" w:rsidRPr="00766243">
              <w:rPr>
                <w:rFonts w:ascii="Arial" w:hAnsi="Arial" w:cs="Arial"/>
              </w:rPr>
              <w:t>pizarra</w:t>
            </w:r>
            <w:r w:rsidRPr="00766243">
              <w:rPr>
                <w:rFonts w:ascii="Arial" w:hAnsi="Arial" w:cs="Arial"/>
              </w:rPr>
              <w:t xml:space="preserve"> para espacio colaborativo</w:t>
            </w:r>
          </w:p>
        </w:tc>
      </w:tr>
      <w:tr w:rsidR="00CD0972" w:rsidRPr="00766243" w14:paraId="7FA1DF47"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45D943A8" w14:textId="24F73792" w:rsidR="00CD0972" w:rsidRPr="00766243" w:rsidRDefault="00CD0972" w:rsidP="00766243">
            <w:pPr>
              <w:pStyle w:val="NoSpacing"/>
              <w:spacing w:line="360" w:lineRule="auto"/>
              <w:rPr>
                <w:rFonts w:ascii="Arial" w:hAnsi="Arial" w:cs="Arial"/>
                <w:b w:val="0"/>
              </w:rPr>
            </w:pPr>
            <w:r w:rsidRPr="00766243">
              <w:rPr>
                <w:rFonts w:ascii="Arial" w:hAnsi="Arial" w:cs="Arial"/>
                <w:b w:val="0"/>
              </w:rPr>
              <w:t>Tipo de Tecnología multitouch</w:t>
            </w:r>
          </w:p>
        </w:tc>
        <w:tc>
          <w:tcPr>
            <w:tcW w:w="2469" w:type="dxa"/>
          </w:tcPr>
          <w:p w14:paraId="3B056690" w14:textId="3B1B9968" w:rsidR="00CD0972" w:rsidRPr="00766243" w:rsidRDefault="00CD0972" w:rsidP="00766243">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c>
          <w:tcPr>
            <w:tcW w:w="2435" w:type="dxa"/>
          </w:tcPr>
          <w:p w14:paraId="593C76AE" w14:textId="2CD8FB8E" w:rsidR="00CD0972" w:rsidRPr="00766243" w:rsidRDefault="00CD0972" w:rsidP="00766243">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r>
      <w:tr w:rsidR="00CD0972" w:rsidRPr="00766243" w14:paraId="0A063E3E"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11F02900" w14:textId="287DC45C" w:rsidR="00CD0972" w:rsidRPr="00766243" w:rsidRDefault="00CD0972" w:rsidP="00766243">
            <w:pPr>
              <w:pStyle w:val="NoSpacing"/>
              <w:spacing w:line="360" w:lineRule="auto"/>
              <w:rPr>
                <w:rFonts w:ascii="Arial" w:hAnsi="Arial" w:cs="Arial"/>
                <w:b w:val="0"/>
              </w:rPr>
            </w:pPr>
            <w:r w:rsidRPr="00766243">
              <w:rPr>
                <w:rFonts w:ascii="Arial" w:hAnsi="Arial" w:cs="Arial"/>
                <w:b w:val="0"/>
              </w:rPr>
              <w:t>Monitoreo del estado del trabajo</w:t>
            </w:r>
          </w:p>
        </w:tc>
        <w:tc>
          <w:tcPr>
            <w:tcW w:w="2469" w:type="dxa"/>
          </w:tcPr>
          <w:p w14:paraId="456194A8" w14:textId="738FF87A" w:rsidR="00CD0972" w:rsidRPr="00766243" w:rsidRDefault="00CD0972" w:rsidP="00766243">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c>
          <w:tcPr>
            <w:tcW w:w="2435" w:type="dxa"/>
          </w:tcPr>
          <w:p w14:paraId="4B90B896" w14:textId="753C61B8" w:rsidR="00CD0972" w:rsidRPr="00766243" w:rsidRDefault="00CD0972" w:rsidP="00766243">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r>
    </w:tbl>
    <w:p w14:paraId="3192BC73" w14:textId="77777777" w:rsidR="004F3992" w:rsidRPr="00E45E9E" w:rsidRDefault="004F3992" w:rsidP="00E45E9E">
      <w:pPr>
        <w:pStyle w:val="Texto"/>
      </w:pPr>
    </w:p>
    <w:p w14:paraId="3F83F952" w14:textId="72ED5249" w:rsidR="007A7792" w:rsidRPr="00E80913" w:rsidRDefault="007A7792" w:rsidP="00AD6CB6">
      <w:pPr>
        <w:pStyle w:val="Subtitulocapitulo"/>
      </w:pPr>
      <w:r>
        <w:lastRenderedPageBreak/>
        <w:t>ANÁLISIS DE LA SOLUCIÓN ELEGIDA</w:t>
      </w:r>
    </w:p>
    <w:p w14:paraId="7004522F" w14:textId="77777777" w:rsidR="00AA5C1B" w:rsidRDefault="00AA5C1B" w:rsidP="00AA5C1B">
      <w:pPr>
        <w:pStyle w:val="Texto"/>
      </w:pPr>
    </w:p>
    <w:p w14:paraId="27F9BD5C" w14:textId="34FD8526" w:rsidR="00A45368" w:rsidRDefault="00AA5C1B" w:rsidP="00C83000">
      <w:pPr>
        <w:pStyle w:val="Texto"/>
        <w:ind w:left="1416"/>
      </w:pPr>
      <w:r>
        <w:t>De las soluciones anteriormente mencionadas,  es importante realizar un análisis de estas similitudes y diferencias mostradas. Al mostrar sus ventajas y desventajas, se podrá seleccionar aquellas que sean más convenientes para la construcción de la herramienta que proponen este trabajo.</w:t>
      </w:r>
      <w:r w:rsidR="00A45368">
        <w:t xml:space="preserve"> </w:t>
      </w:r>
      <w:r w:rsidR="00C83000">
        <w:t>Es importante recalcar que, e</w:t>
      </w:r>
      <w:r w:rsidR="00A45368">
        <w:t>ste análisis está basado al contexto y necesidades y limitaciones que se ha enunciado en este estudio.</w:t>
      </w:r>
    </w:p>
    <w:p w14:paraId="55FD6B86" w14:textId="77777777" w:rsidR="00AA5C1B" w:rsidRDefault="00AA5C1B" w:rsidP="00970050">
      <w:pPr>
        <w:pStyle w:val="Texto"/>
        <w:ind w:left="1416"/>
      </w:pPr>
    </w:p>
    <w:p w14:paraId="7612D3BC" w14:textId="77777777" w:rsidR="00AA5C1B" w:rsidRDefault="00AA5C1B" w:rsidP="00871AD6">
      <w:pPr>
        <w:pStyle w:val="Texto"/>
        <w:numPr>
          <w:ilvl w:val="0"/>
          <w:numId w:val="12"/>
        </w:numPr>
      </w:pPr>
      <w:r>
        <w:t xml:space="preserve">De la primera característica de la tabla 3, ambas soluciones implementan el soporte multiusuario asíncrono e independiente. De esta manera, se puede lograr una participación grupal adecuada sobre un trabajo colaborativo. Esto representa un desafío, pues añade complejidad extra al diseño de la aplicación, por ejemplo el soporte multi-hilo. Para solucionar esto, se propone la utilización de un framework para aplicaciones multitouch, pues estos abstraen la lógica de diseño de bajo nivel requerida en el desarrollo. </w:t>
      </w:r>
    </w:p>
    <w:p w14:paraId="4B51CE41" w14:textId="77777777" w:rsidR="00AA5C1B" w:rsidRDefault="00AA5C1B" w:rsidP="00970050">
      <w:pPr>
        <w:pStyle w:val="Texto"/>
        <w:ind w:left="1416"/>
      </w:pPr>
    </w:p>
    <w:p w14:paraId="1C62704D" w14:textId="5D3D932B" w:rsidR="00AA5C1B" w:rsidRDefault="00AA5C1B" w:rsidP="00871AD6">
      <w:pPr>
        <w:pStyle w:val="Texto"/>
        <w:numPr>
          <w:ilvl w:val="0"/>
          <w:numId w:val="12"/>
        </w:numPr>
      </w:pPr>
      <w:r>
        <w:t xml:space="preserve">En cuanto a la interacción directa utilizando los dedos, ambas soluciones acuerdan que es la mejor manera para el propósito </w:t>
      </w:r>
      <w:r>
        <w:lastRenderedPageBreak/>
        <w:t>del trabajo. Ambas solucione utilizan displays capacitivos para realizar esta tarea. Esto representa una debilidad, pues añade un costo considerable a la solución. Este trabajo propone el uso combinado de herramientas de seguimiento óptico  y proyectores de bajo costo, pues en conjunto representa 1/3 del costo del costo de los displays capacitivos</w:t>
      </w:r>
      <w:r>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fldChar w:fldCharType="separate"/>
      </w:r>
      <w:r w:rsidR="00334B27" w:rsidRPr="00334B27">
        <w:rPr>
          <w:noProof/>
        </w:rPr>
        <w:t>[21]</w:t>
      </w:r>
      <w:r>
        <w:fldChar w:fldCharType="end"/>
      </w:r>
      <w:r>
        <w:t xml:space="preserve">. Además este tipo de configuración soluciona un problema importante: conocer la identidad de cada acción de los usuarios, ya que estas herramientas tienen la ventaja de poder identificar en todo momento los objetos a los que se les está haciendo rastreo de posición. Otra ventaja adicional es la capacidad de poder extender el tamaño de la superficie táctil con el uso de un proyector. De otra manera, </w:t>
      </w:r>
      <w:r w:rsidR="00927727">
        <w:t>utilizando displays, extenderlos</w:t>
      </w:r>
      <w:r>
        <w:t xml:space="preserve"> en tamaño supone la compra de otro dispositivo de mayor tamaño a un costo mucho mayor.</w:t>
      </w:r>
    </w:p>
    <w:p w14:paraId="077B07E7" w14:textId="77777777" w:rsidR="00AA5C1B" w:rsidRDefault="00AA5C1B" w:rsidP="00970050">
      <w:pPr>
        <w:pStyle w:val="Texto"/>
        <w:ind w:left="1416"/>
      </w:pPr>
    </w:p>
    <w:p w14:paraId="15EAD8CD" w14:textId="1B017D04" w:rsidR="00AA5C1B" w:rsidRDefault="00AA5C1B" w:rsidP="00871AD6">
      <w:pPr>
        <w:pStyle w:val="Texto"/>
        <w:numPr>
          <w:ilvl w:val="0"/>
          <w:numId w:val="12"/>
        </w:numPr>
      </w:pPr>
      <w:r>
        <w:t xml:space="preserve">La colocación de usuarios en la solución MindMap es restringida; no así en TATIN-PIC. La primera solución utiliza este tipo de configuración porque de esta manera puede identificar la participación de cada individuo. En la recomendación anterior, ya se ha dado solución a este problema, gracias a las bondades de la tecnología de </w:t>
      </w:r>
      <w:r>
        <w:lastRenderedPageBreak/>
        <w:t>seguimiento óptico. Además, restringir el espacio de movimiento de las personas</w:t>
      </w:r>
      <w:r w:rsidR="006E7522">
        <w:t xml:space="preserve"> se podría </w:t>
      </w:r>
      <w:r>
        <w:t>transforma</w:t>
      </w:r>
      <w:r w:rsidR="006E7522">
        <w:t>r</w:t>
      </w:r>
      <w:r>
        <w:t xml:space="preserve"> en una debilidad cuando se requiere que el número de participantes, aunque pequeño, no sea fijo; pues dependiendo de la afinidad que muestren los participantes, o condiciones ambientales, etc. estos pudieran distribuirse  o no simétricamente alrededor de la superficie colaborativa. </w:t>
      </w:r>
    </w:p>
    <w:p w14:paraId="6D8BE692" w14:textId="77777777" w:rsidR="00AA5C1B" w:rsidRDefault="00AA5C1B" w:rsidP="00970050">
      <w:pPr>
        <w:pStyle w:val="Texto"/>
        <w:ind w:left="1416"/>
      </w:pPr>
    </w:p>
    <w:p w14:paraId="2B194E6D" w14:textId="351365C0" w:rsidR="00AA5C1B" w:rsidRDefault="00AA5C1B" w:rsidP="00871AD6">
      <w:pPr>
        <w:pStyle w:val="Texto"/>
        <w:numPr>
          <w:ilvl w:val="0"/>
          <w:numId w:val="12"/>
        </w:numPr>
      </w:pPr>
      <w:r>
        <w:t xml:space="preserve">La solución MindMap realiza la identificación de cada aporte de usuario a través de un color propio </w:t>
      </w:r>
      <w:r w:rsidR="006E7522">
        <w:t>a las aportaciones textuales</w:t>
      </w:r>
      <w:r>
        <w:t>. Se está d</w:t>
      </w:r>
      <w:r w:rsidR="006E7522">
        <w:t>e acuerdo con esta estrategia, por lo que se recomienda utilizar y extender este tipo de diferenciación basado en colores a todos los objetos digitales que se puedan crear en la superficie interactiva</w:t>
      </w:r>
      <w:r>
        <w:t>.</w:t>
      </w:r>
    </w:p>
    <w:p w14:paraId="04E267EB" w14:textId="77777777" w:rsidR="00AA5C1B" w:rsidRDefault="00AA5C1B" w:rsidP="00970050">
      <w:pPr>
        <w:pStyle w:val="Texto"/>
        <w:ind w:left="1416"/>
      </w:pPr>
    </w:p>
    <w:p w14:paraId="55447B30" w14:textId="77777777" w:rsidR="000B2DAA" w:rsidRDefault="00AA5C1B" w:rsidP="00871AD6">
      <w:pPr>
        <w:pStyle w:val="Texto"/>
        <w:numPr>
          <w:ilvl w:val="0"/>
          <w:numId w:val="12"/>
        </w:numPr>
      </w:pPr>
      <w:r>
        <w:t xml:space="preserve">El objetivo de este trabajo es desarrollar una aplicación que soporte el diseño de modelos lógico de una base de datos. Utilizar interacción directa a través de los dedos es una forma aceptable de interactuar con objetos digitales, sin embargo, los estudiantes no utilizan los dedos para realizar sus modelos lógicos, </w:t>
      </w:r>
      <w:r w:rsidR="006E7522">
        <w:t xml:space="preserve">ellos </w:t>
      </w:r>
      <w:r>
        <w:t xml:space="preserve">utilizan plumas o lápices. </w:t>
      </w:r>
    </w:p>
    <w:p w14:paraId="30E88F3A" w14:textId="77777777" w:rsidR="000B2DAA" w:rsidRDefault="000B2DAA" w:rsidP="000B2DAA">
      <w:pPr>
        <w:pStyle w:val="ListParagraph"/>
      </w:pPr>
    </w:p>
    <w:p w14:paraId="57BCD6D8" w14:textId="283A84D2" w:rsidR="000B2DAA" w:rsidRDefault="00AA5C1B" w:rsidP="000B2DAA">
      <w:pPr>
        <w:pStyle w:val="Texto"/>
        <w:ind w:left="1776"/>
      </w:pPr>
      <w:r>
        <w:lastRenderedPageBreak/>
        <w:t xml:space="preserve">Un modelo lógico de base de datos, consiste elementalmente tablas y relaciones. Las tablas pueden ser perfectamente representadas por rectángulos y las relaciones pueden ser representadas por líneas; </w:t>
      </w:r>
      <w:r w:rsidR="006E7522">
        <w:t xml:space="preserve">las cuales son </w:t>
      </w:r>
      <w:r>
        <w:t>formas primitivas, fáciles de identificar a través de reconocimiento de trazos. Es por esto que este trabajo propone una forma más natural para la creación de modelos Entidad-Relación a través de la utilización de plumas, y el reconocimiento de trazos. A lo que se refiere esta propuesta es que, cuando el usuario trace un rectángulo o una línea con una pluma</w:t>
      </w:r>
      <w:r w:rsidR="006E7522">
        <w:t xml:space="preserve"> sobre la superficie interactiva</w:t>
      </w:r>
      <w:r>
        <w:t>, se puede identificar la intención del usuario de crear tablas o relaciones. Esto reduciría la carga cognitiva del usuario a recordar las acciones que debe realizar, pues ya tiene este c</w:t>
      </w:r>
      <w:r w:rsidR="000B2DAA">
        <w:t>onocimiento dentro de su mente.</w:t>
      </w:r>
    </w:p>
    <w:p w14:paraId="493DBEEB" w14:textId="77777777" w:rsidR="000B2DAA" w:rsidRDefault="00AA5C1B" w:rsidP="000B2DAA">
      <w:pPr>
        <w:pStyle w:val="Texto"/>
        <w:ind w:left="1776"/>
      </w:pPr>
      <w:r>
        <w:t>También se recomienda utilizar estas mismas plumas o lápices para realizar otras acciones como editar, borrar, re</w:t>
      </w:r>
      <w:r w:rsidR="002E39B0">
        <w:t>-</w:t>
      </w:r>
      <w:r>
        <w:t>escalar, aunque por el momento no se cuenta con una reco</w:t>
      </w:r>
      <w:r w:rsidR="000B2DAA">
        <w:t>mendación específica para esto.</w:t>
      </w:r>
    </w:p>
    <w:p w14:paraId="60160E50" w14:textId="60D21F73" w:rsidR="00AA5C1B" w:rsidRDefault="00AA5C1B" w:rsidP="000B2DAA">
      <w:pPr>
        <w:pStyle w:val="Texto"/>
        <w:ind w:left="1776"/>
      </w:pPr>
      <w:r>
        <w:t xml:space="preserve">En resumen, se propone proveer al usuario un objeto tangible (una pluma) para interactuar con la superficie digital. La cual </w:t>
      </w:r>
      <w:r w:rsidR="006E7522">
        <w:t xml:space="preserve">debe transformarse </w:t>
      </w:r>
      <w:r>
        <w:t xml:space="preserve">en su herramienta trabajo </w:t>
      </w:r>
      <w:r w:rsidR="006E7522">
        <w:t>principal</w:t>
      </w:r>
      <w:r>
        <w:t>.</w:t>
      </w:r>
    </w:p>
    <w:p w14:paraId="49300D92" w14:textId="77777777" w:rsidR="00AA5C1B" w:rsidRDefault="00AA5C1B" w:rsidP="00970050">
      <w:pPr>
        <w:pStyle w:val="Texto"/>
        <w:ind w:left="1416"/>
      </w:pPr>
    </w:p>
    <w:p w14:paraId="11678709" w14:textId="328BF58A" w:rsidR="000B2DAA" w:rsidRDefault="00AA5C1B" w:rsidP="00871AD6">
      <w:pPr>
        <w:pStyle w:val="Texto"/>
        <w:numPr>
          <w:ilvl w:val="0"/>
          <w:numId w:val="12"/>
        </w:numPr>
      </w:pPr>
      <w:r>
        <w:lastRenderedPageBreak/>
        <w:t xml:space="preserve">En lo que respecta a alimentación de información, TATINPIC y MindMap tienen en común el uso de teclados virtuales y tablets. El uso de teclados virtuales se realiza a través de la interacción con dedos, pero como ya se ha recomendado previamente, para efectos de costos y escalabilidad el uso de displays no es deseable. Por otro lado el uso de Tablets ya ha demostrado en </w:t>
      </w:r>
      <w:r>
        <w:fldChar w:fldCharType="begin" w:fldLock="1"/>
      </w:r>
      <w:r w:rsidR="0064152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fldChar w:fldCharType="separate"/>
      </w:r>
      <w:r w:rsidR="00334B27" w:rsidRPr="00334B27">
        <w:rPr>
          <w:noProof/>
        </w:rPr>
        <w:t>[36]</w:t>
      </w:r>
      <w:r>
        <w:fldChar w:fldCharType="end"/>
      </w:r>
      <w:r>
        <w:t xml:space="preserve"> ser práctico, además de crear un espacio privado para cada usuario. Por lo que la siguiente recomendación que se da en cuanto a alimentación de información y al soporte de transición entre trabajo individual y grupal, es la utilización de tablets.</w:t>
      </w:r>
    </w:p>
    <w:p w14:paraId="588C7A36" w14:textId="77777777" w:rsidR="000B2DAA" w:rsidRDefault="000B2DAA" w:rsidP="000B2DAA">
      <w:pPr>
        <w:pStyle w:val="Texto"/>
        <w:ind w:left="1776"/>
      </w:pPr>
    </w:p>
    <w:p w14:paraId="41A17193" w14:textId="4BB42216" w:rsidR="00AA5C1B" w:rsidRDefault="00AA5C1B" w:rsidP="00871AD6">
      <w:pPr>
        <w:pStyle w:val="Texto"/>
        <w:numPr>
          <w:ilvl w:val="0"/>
          <w:numId w:val="12"/>
        </w:numPr>
      </w:pPr>
      <w:r>
        <w:t>La última recomendación de diseño de la aplicación, es brindar la posibilidad de monitorear el avance de la tarea grupal y evaluar el trabajo final. Pues esto es necesario para la evaluación que se hará en la experimentación de este trabajo.</w:t>
      </w:r>
    </w:p>
    <w:p w14:paraId="1A9391B8" w14:textId="77777777" w:rsidR="004F2E70" w:rsidRDefault="004F2E70" w:rsidP="00970050">
      <w:pPr>
        <w:pStyle w:val="Texto"/>
        <w:ind w:left="1416"/>
      </w:pPr>
    </w:p>
    <w:p w14:paraId="698EEC84" w14:textId="77777777" w:rsidR="00AA5C1B" w:rsidRDefault="00AA5C1B" w:rsidP="00970050">
      <w:pPr>
        <w:pStyle w:val="Texto"/>
        <w:ind w:left="1416"/>
      </w:pPr>
      <w:r>
        <w:t>A continuación se muestra la tabla 4 donde  se ha realizado un resumen de las recomendaciones de diseño de la solución para el modelamiento de datos a través de superficies colaborativas.</w:t>
      </w:r>
    </w:p>
    <w:p w14:paraId="2B14752C" w14:textId="77777777" w:rsidR="00AA5C1B" w:rsidRDefault="00AA5C1B" w:rsidP="00970050">
      <w:pPr>
        <w:pStyle w:val="Texto"/>
        <w:ind w:left="1416"/>
      </w:pPr>
    </w:p>
    <w:tbl>
      <w:tblPr>
        <w:tblStyle w:val="PlainTable1"/>
        <w:tblW w:w="0" w:type="auto"/>
        <w:jc w:val="right"/>
        <w:tblLook w:val="04A0" w:firstRow="1" w:lastRow="0" w:firstColumn="1" w:lastColumn="0" w:noHBand="0" w:noVBand="1"/>
      </w:tblPr>
      <w:tblGrid>
        <w:gridCol w:w="2972"/>
        <w:gridCol w:w="4678"/>
      </w:tblGrid>
      <w:tr w:rsidR="00AA5C1B" w:rsidRPr="00970050" w14:paraId="09571E27" w14:textId="77777777" w:rsidTr="00970050">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650" w:type="dxa"/>
            <w:gridSpan w:val="2"/>
            <w:tcBorders>
              <w:top w:val="nil"/>
              <w:left w:val="nil"/>
              <w:bottom w:val="single" w:sz="4" w:space="0" w:color="auto"/>
              <w:right w:val="nil"/>
            </w:tcBorders>
          </w:tcPr>
          <w:p w14:paraId="4ADFDE11" w14:textId="77777777" w:rsidR="00AA5C1B" w:rsidRPr="00970050" w:rsidRDefault="00AA5C1B" w:rsidP="005F5F2C">
            <w:pPr>
              <w:pStyle w:val="NoSpacing"/>
              <w:spacing w:line="360" w:lineRule="auto"/>
              <w:rPr>
                <w:rFonts w:ascii="Arial" w:hAnsi="Arial" w:cs="Arial"/>
                <w:b w:val="0"/>
                <w:sz w:val="18"/>
                <w:szCs w:val="18"/>
              </w:rPr>
            </w:pPr>
            <w:r w:rsidRPr="004F2E70">
              <w:rPr>
                <w:rFonts w:ascii="Arial" w:hAnsi="Arial" w:cs="Arial"/>
                <w:sz w:val="18"/>
                <w:szCs w:val="18"/>
              </w:rPr>
              <w:lastRenderedPageBreak/>
              <w:t>Tabla 4</w:t>
            </w:r>
            <w:r w:rsidRPr="00970050">
              <w:rPr>
                <w:rFonts w:ascii="Arial" w:hAnsi="Arial" w:cs="Arial"/>
                <w:b w:val="0"/>
                <w:sz w:val="18"/>
                <w:szCs w:val="18"/>
              </w:rPr>
              <w:t>. Directrices de diseño recomendadas para un modelador de datos que utilice superficie colaborativa.</w:t>
            </w:r>
          </w:p>
        </w:tc>
      </w:tr>
      <w:tr w:rsidR="00AA5C1B" w:rsidRPr="00970050" w14:paraId="3BB368D3"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right w:val="single" w:sz="4" w:space="0" w:color="auto"/>
            </w:tcBorders>
          </w:tcPr>
          <w:p w14:paraId="63DF18F4" w14:textId="77777777" w:rsidR="00970050" w:rsidRPr="00970050" w:rsidRDefault="00970050" w:rsidP="005F5F2C">
            <w:pPr>
              <w:pStyle w:val="NoSpacing"/>
              <w:spacing w:line="360" w:lineRule="auto"/>
              <w:rPr>
                <w:rFonts w:ascii="Arial" w:hAnsi="Arial" w:cs="Arial"/>
                <w:sz w:val="24"/>
                <w:szCs w:val="24"/>
              </w:rPr>
            </w:pPr>
          </w:p>
          <w:p w14:paraId="00CD3943" w14:textId="77777777" w:rsidR="00AA5C1B" w:rsidRPr="00970050" w:rsidRDefault="00AA5C1B" w:rsidP="005F5F2C">
            <w:pPr>
              <w:pStyle w:val="NoSpacing"/>
              <w:spacing w:line="360" w:lineRule="auto"/>
              <w:rPr>
                <w:rFonts w:ascii="Arial" w:hAnsi="Arial" w:cs="Arial"/>
                <w:sz w:val="24"/>
                <w:szCs w:val="24"/>
              </w:rPr>
            </w:pPr>
            <w:r w:rsidRPr="00970050">
              <w:rPr>
                <w:rFonts w:ascii="Arial" w:hAnsi="Arial" w:cs="Arial"/>
                <w:sz w:val="24"/>
                <w:szCs w:val="24"/>
              </w:rPr>
              <w:t>Característica</w:t>
            </w:r>
          </w:p>
          <w:p w14:paraId="6E2C67D3" w14:textId="77777777" w:rsidR="00970050" w:rsidRPr="00970050" w:rsidRDefault="00970050" w:rsidP="005F5F2C">
            <w:pPr>
              <w:pStyle w:val="NoSpacing"/>
              <w:spacing w:line="360" w:lineRule="auto"/>
              <w:rPr>
                <w:rFonts w:ascii="Arial" w:hAnsi="Arial" w:cs="Arial"/>
                <w:sz w:val="24"/>
                <w:szCs w:val="24"/>
              </w:rPr>
            </w:pPr>
          </w:p>
        </w:tc>
        <w:tc>
          <w:tcPr>
            <w:tcW w:w="4678" w:type="dxa"/>
            <w:tcBorders>
              <w:top w:val="single" w:sz="4" w:space="0" w:color="auto"/>
              <w:left w:val="single" w:sz="4" w:space="0" w:color="auto"/>
              <w:bottom w:val="single" w:sz="4" w:space="0" w:color="auto"/>
              <w:right w:val="single" w:sz="4" w:space="0" w:color="auto"/>
            </w:tcBorders>
          </w:tcPr>
          <w:p w14:paraId="5C1A730A" w14:textId="77777777" w:rsidR="00970050" w:rsidRPr="00970050" w:rsidRDefault="00970050" w:rsidP="005F5F2C">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p>
          <w:p w14:paraId="3898098E" w14:textId="77777777" w:rsidR="00AA5C1B" w:rsidRPr="00970050" w:rsidRDefault="00AA5C1B" w:rsidP="005F5F2C">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970050">
              <w:rPr>
                <w:rFonts w:ascii="Arial" w:hAnsi="Arial" w:cs="Arial"/>
                <w:b/>
                <w:sz w:val="24"/>
                <w:szCs w:val="24"/>
              </w:rPr>
              <w:t>Recomendación</w:t>
            </w:r>
          </w:p>
        </w:tc>
      </w:tr>
      <w:tr w:rsidR="00AA5C1B" w:rsidRPr="00970050" w14:paraId="1A146A4C"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tcBorders>
          </w:tcPr>
          <w:p w14:paraId="6CC93121" w14:textId="77777777" w:rsidR="00AA5C1B" w:rsidRPr="00970050" w:rsidRDefault="00AA5C1B" w:rsidP="005F5F2C">
            <w:pPr>
              <w:pStyle w:val="NoSpacing"/>
              <w:spacing w:line="360" w:lineRule="auto"/>
              <w:rPr>
                <w:rFonts w:ascii="Arial" w:hAnsi="Arial" w:cs="Arial"/>
                <w:b w:val="0"/>
                <w:sz w:val="24"/>
                <w:szCs w:val="24"/>
              </w:rPr>
            </w:pPr>
            <w:r w:rsidRPr="00970050">
              <w:rPr>
                <w:rFonts w:ascii="Arial" w:hAnsi="Arial" w:cs="Arial"/>
                <w:b w:val="0"/>
                <w:sz w:val="24"/>
                <w:szCs w:val="24"/>
              </w:rPr>
              <w:t>Soporte Multi-Usuario</w:t>
            </w:r>
          </w:p>
        </w:tc>
        <w:tc>
          <w:tcPr>
            <w:tcW w:w="4678" w:type="dxa"/>
            <w:tcBorders>
              <w:top w:val="single" w:sz="4" w:space="0" w:color="auto"/>
            </w:tcBorders>
          </w:tcPr>
          <w:p w14:paraId="7D6EADF4" w14:textId="19C11C9E" w:rsidR="00AA5C1B" w:rsidRPr="00970050" w:rsidRDefault="00D40C7D" w:rsidP="00D40C7D">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Utilizar f</w:t>
            </w:r>
            <w:r w:rsidR="00AA5C1B" w:rsidRPr="00970050">
              <w:rPr>
                <w:rFonts w:ascii="Arial" w:hAnsi="Arial" w:cs="Arial"/>
                <w:sz w:val="24"/>
                <w:szCs w:val="24"/>
              </w:rPr>
              <w:t xml:space="preserve">ramework para aplicaciones </w:t>
            </w:r>
            <w:r w:rsidR="002E39B0" w:rsidRPr="00970050">
              <w:rPr>
                <w:rFonts w:ascii="Arial" w:hAnsi="Arial" w:cs="Arial"/>
                <w:sz w:val="24"/>
                <w:szCs w:val="24"/>
              </w:rPr>
              <w:t>multitouch</w:t>
            </w:r>
            <w:r w:rsidR="00AA5C1B" w:rsidRPr="00970050">
              <w:rPr>
                <w:rFonts w:ascii="Arial" w:hAnsi="Arial" w:cs="Arial"/>
                <w:sz w:val="24"/>
                <w:szCs w:val="24"/>
              </w:rPr>
              <w:t>.</w:t>
            </w:r>
          </w:p>
        </w:tc>
      </w:tr>
      <w:tr w:rsidR="00AA5C1B" w:rsidRPr="00970050" w14:paraId="2A5C57EE"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1C3E9471" w14:textId="77777777" w:rsidR="00AA5C1B" w:rsidRPr="00970050" w:rsidRDefault="00AA5C1B" w:rsidP="005F5F2C">
            <w:pPr>
              <w:pStyle w:val="NoSpacing"/>
              <w:spacing w:line="360" w:lineRule="auto"/>
              <w:rPr>
                <w:rFonts w:ascii="Arial" w:hAnsi="Arial" w:cs="Arial"/>
                <w:b w:val="0"/>
                <w:sz w:val="24"/>
                <w:szCs w:val="24"/>
              </w:rPr>
            </w:pPr>
            <w:r w:rsidRPr="00970050">
              <w:rPr>
                <w:rFonts w:ascii="Arial" w:hAnsi="Arial" w:cs="Arial"/>
                <w:b w:val="0"/>
                <w:sz w:val="24"/>
                <w:szCs w:val="24"/>
              </w:rPr>
              <w:t>Tipo de Interacción</w:t>
            </w:r>
          </w:p>
        </w:tc>
        <w:tc>
          <w:tcPr>
            <w:tcW w:w="4678" w:type="dxa"/>
          </w:tcPr>
          <w:p w14:paraId="27D17AAF" w14:textId="77777777" w:rsidR="00AA5C1B" w:rsidRPr="00970050" w:rsidRDefault="00AA5C1B" w:rsidP="005F5F2C">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Pluma (Objetos tangibles)</w:t>
            </w:r>
          </w:p>
        </w:tc>
      </w:tr>
      <w:tr w:rsidR="00AA5C1B" w:rsidRPr="00970050" w14:paraId="15EBA22D"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33A5FC76" w14:textId="77777777" w:rsidR="00AA5C1B" w:rsidRPr="00970050" w:rsidRDefault="00AA5C1B" w:rsidP="005F5F2C">
            <w:pPr>
              <w:pStyle w:val="NoSpacing"/>
              <w:spacing w:line="360" w:lineRule="auto"/>
              <w:rPr>
                <w:rFonts w:ascii="Arial" w:hAnsi="Arial" w:cs="Arial"/>
                <w:b w:val="0"/>
                <w:sz w:val="24"/>
                <w:szCs w:val="24"/>
              </w:rPr>
            </w:pPr>
            <w:r w:rsidRPr="00970050">
              <w:rPr>
                <w:rFonts w:ascii="Arial" w:hAnsi="Arial" w:cs="Arial"/>
                <w:b w:val="0"/>
                <w:sz w:val="24"/>
                <w:szCs w:val="24"/>
              </w:rPr>
              <w:t>Posición de usuarios</w:t>
            </w:r>
          </w:p>
        </w:tc>
        <w:tc>
          <w:tcPr>
            <w:tcW w:w="4678" w:type="dxa"/>
          </w:tcPr>
          <w:p w14:paraId="01D2FAC9" w14:textId="77777777" w:rsidR="00AA5C1B" w:rsidRPr="00970050" w:rsidRDefault="00AA5C1B" w:rsidP="005F5F2C">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n restricción</w:t>
            </w:r>
          </w:p>
        </w:tc>
      </w:tr>
      <w:tr w:rsidR="00AA5C1B" w:rsidRPr="00970050" w14:paraId="022C6C19"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0BB951D3" w14:textId="77777777" w:rsidR="00AA5C1B" w:rsidRPr="00970050" w:rsidRDefault="00AA5C1B" w:rsidP="005F5F2C">
            <w:pPr>
              <w:pStyle w:val="NoSpacing"/>
              <w:spacing w:line="360" w:lineRule="auto"/>
              <w:rPr>
                <w:rFonts w:ascii="Arial" w:hAnsi="Arial" w:cs="Arial"/>
                <w:b w:val="0"/>
                <w:sz w:val="24"/>
                <w:szCs w:val="24"/>
              </w:rPr>
            </w:pPr>
            <w:r w:rsidRPr="00970050">
              <w:rPr>
                <w:rFonts w:ascii="Arial" w:hAnsi="Arial" w:cs="Arial"/>
                <w:b w:val="0"/>
                <w:sz w:val="24"/>
                <w:szCs w:val="24"/>
              </w:rPr>
              <w:t>Distinción de aportación individual</w:t>
            </w:r>
          </w:p>
        </w:tc>
        <w:tc>
          <w:tcPr>
            <w:tcW w:w="4678" w:type="dxa"/>
          </w:tcPr>
          <w:p w14:paraId="5F84BBFB" w14:textId="77777777" w:rsidR="00AA5C1B" w:rsidRPr="00970050" w:rsidRDefault="00AA5C1B" w:rsidP="005F5F2C">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Basada en color</w:t>
            </w:r>
          </w:p>
        </w:tc>
      </w:tr>
      <w:tr w:rsidR="00AA5C1B" w:rsidRPr="00970050" w14:paraId="7AD76137"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7D3B9B5F" w14:textId="77777777" w:rsidR="00AA5C1B" w:rsidRPr="00970050" w:rsidRDefault="00AA5C1B" w:rsidP="005F5F2C">
            <w:pPr>
              <w:pStyle w:val="NoSpacing"/>
              <w:spacing w:line="360" w:lineRule="auto"/>
              <w:rPr>
                <w:rFonts w:ascii="Arial" w:hAnsi="Arial" w:cs="Arial"/>
                <w:b w:val="0"/>
                <w:sz w:val="24"/>
                <w:szCs w:val="24"/>
              </w:rPr>
            </w:pPr>
            <w:r w:rsidRPr="00970050">
              <w:rPr>
                <w:rFonts w:ascii="Arial" w:hAnsi="Arial" w:cs="Arial"/>
                <w:b w:val="0"/>
                <w:sz w:val="24"/>
                <w:szCs w:val="24"/>
              </w:rPr>
              <w:t>Alimentación de información</w:t>
            </w:r>
          </w:p>
        </w:tc>
        <w:tc>
          <w:tcPr>
            <w:tcW w:w="4678" w:type="dxa"/>
          </w:tcPr>
          <w:p w14:paraId="72C496BA" w14:textId="77777777" w:rsidR="00AA5C1B" w:rsidRPr="00970050" w:rsidRDefault="00AA5C1B" w:rsidP="005F5F2C">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Tablets.</w:t>
            </w:r>
          </w:p>
        </w:tc>
      </w:tr>
      <w:tr w:rsidR="00AA5C1B" w:rsidRPr="00970050" w14:paraId="15D6738F"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3B980BB" w14:textId="77777777" w:rsidR="00AA5C1B" w:rsidRPr="00970050" w:rsidRDefault="00AA5C1B" w:rsidP="005F5F2C">
            <w:pPr>
              <w:pStyle w:val="NoSpacing"/>
              <w:spacing w:line="360" w:lineRule="auto"/>
              <w:rPr>
                <w:rFonts w:ascii="Arial" w:hAnsi="Arial" w:cs="Arial"/>
                <w:b w:val="0"/>
                <w:sz w:val="24"/>
                <w:szCs w:val="24"/>
              </w:rPr>
            </w:pPr>
            <w:r w:rsidRPr="00970050">
              <w:rPr>
                <w:rFonts w:ascii="Arial" w:hAnsi="Arial" w:cs="Arial"/>
                <w:b w:val="0"/>
                <w:sz w:val="24"/>
                <w:szCs w:val="24"/>
              </w:rPr>
              <w:t>Soportar transición entre trabajo individual y colaborativo</w:t>
            </w:r>
          </w:p>
        </w:tc>
        <w:tc>
          <w:tcPr>
            <w:tcW w:w="4678" w:type="dxa"/>
          </w:tcPr>
          <w:p w14:paraId="6E8C4240" w14:textId="77777777" w:rsidR="00AA5C1B" w:rsidRPr="00970050" w:rsidRDefault="00AA5C1B" w:rsidP="005F5F2C">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Alternar entre Tablet para espacio privado y superficie para espacio colaborativo</w:t>
            </w:r>
          </w:p>
        </w:tc>
      </w:tr>
      <w:tr w:rsidR="00AA5C1B" w:rsidRPr="00970050" w14:paraId="13ABB1F7"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5F1BF469" w14:textId="77777777" w:rsidR="00AA5C1B" w:rsidRPr="00970050" w:rsidRDefault="00AA5C1B" w:rsidP="005F5F2C">
            <w:pPr>
              <w:pStyle w:val="NoSpacing"/>
              <w:spacing w:line="360" w:lineRule="auto"/>
              <w:rPr>
                <w:rFonts w:ascii="Arial" w:hAnsi="Arial" w:cs="Arial"/>
                <w:b w:val="0"/>
                <w:sz w:val="24"/>
                <w:szCs w:val="24"/>
              </w:rPr>
            </w:pPr>
            <w:r w:rsidRPr="00970050">
              <w:rPr>
                <w:rFonts w:ascii="Arial" w:hAnsi="Arial" w:cs="Arial"/>
                <w:b w:val="0"/>
                <w:sz w:val="24"/>
                <w:szCs w:val="24"/>
              </w:rPr>
              <w:t>Tipo de Tecnología multitouch</w:t>
            </w:r>
          </w:p>
        </w:tc>
        <w:tc>
          <w:tcPr>
            <w:tcW w:w="4678" w:type="dxa"/>
          </w:tcPr>
          <w:p w14:paraId="4E7C5A94" w14:textId="77777777" w:rsidR="00AA5C1B" w:rsidRPr="00970050" w:rsidRDefault="00AA5C1B" w:rsidP="005F5F2C">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stemas de seguimiento óptico y proyectores de pantalla.</w:t>
            </w:r>
          </w:p>
        </w:tc>
      </w:tr>
      <w:tr w:rsidR="00AA5C1B" w:rsidRPr="00970050" w14:paraId="4FE1FEF2"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CD70E2C" w14:textId="77777777" w:rsidR="00AA5C1B" w:rsidRPr="00970050" w:rsidRDefault="00AA5C1B" w:rsidP="005F5F2C">
            <w:pPr>
              <w:pStyle w:val="NoSpacing"/>
              <w:spacing w:line="360" w:lineRule="auto"/>
              <w:rPr>
                <w:rFonts w:ascii="Arial" w:hAnsi="Arial" w:cs="Arial"/>
                <w:b w:val="0"/>
                <w:sz w:val="24"/>
                <w:szCs w:val="24"/>
              </w:rPr>
            </w:pPr>
            <w:r w:rsidRPr="00970050">
              <w:rPr>
                <w:rFonts w:ascii="Arial" w:hAnsi="Arial" w:cs="Arial"/>
                <w:b w:val="0"/>
                <w:sz w:val="24"/>
                <w:szCs w:val="24"/>
              </w:rPr>
              <w:t>Adicionales</w:t>
            </w:r>
          </w:p>
        </w:tc>
        <w:tc>
          <w:tcPr>
            <w:tcW w:w="4678" w:type="dxa"/>
          </w:tcPr>
          <w:p w14:paraId="214785BA" w14:textId="37C56663" w:rsidR="00AA5C1B" w:rsidRPr="00970050" w:rsidRDefault="00AA5C1B" w:rsidP="005F5F2C">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Monitoreo y Evaluación del trabajo final colaborativo</w:t>
            </w:r>
            <w:r w:rsidR="00A1701F">
              <w:rPr>
                <w:rFonts w:ascii="Arial" w:hAnsi="Arial" w:cs="Arial"/>
                <w:sz w:val="24"/>
                <w:szCs w:val="24"/>
              </w:rPr>
              <w:t>. Identificar usuarios</w:t>
            </w:r>
          </w:p>
        </w:tc>
      </w:tr>
    </w:tbl>
    <w:p w14:paraId="70D1D772" w14:textId="77777777" w:rsidR="00AA5C1B" w:rsidRPr="00AA5C1B" w:rsidRDefault="00AA5C1B" w:rsidP="00AA5C1B">
      <w:pPr>
        <w:pStyle w:val="Texto"/>
      </w:pPr>
    </w:p>
    <w:p w14:paraId="43B7DBFC" w14:textId="77777777" w:rsidR="00B73770" w:rsidRPr="00BD7A2E" w:rsidRDefault="00B73770" w:rsidP="000A2AD9">
      <w:pPr>
        <w:pStyle w:val="NombreCapitulo"/>
        <w:numPr>
          <w:ilvl w:val="0"/>
          <w:numId w:val="0"/>
        </w:numPr>
        <w:ind w:left="1416"/>
        <w:rPr>
          <w:b w:val="0"/>
          <w:sz w:val="24"/>
          <w:szCs w:val="28"/>
        </w:rPr>
      </w:pPr>
    </w:p>
    <w:p w14:paraId="188F7536" w14:textId="2BFE639B" w:rsidR="00AA5C1B" w:rsidRDefault="00AA5C1B">
      <w:pPr>
        <w:rPr>
          <w:rFonts w:ascii="Arial" w:eastAsia="Times New Roman" w:hAnsi="Arial" w:cs="Arial"/>
          <w:b/>
          <w:bCs/>
          <w:color w:val="000000"/>
          <w:sz w:val="40"/>
          <w:szCs w:val="23"/>
          <w:lang w:eastAsia="es-EC"/>
        </w:rPr>
      </w:pPr>
      <w:r>
        <w:br w:type="page"/>
      </w:r>
    </w:p>
    <w:p w14:paraId="593FF50B" w14:textId="77777777" w:rsidR="001D7D9F" w:rsidRPr="004F52A9" w:rsidRDefault="001D7D9F" w:rsidP="001D7D9F">
      <w:pPr>
        <w:pStyle w:val="NumeroCapitulo"/>
      </w:pPr>
    </w:p>
    <w:p w14:paraId="52906365" w14:textId="77777777" w:rsidR="001D7D9F" w:rsidRPr="004F52A9" w:rsidRDefault="001D7D9F" w:rsidP="001D7D9F">
      <w:pPr>
        <w:pStyle w:val="NumeroCapitulo"/>
      </w:pPr>
    </w:p>
    <w:p w14:paraId="0841FE2D" w14:textId="77777777" w:rsidR="001D7D9F" w:rsidRPr="004F52A9" w:rsidRDefault="001D7D9F" w:rsidP="001D7D9F">
      <w:pPr>
        <w:pStyle w:val="NumeroCapitulo"/>
      </w:pPr>
    </w:p>
    <w:p w14:paraId="66C0A7B6" w14:textId="77777777" w:rsidR="001D7D9F" w:rsidRPr="004F52A9" w:rsidRDefault="001D7D9F" w:rsidP="001D7D9F">
      <w:pPr>
        <w:pStyle w:val="NumeroCapitulo"/>
      </w:pPr>
    </w:p>
    <w:p w14:paraId="78A951AA" w14:textId="77777777" w:rsidR="00195342" w:rsidRDefault="00195342" w:rsidP="001D7D9F">
      <w:pPr>
        <w:pStyle w:val="NumeroCapitulo"/>
      </w:pPr>
    </w:p>
    <w:p w14:paraId="12AEEB75" w14:textId="77777777" w:rsidR="00195342" w:rsidRDefault="00195342" w:rsidP="001D7D9F">
      <w:pPr>
        <w:pStyle w:val="NumeroCapitulo"/>
      </w:pPr>
    </w:p>
    <w:p w14:paraId="07EEE722" w14:textId="7325BA0C" w:rsidR="001D7D9F" w:rsidRDefault="001D7D9F" w:rsidP="001D7D9F">
      <w:pPr>
        <w:pStyle w:val="NumeroCapitulo"/>
      </w:pPr>
      <w:r w:rsidRPr="00D44937">
        <w:t>CAPÍTULO I</w:t>
      </w:r>
      <w:r>
        <w:t>II.</w:t>
      </w:r>
    </w:p>
    <w:p w14:paraId="144AD181" w14:textId="77777777" w:rsidR="001D7D9F" w:rsidRDefault="001D7D9F" w:rsidP="001D7D9F">
      <w:pPr>
        <w:pStyle w:val="NombreCapitulo"/>
      </w:pPr>
      <w:r w:rsidRPr="001D7D9F">
        <w:t>ANÁLISIS Y DISEÑO DE LA SOLUCIÓN</w:t>
      </w:r>
    </w:p>
    <w:p w14:paraId="5B8BB55A" w14:textId="41A0C271" w:rsidR="00195342" w:rsidRPr="001D7D9F" w:rsidRDefault="00195342" w:rsidP="00195342">
      <w:pPr>
        <w:pStyle w:val="Texto"/>
      </w:pPr>
      <w:r>
        <w:t>En este capítulo….</w:t>
      </w:r>
    </w:p>
    <w:p w14:paraId="1553FC76" w14:textId="77777777" w:rsidR="001D7D9F" w:rsidRPr="000034D5" w:rsidRDefault="001D7D9F" w:rsidP="00871AD6">
      <w:pPr>
        <w:pStyle w:val="ListParagraph"/>
        <w:numPr>
          <w:ilvl w:val="0"/>
          <w:numId w:val="7"/>
        </w:numPr>
        <w:spacing w:line="240" w:lineRule="auto"/>
        <w:jc w:val="both"/>
        <w:rPr>
          <w:rFonts w:ascii="Arial" w:eastAsia="Times New Roman" w:hAnsi="Arial" w:cs="Arial"/>
          <w:vanish/>
          <w:sz w:val="24"/>
          <w:szCs w:val="24"/>
          <w:lang w:eastAsia="es-EC"/>
        </w:rPr>
      </w:pPr>
    </w:p>
    <w:p w14:paraId="520906FE" w14:textId="77777777" w:rsidR="001D7D9F" w:rsidRPr="000034D5" w:rsidRDefault="001D7D9F" w:rsidP="00871AD6">
      <w:pPr>
        <w:pStyle w:val="ListParagraph"/>
        <w:numPr>
          <w:ilvl w:val="0"/>
          <w:numId w:val="7"/>
        </w:numPr>
        <w:spacing w:line="240" w:lineRule="auto"/>
        <w:jc w:val="both"/>
        <w:rPr>
          <w:rFonts w:ascii="Arial" w:eastAsia="Times New Roman" w:hAnsi="Arial" w:cs="Arial"/>
          <w:vanish/>
          <w:sz w:val="24"/>
          <w:szCs w:val="24"/>
          <w:lang w:eastAsia="es-EC"/>
        </w:rPr>
      </w:pPr>
    </w:p>
    <w:p w14:paraId="3F5E2D18" w14:textId="77777777" w:rsidR="001D7D9F" w:rsidRDefault="001D7D9F" w:rsidP="001D7D9F">
      <w:pPr>
        <w:pStyle w:val="Subtitulocapitulo"/>
      </w:pPr>
      <w:r>
        <w:t>ANÁLISIS DE LA SOLUCIÓN</w:t>
      </w:r>
    </w:p>
    <w:p w14:paraId="26A99042" w14:textId="2F163560" w:rsidR="00195342" w:rsidRDefault="00837A99" w:rsidP="00195342">
      <w:pPr>
        <w:pStyle w:val="Texto"/>
        <w:ind w:left="1416"/>
      </w:pPr>
      <w:r>
        <w:t xml:space="preserve">En la capítulo anterior </w:t>
      </w:r>
      <w:r w:rsidR="00195342">
        <w:t xml:space="preserve">se </w:t>
      </w:r>
      <w:r>
        <w:t>propusieron</w:t>
      </w:r>
      <w:r w:rsidR="00195342">
        <w:t xml:space="preserve"> </w:t>
      </w:r>
      <w:r w:rsidR="007B5F6A">
        <w:t>recomendaciones</w:t>
      </w:r>
      <w:r w:rsidR="00195342">
        <w:t xml:space="preserve"> para conducir el diseño de la solución </w:t>
      </w:r>
      <w:r>
        <w:t xml:space="preserve">de superficie colaborativa (ver tabla 4). En esta sección se realiza un mapeo de estas </w:t>
      </w:r>
      <w:r w:rsidR="007B5F6A">
        <w:t>recomendaciones</w:t>
      </w:r>
      <w:r>
        <w:t xml:space="preserve"> de diseño hacia las respectivas características</w:t>
      </w:r>
      <w:r w:rsidR="00A1701F">
        <w:t xml:space="preserve"> que debe mostrar el sistema implementado</w:t>
      </w:r>
      <w:r w:rsidR="006024A1">
        <w:t xml:space="preserve"> (ver tabla 5)</w:t>
      </w:r>
      <w:r w:rsidR="00A1701F">
        <w:t xml:space="preserve">. A fin de que reflejen </w:t>
      </w:r>
      <w:r>
        <w:t xml:space="preserve">el cumplimiento </w:t>
      </w:r>
      <w:r w:rsidR="007B5F6A">
        <w:t xml:space="preserve">directrices </w:t>
      </w:r>
      <w:r>
        <w:t>en el sistema que se implementará.</w:t>
      </w:r>
    </w:p>
    <w:p w14:paraId="19F6FC49" w14:textId="5D6A0FC0" w:rsidR="00367225" w:rsidRDefault="00367225" w:rsidP="00195342">
      <w:pPr>
        <w:pStyle w:val="Texto"/>
        <w:ind w:left="1416"/>
      </w:pPr>
    </w:p>
    <w:tbl>
      <w:tblPr>
        <w:tblStyle w:val="PlainTable1"/>
        <w:tblW w:w="0" w:type="auto"/>
        <w:jc w:val="center"/>
        <w:tblLook w:val="04A0" w:firstRow="1" w:lastRow="0" w:firstColumn="1" w:lastColumn="0" w:noHBand="0" w:noVBand="1"/>
      </w:tblPr>
      <w:tblGrid>
        <w:gridCol w:w="5950"/>
        <w:gridCol w:w="2130"/>
      </w:tblGrid>
      <w:tr w:rsidR="00064CFC" w:rsidRPr="00367225" w14:paraId="13C6485A" w14:textId="77777777" w:rsidTr="006024A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80" w:type="dxa"/>
            <w:gridSpan w:val="2"/>
            <w:tcBorders>
              <w:top w:val="nil"/>
              <w:left w:val="nil"/>
              <w:bottom w:val="single" w:sz="4" w:space="0" w:color="auto"/>
              <w:right w:val="nil"/>
            </w:tcBorders>
          </w:tcPr>
          <w:p w14:paraId="624F358D" w14:textId="58850E98" w:rsidR="00064CFC" w:rsidRDefault="00064CFC" w:rsidP="00367225">
            <w:pPr>
              <w:pStyle w:val="NoSpacing"/>
              <w:spacing w:line="360" w:lineRule="auto"/>
              <w:rPr>
                <w:rFonts w:ascii="Arial" w:hAnsi="Arial" w:cs="Arial"/>
              </w:rPr>
            </w:pPr>
            <w:r>
              <w:rPr>
                <w:rFonts w:ascii="Arial" w:hAnsi="Arial" w:cs="Arial"/>
                <w:sz w:val="18"/>
                <w:szCs w:val="18"/>
              </w:rPr>
              <w:t>Tabla 5</w:t>
            </w:r>
            <w:r w:rsidRPr="00970050">
              <w:rPr>
                <w:rFonts w:ascii="Arial" w:hAnsi="Arial" w:cs="Arial"/>
                <w:b w:val="0"/>
                <w:sz w:val="18"/>
                <w:szCs w:val="18"/>
              </w:rPr>
              <w:t>. Directrices de diseño recomendadas para un modelador de datos que utilice superficie colaborativa.</w:t>
            </w:r>
          </w:p>
        </w:tc>
      </w:tr>
      <w:tr w:rsidR="00367225" w:rsidRPr="006024A1" w14:paraId="1B385B8F"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Borders>
              <w:top w:val="single" w:sz="4" w:space="0" w:color="auto"/>
              <w:left w:val="single" w:sz="4" w:space="0" w:color="auto"/>
              <w:bottom w:val="single" w:sz="4" w:space="0" w:color="auto"/>
              <w:right w:val="single" w:sz="4" w:space="0" w:color="auto"/>
            </w:tcBorders>
          </w:tcPr>
          <w:p w14:paraId="6D5FC214" w14:textId="2B722476" w:rsidR="00367225" w:rsidRPr="006024A1" w:rsidRDefault="00367225" w:rsidP="00064CFC">
            <w:pPr>
              <w:pStyle w:val="NoSpacing"/>
              <w:spacing w:line="360" w:lineRule="auto"/>
              <w:rPr>
                <w:rFonts w:ascii="Arial" w:hAnsi="Arial" w:cs="Arial"/>
              </w:rPr>
            </w:pPr>
            <w:r w:rsidRPr="006024A1">
              <w:rPr>
                <w:rFonts w:ascii="Arial" w:hAnsi="Arial" w:cs="Arial"/>
              </w:rPr>
              <w:t xml:space="preserve">Características </w:t>
            </w:r>
            <w:r w:rsidR="00064CFC" w:rsidRPr="006024A1">
              <w:rPr>
                <w:rFonts w:ascii="Arial" w:hAnsi="Arial" w:cs="Arial"/>
              </w:rPr>
              <w:t>de la solución</w:t>
            </w:r>
            <w:r w:rsidR="00A1701F" w:rsidRPr="006024A1">
              <w:rPr>
                <w:rFonts w:ascii="Arial" w:hAnsi="Arial" w:cs="Arial"/>
              </w:rPr>
              <w:t xml:space="preserve"> </w:t>
            </w:r>
          </w:p>
        </w:tc>
        <w:tc>
          <w:tcPr>
            <w:tcW w:w="2130" w:type="dxa"/>
            <w:tcBorders>
              <w:top w:val="single" w:sz="4" w:space="0" w:color="auto"/>
              <w:left w:val="single" w:sz="4" w:space="0" w:color="auto"/>
              <w:bottom w:val="single" w:sz="4" w:space="0" w:color="auto"/>
              <w:right w:val="single" w:sz="4" w:space="0" w:color="auto"/>
            </w:tcBorders>
          </w:tcPr>
          <w:p w14:paraId="0DA55847" w14:textId="5FB139B0" w:rsidR="00367225" w:rsidRPr="006024A1" w:rsidRDefault="00A1701F" w:rsidP="00367225">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6024A1">
              <w:rPr>
                <w:rFonts w:ascii="Arial" w:hAnsi="Arial" w:cs="Arial"/>
                <w:b/>
              </w:rPr>
              <w:t>Recomendación de diseño</w:t>
            </w:r>
          </w:p>
        </w:tc>
      </w:tr>
      <w:tr w:rsidR="00367225" w:rsidRPr="00367225" w14:paraId="0AF71134"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Borders>
              <w:top w:val="single" w:sz="4" w:space="0" w:color="auto"/>
            </w:tcBorders>
          </w:tcPr>
          <w:p w14:paraId="5C1D4687" w14:textId="5EEF8D08" w:rsidR="00367225" w:rsidRPr="00A1701F" w:rsidRDefault="00064CFC" w:rsidP="00064CFC">
            <w:pPr>
              <w:pStyle w:val="NoSpacing"/>
              <w:spacing w:line="360" w:lineRule="auto"/>
              <w:rPr>
                <w:rFonts w:ascii="Arial" w:hAnsi="Arial" w:cs="Arial"/>
                <w:b w:val="0"/>
              </w:rPr>
            </w:pPr>
            <w:r>
              <w:rPr>
                <w:rFonts w:ascii="Arial" w:hAnsi="Arial" w:cs="Arial"/>
                <w:b w:val="0"/>
              </w:rPr>
              <w:t>La solución</w:t>
            </w:r>
            <w:r w:rsidR="00CD788A">
              <w:rPr>
                <w:rFonts w:ascii="Arial" w:hAnsi="Arial" w:cs="Arial"/>
                <w:b w:val="0"/>
              </w:rPr>
              <w:t xml:space="preserve"> debe soportar múltiples </w:t>
            </w:r>
            <w:r>
              <w:rPr>
                <w:rFonts w:ascii="Arial" w:hAnsi="Arial" w:cs="Arial"/>
                <w:b w:val="0"/>
              </w:rPr>
              <w:t xml:space="preserve">estudiantes </w:t>
            </w:r>
            <w:r w:rsidR="00CD788A">
              <w:rPr>
                <w:rFonts w:ascii="Arial" w:hAnsi="Arial" w:cs="Arial"/>
                <w:b w:val="0"/>
              </w:rPr>
              <w:t>en paralelo</w:t>
            </w:r>
          </w:p>
        </w:tc>
        <w:tc>
          <w:tcPr>
            <w:tcW w:w="2130" w:type="dxa"/>
            <w:tcBorders>
              <w:top w:val="single" w:sz="4" w:space="0" w:color="auto"/>
            </w:tcBorders>
          </w:tcPr>
          <w:p w14:paraId="6A27911E" w14:textId="09E55F8D" w:rsidR="00367225" w:rsidRPr="00367225" w:rsidRDefault="00CD788A" w:rsidP="00367225">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últiples usuarios</w:t>
            </w:r>
          </w:p>
        </w:tc>
      </w:tr>
      <w:tr w:rsidR="00367225" w:rsidRPr="00367225" w14:paraId="18DEEF51"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435BC18C" w14:textId="09E992D7" w:rsidR="00367225" w:rsidRPr="00CD788A" w:rsidRDefault="00064CFC" w:rsidP="00064CFC">
            <w:pPr>
              <w:pStyle w:val="NoSpacing"/>
              <w:spacing w:line="360" w:lineRule="auto"/>
              <w:rPr>
                <w:rFonts w:ascii="Arial" w:hAnsi="Arial" w:cs="Arial"/>
                <w:b w:val="0"/>
              </w:rPr>
            </w:pPr>
            <w:r>
              <w:rPr>
                <w:rFonts w:ascii="Arial" w:hAnsi="Arial" w:cs="Arial"/>
                <w:b w:val="0"/>
              </w:rPr>
              <w:t>La solución</w:t>
            </w:r>
            <w:r w:rsidR="00CD788A">
              <w:rPr>
                <w:rFonts w:ascii="Arial" w:hAnsi="Arial" w:cs="Arial"/>
                <w:b w:val="0"/>
              </w:rPr>
              <w:t xml:space="preserve"> debe autenticar a cada </w:t>
            </w:r>
            <w:r>
              <w:rPr>
                <w:rFonts w:ascii="Arial" w:hAnsi="Arial" w:cs="Arial"/>
                <w:b w:val="0"/>
              </w:rPr>
              <w:t>estudiante</w:t>
            </w:r>
            <w:r w:rsidR="00CD788A">
              <w:rPr>
                <w:rFonts w:ascii="Arial" w:hAnsi="Arial" w:cs="Arial"/>
                <w:b w:val="0"/>
              </w:rPr>
              <w:t xml:space="preserve"> que lo utilice </w:t>
            </w:r>
          </w:p>
        </w:tc>
        <w:tc>
          <w:tcPr>
            <w:tcW w:w="2130" w:type="dxa"/>
          </w:tcPr>
          <w:p w14:paraId="321CE08A" w14:textId="7AA56E5E" w:rsidR="00367225" w:rsidRPr="00CD788A" w:rsidRDefault="00CD788A" w:rsidP="00367225">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Identificación de usuarios</w:t>
            </w:r>
          </w:p>
        </w:tc>
      </w:tr>
      <w:tr w:rsidR="00367225" w:rsidRPr="00367225" w14:paraId="1933FF56"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3B8FC075" w14:textId="4F868424" w:rsidR="00367225" w:rsidRPr="00CD788A" w:rsidRDefault="00064CFC" w:rsidP="007A13F1">
            <w:pPr>
              <w:pStyle w:val="NoSpacing"/>
              <w:spacing w:line="360" w:lineRule="auto"/>
              <w:rPr>
                <w:rFonts w:ascii="Arial" w:hAnsi="Arial" w:cs="Arial"/>
                <w:b w:val="0"/>
              </w:rPr>
            </w:pPr>
            <w:r>
              <w:rPr>
                <w:rFonts w:ascii="Arial" w:hAnsi="Arial" w:cs="Arial"/>
                <w:b w:val="0"/>
              </w:rPr>
              <w:t>La solución</w:t>
            </w:r>
            <w:r w:rsidR="007A13F1">
              <w:rPr>
                <w:rFonts w:ascii="Arial" w:hAnsi="Arial" w:cs="Arial"/>
                <w:b w:val="0"/>
              </w:rPr>
              <w:t xml:space="preserve"> deberá permitir usar una pluma al estudiante para interactuar con la mesa interactiva. El estudiante podrá dibujar trazos  para el reconocimiento de entidades y relaciones de un modelo lógico de base de datos.</w:t>
            </w:r>
          </w:p>
        </w:tc>
        <w:tc>
          <w:tcPr>
            <w:tcW w:w="2130" w:type="dxa"/>
          </w:tcPr>
          <w:p w14:paraId="14D70DAA" w14:textId="5CC9C65D" w:rsidR="00367225" w:rsidRPr="00CD788A" w:rsidRDefault="00CD788A" w:rsidP="00367225">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ipo de interacción</w:t>
            </w:r>
          </w:p>
        </w:tc>
      </w:tr>
      <w:tr w:rsidR="00367225" w:rsidRPr="00367225" w14:paraId="44608EB3"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7AD75224" w14:textId="6CFE6268" w:rsidR="00367225" w:rsidRPr="00CD788A" w:rsidRDefault="00860353" w:rsidP="007A13F1">
            <w:pPr>
              <w:pStyle w:val="NoSpacing"/>
              <w:spacing w:line="360" w:lineRule="auto"/>
              <w:rPr>
                <w:rFonts w:ascii="Arial" w:hAnsi="Arial" w:cs="Arial"/>
                <w:b w:val="0"/>
              </w:rPr>
            </w:pPr>
            <w:r>
              <w:rPr>
                <w:rFonts w:ascii="Arial" w:hAnsi="Arial" w:cs="Arial"/>
                <w:b w:val="0"/>
              </w:rPr>
              <w:t>La solución</w:t>
            </w:r>
            <w:r w:rsidR="007A13F1">
              <w:rPr>
                <w:rFonts w:ascii="Arial" w:hAnsi="Arial" w:cs="Arial"/>
                <w:b w:val="0"/>
              </w:rPr>
              <w:t xml:space="preserve"> reconocerá la aportación del estudiante sin importar el espacio que escoja interactuar con la mesa interactiva.</w:t>
            </w:r>
          </w:p>
        </w:tc>
        <w:tc>
          <w:tcPr>
            <w:tcW w:w="2130" w:type="dxa"/>
          </w:tcPr>
          <w:p w14:paraId="31772F5B" w14:textId="5F8F8387" w:rsidR="00367225" w:rsidRPr="00CD788A" w:rsidRDefault="007A13F1" w:rsidP="00367225">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Posición de usuarios. Distinción individual.</w:t>
            </w:r>
          </w:p>
        </w:tc>
      </w:tr>
      <w:tr w:rsidR="007A13F1" w:rsidRPr="00367225" w14:paraId="47042035"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427038B9" w14:textId="2A3D4FAB" w:rsidR="007A13F1" w:rsidRDefault="007A13F1" w:rsidP="007A13F1">
            <w:pPr>
              <w:pStyle w:val="NoSpacing"/>
              <w:spacing w:line="360" w:lineRule="auto"/>
              <w:rPr>
                <w:rFonts w:ascii="Arial" w:hAnsi="Arial" w:cs="Arial"/>
                <w:b w:val="0"/>
              </w:rPr>
            </w:pPr>
            <w:r>
              <w:rPr>
                <w:rFonts w:ascii="Arial" w:hAnsi="Arial" w:cs="Arial"/>
                <w:b w:val="0"/>
              </w:rPr>
              <w:t>El estudiante podrá diferenciar su aportación basado en un color que escoja previamente.</w:t>
            </w:r>
          </w:p>
        </w:tc>
        <w:tc>
          <w:tcPr>
            <w:tcW w:w="2130" w:type="dxa"/>
          </w:tcPr>
          <w:p w14:paraId="663CD6AA" w14:textId="342B887B" w:rsidR="007A13F1" w:rsidRDefault="007A13F1" w:rsidP="00367225">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Distinción individual.</w:t>
            </w:r>
          </w:p>
        </w:tc>
      </w:tr>
      <w:tr w:rsidR="007A13F1" w:rsidRPr="00367225" w14:paraId="07F789CB"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3A66F839" w14:textId="7F52064A" w:rsidR="007A13F1" w:rsidRDefault="007A13F1" w:rsidP="007A13F1">
            <w:pPr>
              <w:pStyle w:val="NoSpacing"/>
              <w:spacing w:line="360" w:lineRule="auto"/>
              <w:rPr>
                <w:rFonts w:ascii="Arial" w:hAnsi="Arial" w:cs="Arial"/>
                <w:b w:val="0"/>
              </w:rPr>
            </w:pPr>
            <w:r>
              <w:rPr>
                <w:rFonts w:ascii="Arial" w:hAnsi="Arial" w:cs="Arial"/>
                <w:b w:val="0"/>
              </w:rPr>
              <w:t>El estudiante podrá ingresar información a su modelo de base de datos a través de una tablet.</w:t>
            </w:r>
          </w:p>
        </w:tc>
        <w:tc>
          <w:tcPr>
            <w:tcW w:w="2130" w:type="dxa"/>
          </w:tcPr>
          <w:p w14:paraId="1B4D8517" w14:textId="09EE39CF" w:rsidR="007A13F1" w:rsidRDefault="007A13F1" w:rsidP="00367225">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limentación de información</w:t>
            </w:r>
          </w:p>
        </w:tc>
      </w:tr>
      <w:tr w:rsidR="007A13F1" w:rsidRPr="00367225" w14:paraId="0DEF9269"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173D3321" w14:textId="3AE71205" w:rsidR="007A13F1" w:rsidRDefault="00064CFC" w:rsidP="00064CFC">
            <w:pPr>
              <w:pStyle w:val="NoSpacing"/>
              <w:spacing w:line="360" w:lineRule="auto"/>
              <w:rPr>
                <w:rFonts w:ascii="Arial" w:hAnsi="Arial" w:cs="Arial"/>
                <w:b w:val="0"/>
              </w:rPr>
            </w:pPr>
            <w:r>
              <w:rPr>
                <w:rFonts w:ascii="Arial" w:hAnsi="Arial" w:cs="Arial"/>
                <w:b w:val="0"/>
              </w:rPr>
              <w:t>El estudiante debe poder observar información de los elementos de su modelo de datos a través de la tablet.</w:t>
            </w:r>
          </w:p>
        </w:tc>
        <w:tc>
          <w:tcPr>
            <w:tcW w:w="2130" w:type="dxa"/>
          </w:tcPr>
          <w:p w14:paraId="21DF4890" w14:textId="5D28C6F8" w:rsidR="007A13F1" w:rsidRDefault="00064CFC" w:rsidP="00367225">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ransición entre trabajo individual y colaborativo</w:t>
            </w:r>
          </w:p>
        </w:tc>
      </w:tr>
      <w:tr w:rsidR="005D2C5C" w:rsidRPr="00367225" w14:paraId="2A5B217D"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14E4740A" w14:textId="4B4FED2D" w:rsidR="005D2C5C" w:rsidRDefault="005D2C5C" w:rsidP="00064CFC">
            <w:pPr>
              <w:pStyle w:val="NoSpacing"/>
              <w:spacing w:line="360" w:lineRule="auto"/>
              <w:rPr>
                <w:rFonts w:ascii="Arial" w:hAnsi="Arial" w:cs="Arial"/>
                <w:b w:val="0"/>
              </w:rPr>
            </w:pPr>
            <w:r>
              <w:rPr>
                <w:rFonts w:ascii="Arial" w:hAnsi="Arial" w:cs="Arial"/>
                <w:b w:val="0"/>
              </w:rPr>
              <w:t>La solución debe permitir almacenar el trabajo terminado al estudiante</w:t>
            </w:r>
          </w:p>
        </w:tc>
        <w:tc>
          <w:tcPr>
            <w:tcW w:w="2130" w:type="dxa"/>
          </w:tcPr>
          <w:p w14:paraId="1B44681F" w14:textId="4F4E7DB0" w:rsidR="005D2C5C" w:rsidRDefault="005D2C5C" w:rsidP="00367225">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valuación</w:t>
            </w:r>
          </w:p>
        </w:tc>
      </w:tr>
      <w:tr w:rsidR="00064CFC" w:rsidRPr="00367225" w14:paraId="2B506919"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60A13233" w14:textId="5A8AD29F" w:rsidR="00064CFC" w:rsidRDefault="00064CFC" w:rsidP="00064CFC">
            <w:pPr>
              <w:pStyle w:val="NoSpacing"/>
              <w:spacing w:line="360" w:lineRule="auto"/>
              <w:rPr>
                <w:rFonts w:ascii="Arial" w:hAnsi="Arial" w:cs="Arial"/>
                <w:b w:val="0"/>
              </w:rPr>
            </w:pPr>
            <w:r>
              <w:rPr>
                <w:rFonts w:ascii="Arial" w:hAnsi="Arial" w:cs="Arial"/>
                <w:b w:val="0"/>
              </w:rPr>
              <w:t>El sistema debe permitir al profesor conocer el estado del trabajo colaborativo en todo momento.</w:t>
            </w:r>
          </w:p>
        </w:tc>
        <w:tc>
          <w:tcPr>
            <w:tcW w:w="2130" w:type="dxa"/>
          </w:tcPr>
          <w:p w14:paraId="230FAC44" w14:textId="1ABF0C6F" w:rsidR="00064CFC" w:rsidRDefault="00064CFC" w:rsidP="00367225">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onitoreo</w:t>
            </w:r>
          </w:p>
        </w:tc>
      </w:tr>
      <w:tr w:rsidR="00064CFC" w:rsidRPr="00367225" w14:paraId="185B6C18"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1F61F2EA" w14:textId="2E0A9EDF" w:rsidR="00064CFC" w:rsidRDefault="00860353" w:rsidP="00064CFC">
            <w:pPr>
              <w:pStyle w:val="NoSpacing"/>
              <w:spacing w:line="360" w:lineRule="auto"/>
              <w:rPr>
                <w:rFonts w:ascii="Arial" w:hAnsi="Arial" w:cs="Arial"/>
                <w:b w:val="0"/>
              </w:rPr>
            </w:pPr>
            <w:r>
              <w:rPr>
                <w:rFonts w:ascii="Arial" w:hAnsi="Arial" w:cs="Arial"/>
                <w:b w:val="0"/>
              </w:rPr>
              <w:t>La solución</w:t>
            </w:r>
            <w:r w:rsidR="00064CFC">
              <w:rPr>
                <w:rFonts w:ascii="Arial" w:hAnsi="Arial" w:cs="Arial"/>
                <w:b w:val="0"/>
              </w:rPr>
              <w:t xml:space="preserve"> debe permitir al profesor revisar el trabajo final colaborativo.</w:t>
            </w:r>
          </w:p>
        </w:tc>
        <w:tc>
          <w:tcPr>
            <w:tcW w:w="2130" w:type="dxa"/>
          </w:tcPr>
          <w:p w14:paraId="0BB0CAA9" w14:textId="6E2579F9" w:rsidR="00064CFC" w:rsidRDefault="00064CFC" w:rsidP="00367225">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valuación</w:t>
            </w:r>
          </w:p>
        </w:tc>
      </w:tr>
      <w:tr w:rsidR="00064CFC" w:rsidRPr="00367225" w14:paraId="3233E19C"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704654A0" w14:textId="7B253434" w:rsidR="00064CFC" w:rsidRDefault="00064CFC" w:rsidP="00064CFC">
            <w:pPr>
              <w:pStyle w:val="NoSpacing"/>
              <w:spacing w:line="360" w:lineRule="auto"/>
              <w:rPr>
                <w:rFonts w:ascii="Arial" w:hAnsi="Arial" w:cs="Arial"/>
                <w:b w:val="0"/>
              </w:rPr>
            </w:pPr>
            <w:r>
              <w:rPr>
                <w:rFonts w:ascii="Arial" w:hAnsi="Arial" w:cs="Arial"/>
                <w:b w:val="0"/>
              </w:rPr>
              <w:t>La construcción de la superficie se realizará a través de un sistema de seguimiento óptico y un proyector.</w:t>
            </w:r>
          </w:p>
        </w:tc>
        <w:tc>
          <w:tcPr>
            <w:tcW w:w="2130" w:type="dxa"/>
          </w:tcPr>
          <w:p w14:paraId="55297329" w14:textId="5D50982A" w:rsidR="00064CFC" w:rsidRDefault="00064CFC" w:rsidP="00064CFC">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ipo de tecnología.</w:t>
            </w:r>
          </w:p>
        </w:tc>
      </w:tr>
    </w:tbl>
    <w:p w14:paraId="48EB25B2" w14:textId="77777777" w:rsidR="00367225" w:rsidRDefault="00367225" w:rsidP="00195342">
      <w:pPr>
        <w:pStyle w:val="Texto"/>
        <w:ind w:left="1416"/>
      </w:pPr>
    </w:p>
    <w:p w14:paraId="3A3D25D7" w14:textId="43B35EB8" w:rsidR="007B5F6A" w:rsidRDefault="006024A1" w:rsidP="00195342">
      <w:pPr>
        <w:pStyle w:val="Texto"/>
        <w:ind w:left="1416"/>
      </w:pPr>
      <w:r>
        <w:lastRenderedPageBreak/>
        <w:t>Otra característica que se deberá favorecer durante la etapa de diseño del sistema, es el uso de patrones de diseño de software. Pues de esta manera se asegura que el mantenimiento de la solución sea más sencillo, en el caso de que se utilice para futuras investigaciones.</w:t>
      </w:r>
    </w:p>
    <w:p w14:paraId="020A8164" w14:textId="77777777" w:rsidR="006024A1" w:rsidRDefault="006024A1" w:rsidP="00195342">
      <w:pPr>
        <w:pStyle w:val="Texto"/>
        <w:ind w:left="1416"/>
      </w:pPr>
    </w:p>
    <w:p w14:paraId="2903ED08" w14:textId="77777777" w:rsidR="00066CD3" w:rsidRDefault="001D7D9F" w:rsidP="00066CD3">
      <w:pPr>
        <w:pStyle w:val="Subtitulocapitulo"/>
      </w:pPr>
      <w:r>
        <w:t>ANÁLISIS DE REQUERIMIENTOS</w:t>
      </w:r>
    </w:p>
    <w:p w14:paraId="0E8FB4F3" w14:textId="1EFDC8D4" w:rsidR="00066CD3" w:rsidRDefault="002609FE" w:rsidP="002609FE">
      <w:pPr>
        <w:pStyle w:val="Texto"/>
        <w:ind w:left="1416"/>
      </w:pPr>
      <w:r>
        <w:t>Para la definición de los requerimientos, utilizaremos los siguientes identificadores (ver tabla 6).</w:t>
      </w:r>
    </w:p>
    <w:p w14:paraId="090E32A1" w14:textId="77777777" w:rsidR="002609FE" w:rsidRDefault="002609FE" w:rsidP="002609FE">
      <w:pPr>
        <w:pStyle w:val="Texto"/>
        <w:ind w:left="1416"/>
      </w:pPr>
    </w:p>
    <w:tbl>
      <w:tblPr>
        <w:tblStyle w:val="PlainTable1"/>
        <w:tblW w:w="0" w:type="auto"/>
        <w:jc w:val="right"/>
        <w:tblLook w:val="04A0" w:firstRow="1" w:lastRow="0" w:firstColumn="1" w:lastColumn="0" w:noHBand="0" w:noVBand="1"/>
      </w:tblPr>
      <w:tblGrid>
        <w:gridCol w:w="2180"/>
        <w:gridCol w:w="3969"/>
      </w:tblGrid>
      <w:tr w:rsidR="002609FE" w:rsidRPr="002609FE" w14:paraId="31E2D85D" w14:textId="77777777" w:rsidTr="002609FE">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6149" w:type="dxa"/>
            <w:gridSpan w:val="2"/>
            <w:tcBorders>
              <w:top w:val="nil"/>
              <w:left w:val="nil"/>
              <w:bottom w:val="single" w:sz="4" w:space="0" w:color="auto"/>
              <w:right w:val="nil"/>
            </w:tcBorders>
          </w:tcPr>
          <w:p w14:paraId="7CAA71F6" w14:textId="1F9AA5DE" w:rsidR="002609FE" w:rsidRPr="002609FE" w:rsidRDefault="002609FE" w:rsidP="002609FE">
            <w:pPr>
              <w:pStyle w:val="NoSpacing"/>
              <w:rPr>
                <w:rFonts w:ascii="Arial" w:hAnsi="Arial" w:cs="Arial"/>
                <w:b w:val="0"/>
              </w:rPr>
            </w:pPr>
            <w:r>
              <w:rPr>
                <w:rFonts w:ascii="Arial" w:hAnsi="Arial" w:cs="Arial"/>
                <w:sz w:val="18"/>
                <w:szCs w:val="18"/>
              </w:rPr>
              <w:t>Tabla 6</w:t>
            </w:r>
            <w:r w:rsidRPr="00970050">
              <w:rPr>
                <w:rFonts w:ascii="Arial" w:hAnsi="Arial" w:cs="Arial"/>
                <w:b w:val="0"/>
                <w:sz w:val="18"/>
                <w:szCs w:val="18"/>
              </w:rPr>
              <w:t xml:space="preserve">. </w:t>
            </w:r>
            <w:r>
              <w:rPr>
                <w:rFonts w:ascii="Arial" w:hAnsi="Arial" w:cs="Arial"/>
                <w:b w:val="0"/>
                <w:sz w:val="18"/>
                <w:szCs w:val="18"/>
              </w:rPr>
              <w:t xml:space="preserve">Identificadores de requerimientos de software utilizados </w:t>
            </w:r>
          </w:p>
        </w:tc>
      </w:tr>
      <w:tr w:rsidR="002609FE" w:rsidRPr="002609FE" w14:paraId="194A0E79"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left w:val="single" w:sz="4" w:space="0" w:color="auto"/>
              <w:bottom w:val="single" w:sz="4" w:space="0" w:color="auto"/>
              <w:right w:val="single" w:sz="4" w:space="0" w:color="auto"/>
            </w:tcBorders>
          </w:tcPr>
          <w:p w14:paraId="4E8D2028" w14:textId="77777777" w:rsidR="002609FE" w:rsidRDefault="002609FE" w:rsidP="002609FE">
            <w:pPr>
              <w:pStyle w:val="NoSpacing"/>
              <w:rPr>
                <w:rFonts w:ascii="Arial" w:hAnsi="Arial" w:cs="Arial"/>
              </w:rPr>
            </w:pPr>
          </w:p>
          <w:p w14:paraId="5AD41F21" w14:textId="7A1E49EE" w:rsidR="002609FE" w:rsidRDefault="002609FE" w:rsidP="002609FE">
            <w:pPr>
              <w:pStyle w:val="NoSpacing"/>
              <w:rPr>
                <w:rFonts w:ascii="Arial" w:hAnsi="Arial" w:cs="Arial"/>
              </w:rPr>
            </w:pPr>
            <w:r w:rsidRPr="002609FE">
              <w:rPr>
                <w:rFonts w:ascii="Arial" w:hAnsi="Arial" w:cs="Arial"/>
              </w:rPr>
              <w:t>I</w:t>
            </w:r>
            <w:r>
              <w:rPr>
                <w:rFonts w:ascii="Arial" w:hAnsi="Arial" w:cs="Arial"/>
              </w:rPr>
              <w:t>d</w:t>
            </w:r>
            <w:r w:rsidRPr="002609FE">
              <w:rPr>
                <w:rFonts w:ascii="Arial" w:hAnsi="Arial" w:cs="Arial"/>
              </w:rPr>
              <w:t>entificador</w:t>
            </w:r>
          </w:p>
          <w:p w14:paraId="720EF447" w14:textId="527B2F58" w:rsidR="002609FE" w:rsidRPr="002609FE" w:rsidRDefault="002609FE" w:rsidP="002609FE">
            <w:pPr>
              <w:pStyle w:val="NoSpacing"/>
              <w:rPr>
                <w:rFonts w:ascii="Arial" w:hAnsi="Arial" w:cs="Arial"/>
              </w:rPr>
            </w:pPr>
          </w:p>
        </w:tc>
        <w:tc>
          <w:tcPr>
            <w:tcW w:w="3969" w:type="dxa"/>
            <w:tcBorders>
              <w:top w:val="single" w:sz="4" w:space="0" w:color="auto"/>
              <w:left w:val="single" w:sz="4" w:space="0" w:color="auto"/>
              <w:bottom w:val="single" w:sz="4" w:space="0" w:color="auto"/>
              <w:right w:val="single" w:sz="4" w:space="0" w:color="auto"/>
            </w:tcBorders>
          </w:tcPr>
          <w:p w14:paraId="770733A2" w14:textId="77777777" w:rsidR="002609FE" w:rsidRDefault="002609FE" w:rsidP="002609FE">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42BE4AD8" w14:textId="103D8504" w:rsidR="002609FE" w:rsidRPr="002609FE" w:rsidRDefault="002609FE" w:rsidP="002609FE">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b/>
              </w:rPr>
            </w:pPr>
            <w:r w:rsidRPr="002609FE">
              <w:rPr>
                <w:rFonts w:ascii="Arial" w:hAnsi="Arial" w:cs="Arial"/>
                <w:b/>
              </w:rPr>
              <w:t xml:space="preserve">Descripción </w:t>
            </w:r>
          </w:p>
        </w:tc>
      </w:tr>
      <w:tr w:rsidR="002609FE" w:rsidRPr="002609FE" w14:paraId="1330F71C" w14:textId="77777777" w:rsidTr="002609FE">
        <w:trPr>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tcBorders>
          </w:tcPr>
          <w:p w14:paraId="4919EECE" w14:textId="12A77B43" w:rsidR="002609FE" w:rsidRPr="002609FE" w:rsidRDefault="002609FE" w:rsidP="002609FE">
            <w:pPr>
              <w:pStyle w:val="NoSpacing"/>
              <w:spacing w:line="276" w:lineRule="auto"/>
              <w:rPr>
                <w:rFonts w:ascii="Arial" w:hAnsi="Arial" w:cs="Arial"/>
              </w:rPr>
            </w:pPr>
            <w:r>
              <w:rPr>
                <w:rFonts w:ascii="Trebuchet MS" w:hAnsi="Trebuchet MS"/>
                <w:color w:val="000000"/>
              </w:rPr>
              <w:t>RF</w:t>
            </w:r>
          </w:p>
        </w:tc>
        <w:tc>
          <w:tcPr>
            <w:tcW w:w="3969" w:type="dxa"/>
            <w:tcBorders>
              <w:top w:val="single" w:sz="4" w:space="0" w:color="auto"/>
            </w:tcBorders>
          </w:tcPr>
          <w:p w14:paraId="02EB2D2E" w14:textId="1519C0B7" w:rsidR="002609FE" w:rsidRPr="002609FE" w:rsidRDefault="002609FE" w:rsidP="002609FE">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Trebuchet MS" w:hAnsi="Trebuchet MS"/>
                <w:color w:val="000000"/>
              </w:rPr>
              <w:t>Requerimiento Funcional</w:t>
            </w:r>
          </w:p>
        </w:tc>
      </w:tr>
      <w:tr w:rsidR="002609FE" w:rsidRPr="002609FE" w14:paraId="051EA9DB"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884A5E5" w14:textId="6A2B3C03" w:rsidR="002609FE" w:rsidRPr="002609FE" w:rsidRDefault="002609FE" w:rsidP="002609FE">
            <w:pPr>
              <w:pStyle w:val="NoSpacing"/>
              <w:spacing w:line="276" w:lineRule="auto"/>
              <w:rPr>
                <w:rFonts w:ascii="Arial" w:hAnsi="Arial" w:cs="Arial"/>
              </w:rPr>
            </w:pPr>
            <w:r>
              <w:rPr>
                <w:rFonts w:ascii="Trebuchet MS" w:hAnsi="Trebuchet MS"/>
                <w:color w:val="000000"/>
              </w:rPr>
              <w:t>RNF</w:t>
            </w:r>
          </w:p>
        </w:tc>
        <w:tc>
          <w:tcPr>
            <w:tcW w:w="3969" w:type="dxa"/>
          </w:tcPr>
          <w:p w14:paraId="73DD1FED" w14:textId="5CEB4F83" w:rsidR="002609FE" w:rsidRPr="002609FE" w:rsidRDefault="002609FE" w:rsidP="002609FE">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Requerimiento No Funcional</w:t>
            </w:r>
          </w:p>
        </w:tc>
      </w:tr>
      <w:tr w:rsidR="002609FE" w:rsidRPr="002609FE" w14:paraId="2857FC33" w14:textId="77777777" w:rsidTr="002609FE">
        <w:trPr>
          <w:jc w:val="right"/>
        </w:trPr>
        <w:tc>
          <w:tcPr>
            <w:cnfStyle w:val="001000000000" w:firstRow="0" w:lastRow="0" w:firstColumn="1" w:lastColumn="0" w:oddVBand="0" w:evenVBand="0" w:oddHBand="0" w:evenHBand="0" w:firstRowFirstColumn="0" w:firstRowLastColumn="0" w:lastRowFirstColumn="0" w:lastRowLastColumn="0"/>
            <w:tcW w:w="2180" w:type="dxa"/>
          </w:tcPr>
          <w:p w14:paraId="0466F9A0" w14:textId="7656A865" w:rsidR="002609FE" w:rsidRPr="002609FE" w:rsidRDefault="002609FE" w:rsidP="002609FE">
            <w:pPr>
              <w:pStyle w:val="NoSpacing"/>
              <w:spacing w:line="276" w:lineRule="auto"/>
              <w:rPr>
                <w:rFonts w:ascii="Arial" w:hAnsi="Arial" w:cs="Arial"/>
              </w:rPr>
            </w:pPr>
            <w:r>
              <w:rPr>
                <w:rFonts w:ascii="Trebuchet MS" w:hAnsi="Trebuchet MS"/>
                <w:color w:val="000000"/>
              </w:rPr>
              <w:t>E</w:t>
            </w:r>
          </w:p>
        </w:tc>
        <w:tc>
          <w:tcPr>
            <w:tcW w:w="3969" w:type="dxa"/>
          </w:tcPr>
          <w:p w14:paraId="7D83120A" w14:textId="35B1EBEE" w:rsidR="002609FE" w:rsidRPr="002609FE" w:rsidRDefault="002609FE" w:rsidP="002609FE">
            <w:pPr>
              <w:pStyle w:val="NormalWeb"/>
              <w:spacing w:before="0" w:beforeAutospacing="0" w:after="0" w:afterAutospacing="0" w:line="276" w:lineRule="auto"/>
              <w:jc w:val="both"/>
              <w:cnfStyle w:val="000000000000" w:firstRow="0" w:lastRow="0" w:firstColumn="0" w:lastColumn="0" w:oddVBand="0" w:evenVBand="0" w:oddHBand="0" w:evenHBand="0" w:firstRowFirstColumn="0" w:firstRowLastColumn="0" w:lastRowFirstColumn="0" w:lastRowLastColumn="0"/>
              <w:rPr>
                <w:rFonts w:ascii="Trebuchet MS" w:hAnsi="Trebuchet MS"/>
                <w:color w:val="000000"/>
              </w:rPr>
            </w:pPr>
            <w:r>
              <w:rPr>
                <w:rFonts w:ascii="Trebuchet MS" w:hAnsi="Trebuchet MS"/>
                <w:color w:val="000000"/>
              </w:rPr>
              <w:t>Estudiante</w:t>
            </w:r>
          </w:p>
        </w:tc>
      </w:tr>
      <w:tr w:rsidR="002609FE" w:rsidRPr="002609FE" w14:paraId="20FC01C5"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2730007" w14:textId="0B92D5E0" w:rsidR="002609FE" w:rsidRPr="002609FE" w:rsidRDefault="002609FE" w:rsidP="002609FE">
            <w:pPr>
              <w:pStyle w:val="NoSpacing"/>
              <w:spacing w:line="276" w:lineRule="auto"/>
              <w:rPr>
                <w:rFonts w:ascii="Arial" w:hAnsi="Arial" w:cs="Arial"/>
              </w:rPr>
            </w:pPr>
            <w:r>
              <w:rPr>
                <w:rFonts w:ascii="Trebuchet MS" w:hAnsi="Trebuchet MS"/>
                <w:color w:val="000000"/>
              </w:rPr>
              <w:t>P</w:t>
            </w:r>
          </w:p>
        </w:tc>
        <w:tc>
          <w:tcPr>
            <w:tcW w:w="3969" w:type="dxa"/>
          </w:tcPr>
          <w:p w14:paraId="20D4DBAB" w14:textId="66CDA0E2" w:rsidR="002609FE" w:rsidRPr="002609FE" w:rsidRDefault="002609FE" w:rsidP="002609FE">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Profesor</w:t>
            </w:r>
          </w:p>
        </w:tc>
      </w:tr>
    </w:tbl>
    <w:p w14:paraId="2BE1B3D8" w14:textId="77777777" w:rsidR="002609FE" w:rsidRDefault="002609FE" w:rsidP="00066CD3">
      <w:pPr>
        <w:pStyle w:val="Subtitulocapitulo"/>
        <w:numPr>
          <w:ilvl w:val="0"/>
          <w:numId w:val="0"/>
        </w:numPr>
        <w:ind w:left="792" w:hanging="432"/>
      </w:pPr>
    </w:p>
    <w:p w14:paraId="3A29B608" w14:textId="77777777" w:rsidR="001D7D9F" w:rsidRDefault="001D7D9F" w:rsidP="00871AD6">
      <w:pPr>
        <w:pStyle w:val="Subtitulocapitulo"/>
        <w:numPr>
          <w:ilvl w:val="2"/>
          <w:numId w:val="1"/>
        </w:numPr>
      </w:pPr>
      <w:r>
        <w:t>REQUERIMIENTOS FUNCIONALES</w:t>
      </w:r>
    </w:p>
    <w:p w14:paraId="66DCC57F" w14:textId="1762AB1C" w:rsidR="00066CD3" w:rsidRDefault="00C9701F" w:rsidP="00871AD6">
      <w:pPr>
        <w:pStyle w:val="Texto"/>
        <w:numPr>
          <w:ilvl w:val="0"/>
          <w:numId w:val="13"/>
        </w:numPr>
      </w:pPr>
      <w:r w:rsidRPr="00C9701F">
        <w:rPr>
          <w:b/>
          <w:color w:val="000000"/>
        </w:rPr>
        <w:t>RF-E-01:</w:t>
      </w:r>
      <w:r>
        <w:rPr>
          <w:color w:val="000000"/>
        </w:rPr>
        <w:t xml:space="preserve"> </w:t>
      </w:r>
      <w:r>
        <w:t>El sistema debe permitir d</w:t>
      </w:r>
      <w:r w:rsidRPr="00066CD3">
        <w:t xml:space="preserve">ibujar entidades sobre la proyección </w:t>
      </w:r>
      <w:r>
        <w:t xml:space="preserve">de la </w:t>
      </w:r>
      <w:r w:rsidRPr="00066CD3">
        <w:t xml:space="preserve">superficie </w:t>
      </w:r>
      <w:r>
        <w:t>interactiva.</w:t>
      </w:r>
    </w:p>
    <w:p w14:paraId="6595BB18" w14:textId="6E0421C8" w:rsidR="00C9701F" w:rsidRPr="00C9701F" w:rsidRDefault="00C9701F" w:rsidP="00871AD6">
      <w:pPr>
        <w:pStyle w:val="Texto"/>
        <w:numPr>
          <w:ilvl w:val="1"/>
          <w:numId w:val="13"/>
        </w:numPr>
      </w:pPr>
      <w:r w:rsidRPr="00C9701F">
        <w:rPr>
          <w:b/>
        </w:rPr>
        <w:t>Comentario</w:t>
      </w:r>
      <w:r>
        <w:t>:</w:t>
      </w:r>
      <w:r w:rsidRPr="00C9701F">
        <w:rPr>
          <w:color w:val="000000"/>
        </w:rPr>
        <w:t xml:space="preserve"> </w:t>
      </w:r>
      <w:r w:rsidR="0049318C">
        <w:rPr>
          <w:color w:val="000000"/>
        </w:rPr>
        <w:t xml:space="preserve">Utilizando un trazo en forma de cuadrado, el sistema debe permitir reconocer la intención del estudiante para crear una nueva entidad. </w:t>
      </w:r>
      <w:r w:rsidRPr="00066CD3">
        <w:rPr>
          <w:color w:val="000000"/>
        </w:rPr>
        <w:t>Para que</w:t>
      </w:r>
      <w:r w:rsidR="0049318C">
        <w:rPr>
          <w:color w:val="000000"/>
        </w:rPr>
        <w:t xml:space="preserve"> la </w:t>
      </w:r>
      <w:r w:rsidR="0049318C">
        <w:rPr>
          <w:color w:val="000000"/>
        </w:rPr>
        <w:lastRenderedPageBreak/>
        <w:t>acción sea válida,</w:t>
      </w:r>
      <w:r w:rsidRPr="00066CD3">
        <w:rPr>
          <w:color w:val="000000"/>
        </w:rPr>
        <w:t xml:space="preserve"> el </w:t>
      </w:r>
      <w:r w:rsidR="0049318C">
        <w:rPr>
          <w:color w:val="000000"/>
        </w:rPr>
        <w:t xml:space="preserve">rectángulo </w:t>
      </w:r>
      <w:r w:rsidRPr="00066CD3">
        <w:rPr>
          <w:color w:val="000000"/>
        </w:rPr>
        <w:t xml:space="preserve">deberá realizarse sin levantar la mano y debe </w:t>
      </w:r>
      <w:r w:rsidRPr="005B7C0A">
        <w:rPr>
          <w:color w:val="000000"/>
        </w:rPr>
        <w:t>tener más altura que anchura</w:t>
      </w:r>
      <w:r w:rsidRPr="00066CD3">
        <w:rPr>
          <w:color w:val="000000"/>
        </w:rPr>
        <w:t>.</w:t>
      </w:r>
    </w:p>
    <w:p w14:paraId="15DD57EF" w14:textId="16190026" w:rsidR="00C9701F" w:rsidRPr="00C9701F" w:rsidRDefault="00C9701F" w:rsidP="00871AD6">
      <w:pPr>
        <w:pStyle w:val="Texto"/>
        <w:numPr>
          <w:ilvl w:val="0"/>
          <w:numId w:val="13"/>
        </w:numPr>
      </w:pPr>
      <w:r>
        <w:rPr>
          <w:b/>
          <w:color w:val="000000"/>
        </w:rPr>
        <w:t>RF-E</w:t>
      </w:r>
      <w:r w:rsidRPr="00C9701F">
        <w:rPr>
          <w:b/>
          <w:color w:val="000000"/>
        </w:rPr>
        <w:t>-02:</w:t>
      </w:r>
      <w:r>
        <w:rPr>
          <w:color w:val="000000"/>
        </w:rPr>
        <w:t xml:space="preserve"> El sistema debe permitir al estudiante, d</w:t>
      </w:r>
      <w:r w:rsidRPr="00066CD3">
        <w:rPr>
          <w:color w:val="000000"/>
        </w:rPr>
        <w:t xml:space="preserve">ibujar relaciones entre las entidades sobre la proyección </w:t>
      </w:r>
      <w:r>
        <w:rPr>
          <w:color w:val="000000"/>
        </w:rPr>
        <w:t>de superficie interactiva.</w:t>
      </w:r>
    </w:p>
    <w:p w14:paraId="1AA051BB" w14:textId="1D6A1E36" w:rsidR="00C9701F" w:rsidRPr="00C9701F" w:rsidRDefault="00C9701F" w:rsidP="00871AD6">
      <w:pPr>
        <w:pStyle w:val="Texto"/>
        <w:numPr>
          <w:ilvl w:val="1"/>
          <w:numId w:val="13"/>
        </w:numPr>
      </w:pPr>
      <w:r w:rsidRPr="00C9701F">
        <w:rPr>
          <w:b/>
          <w:color w:val="000000"/>
        </w:rPr>
        <w:t>Comentario:</w:t>
      </w:r>
      <w:r>
        <w:rPr>
          <w:color w:val="000000"/>
        </w:rPr>
        <w:t xml:space="preserve"> </w:t>
      </w:r>
      <w:r w:rsidR="0049318C">
        <w:rPr>
          <w:color w:val="000000"/>
        </w:rPr>
        <w:t>Realizando un trazo de línea sobre entidades, el sistema reconocerá la relación que el usuario desea crear</w:t>
      </w:r>
      <w:r>
        <w:rPr>
          <w:color w:val="000000"/>
        </w:rPr>
        <w:t>.</w:t>
      </w:r>
    </w:p>
    <w:p w14:paraId="07A133CD" w14:textId="1DC5E670" w:rsidR="00066CD3" w:rsidRPr="00305AB4" w:rsidRDefault="00C9701F" w:rsidP="00871AD6">
      <w:pPr>
        <w:pStyle w:val="Texto"/>
        <w:numPr>
          <w:ilvl w:val="0"/>
          <w:numId w:val="13"/>
        </w:numPr>
      </w:pPr>
      <w:r w:rsidRPr="00305AB4">
        <w:rPr>
          <w:b/>
          <w:color w:val="000000"/>
        </w:rPr>
        <w:t>RF-E-03:</w:t>
      </w:r>
      <w:r>
        <w:rPr>
          <w:color w:val="000000"/>
        </w:rPr>
        <w:t xml:space="preserve"> </w:t>
      </w:r>
      <w:r w:rsidR="00305AB4">
        <w:rPr>
          <w:color w:val="000000"/>
        </w:rPr>
        <w:t>Se deberá poder m</w:t>
      </w:r>
      <w:r w:rsidR="00305AB4" w:rsidRPr="00066CD3">
        <w:rPr>
          <w:color w:val="000000"/>
        </w:rPr>
        <w:t>odificar la</w:t>
      </w:r>
      <w:r w:rsidR="00305AB4">
        <w:rPr>
          <w:color w:val="000000"/>
        </w:rPr>
        <w:t xml:space="preserve"> información de las</w:t>
      </w:r>
      <w:r w:rsidR="00305AB4" w:rsidRPr="00066CD3">
        <w:rPr>
          <w:color w:val="000000"/>
        </w:rPr>
        <w:t xml:space="preserve"> entidad</w:t>
      </w:r>
      <w:r w:rsidR="00305AB4">
        <w:rPr>
          <w:color w:val="000000"/>
        </w:rPr>
        <w:t>es</w:t>
      </w:r>
      <w:r w:rsidR="00305AB4" w:rsidRPr="00066CD3">
        <w:rPr>
          <w:color w:val="000000"/>
        </w:rPr>
        <w:t xml:space="preserve"> sobre la proyección en la superficie plana</w:t>
      </w:r>
      <w:r w:rsidR="00A33954">
        <w:rPr>
          <w:color w:val="000000"/>
        </w:rPr>
        <w:t xml:space="preserve"> utilizando si</w:t>
      </w:r>
      <w:r w:rsidR="00305AB4">
        <w:rPr>
          <w:color w:val="000000"/>
        </w:rPr>
        <w:t xml:space="preserve"> Tablet.</w:t>
      </w:r>
    </w:p>
    <w:p w14:paraId="0ED79A00" w14:textId="79D6D341" w:rsidR="00305AB4" w:rsidRPr="00305AB4" w:rsidRDefault="00305AB4" w:rsidP="00871AD6">
      <w:pPr>
        <w:pStyle w:val="Texto"/>
        <w:numPr>
          <w:ilvl w:val="1"/>
          <w:numId w:val="13"/>
        </w:numPr>
      </w:pPr>
      <w:r w:rsidRPr="00305AB4">
        <w:rPr>
          <w:b/>
          <w:color w:val="000000"/>
        </w:rPr>
        <w:t>Comentario:</w:t>
      </w:r>
      <w:r>
        <w:rPr>
          <w:color w:val="000000"/>
        </w:rPr>
        <w:t xml:space="preserve"> Utilizando su pluma, cada estudiante podrá seleccionar </w:t>
      </w:r>
      <w:r w:rsidR="0045430B">
        <w:rPr>
          <w:color w:val="000000"/>
        </w:rPr>
        <w:t>una</w:t>
      </w:r>
      <w:r>
        <w:rPr>
          <w:color w:val="000000"/>
        </w:rPr>
        <w:t xml:space="preserve"> entidad a través de un gesto de click. Esto mostrará la entidad seleccionada en la Tablet del estudiante que haya realizado la acción</w:t>
      </w:r>
      <w:r w:rsidR="0045430B">
        <w:rPr>
          <w:color w:val="000000"/>
        </w:rPr>
        <w:t>, pudiendo de esta manera cambiar el nombre de la enidad y agregar atributos. Los atributos pudieran tener propiedades de Primary Key, Foreign Key.</w:t>
      </w:r>
    </w:p>
    <w:p w14:paraId="3F29CAE5" w14:textId="1E294739" w:rsidR="00305AB4" w:rsidRPr="00305AB4" w:rsidRDefault="00305AB4" w:rsidP="00871AD6">
      <w:pPr>
        <w:pStyle w:val="Texto"/>
        <w:numPr>
          <w:ilvl w:val="0"/>
          <w:numId w:val="13"/>
        </w:numPr>
      </w:pPr>
      <w:r w:rsidRPr="00305AB4">
        <w:rPr>
          <w:b/>
          <w:color w:val="000000"/>
        </w:rPr>
        <w:t>RF-E-04:</w:t>
      </w:r>
      <w:r>
        <w:rPr>
          <w:color w:val="000000"/>
        </w:rPr>
        <w:t xml:space="preserve"> </w:t>
      </w:r>
      <w:r w:rsidR="0049318C">
        <w:rPr>
          <w:color w:val="000000"/>
        </w:rPr>
        <w:t xml:space="preserve">El sistema </w:t>
      </w:r>
      <w:r>
        <w:rPr>
          <w:color w:val="000000"/>
        </w:rPr>
        <w:t>debe permitir e</w:t>
      </w:r>
      <w:r w:rsidRPr="00066CD3">
        <w:rPr>
          <w:color w:val="000000"/>
        </w:rPr>
        <w:t xml:space="preserve">liminar </w:t>
      </w:r>
      <w:r>
        <w:rPr>
          <w:color w:val="000000"/>
        </w:rPr>
        <w:t>entidades o relaciones.</w:t>
      </w:r>
    </w:p>
    <w:p w14:paraId="58FCDE85" w14:textId="7D986667" w:rsidR="00305AB4" w:rsidRPr="00E26D6F" w:rsidRDefault="00305AB4" w:rsidP="00871AD6">
      <w:pPr>
        <w:pStyle w:val="Texto"/>
        <w:numPr>
          <w:ilvl w:val="1"/>
          <w:numId w:val="13"/>
        </w:numPr>
      </w:pPr>
      <w:r w:rsidRPr="00305AB4">
        <w:rPr>
          <w:b/>
          <w:color w:val="000000"/>
        </w:rPr>
        <w:t>Comentario:</w:t>
      </w:r>
      <w:r>
        <w:rPr>
          <w:color w:val="000000"/>
        </w:rPr>
        <w:t xml:space="preserve"> </w:t>
      </w:r>
      <w:r w:rsidR="0049318C">
        <w:rPr>
          <w:color w:val="000000"/>
        </w:rPr>
        <w:t>En la superficie, u</w:t>
      </w:r>
      <w:r>
        <w:rPr>
          <w:color w:val="000000"/>
        </w:rPr>
        <w:t>tilizando su pluma, el estudiante s</w:t>
      </w:r>
      <w:r w:rsidR="0049318C">
        <w:rPr>
          <w:color w:val="000000"/>
        </w:rPr>
        <w:t>eccionará un</w:t>
      </w:r>
      <w:r>
        <w:rPr>
          <w:color w:val="000000"/>
        </w:rPr>
        <w:t xml:space="preserve"> botón </w:t>
      </w:r>
      <w:r w:rsidR="0049318C">
        <w:rPr>
          <w:color w:val="000000"/>
        </w:rPr>
        <w:t xml:space="preserve">de </w:t>
      </w:r>
      <w:r>
        <w:rPr>
          <w:color w:val="000000"/>
        </w:rPr>
        <w:t xml:space="preserve">eliminar, luego, </w:t>
      </w:r>
      <w:r>
        <w:rPr>
          <w:color w:val="000000"/>
        </w:rPr>
        <w:lastRenderedPageBreak/>
        <w:t>deberá realiza un gesto de tachado para eliminar tanto entidades como relaciones</w:t>
      </w:r>
      <w:r w:rsidRPr="00066CD3">
        <w:rPr>
          <w:color w:val="000000"/>
        </w:rPr>
        <w:t>.</w:t>
      </w:r>
    </w:p>
    <w:p w14:paraId="161472D0" w14:textId="0779A737" w:rsidR="00E26D6F" w:rsidRPr="0049318C" w:rsidRDefault="00E26D6F" w:rsidP="00871AD6">
      <w:pPr>
        <w:pStyle w:val="Texto"/>
        <w:numPr>
          <w:ilvl w:val="0"/>
          <w:numId w:val="13"/>
        </w:numPr>
        <w:rPr>
          <w:b/>
        </w:rPr>
      </w:pPr>
      <w:r>
        <w:rPr>
          <w:b/>
          <w:color w:val="000000"/>
        </w:rPr>
        <w:t>RF-E</w:t>
      </w:r>
      <w:r w:rsidRPr="00E26D6F">
        <w:rPr>
          <w:b/>
          <w:color w:val="000000"/>
        </w:rPr>
        <w:t>-05:</w:t>
      </w:r>
      <w:r>
        <w:rPr>
          <w:color w:val="000000"/>
        </w:rPr>
        <w:t xml:space="preserve"> El sistema debe permitir modificar </w:t>
      </w:r>
      <w:r w:rsidR="0049318C">
        <w:rPr>
          <w:color w:val="000000"/>
        </w:rPr>
        <w:t xml:space="preserve">las cardinalidades de </w:t>
      </w:r>
      <w:r>
        <w:rPr>
          <w:color w:val="000000"/>
        </w:rPr>
        <w:t>las relaciones</w:t>
      </w:r>
      <w:r w:rsidR="0049318C">
        <w:rPr>
          <w:color w:val="000000"/>
        </w:rPr>
        <w:t xml:space="preserve"> en la superficie</w:t>
      </w:r>
      <w:r>
        <w:rPr>
          <w:color w:val="000000"/>
        </w:rPr>
        <w:t>.</w:t>
      </w:r>
    </w:p>
    <w:p w14:paraId="572E65AE" w14:textId="698E8C2D" w:rsidR="0049318C" w:rsidRPr="00C9701F" w:rsidRDefault="0049318C" w:rsidP="00871AD6">
      <w:pPr>
        <w:pStyle w:val="Texto"/>
        <w:numPr>
          <w:ilvl w:val="1"/>
          <w:numId w:val="13"/>
        </w:numPr>
      </w:pPr>
      <w:r w:rsidRPr="00C9701F">
        <w:rPr>
          <w:b/>
          <w:color w:val="000000"/>
        </w:rPr>
        <w:t>Comentario:</w:t>
      </w:r>
      <w:r>
        <w:rPr>
          <w:color w:val="000000"/>
        </w:rPr>
        <w:t xml:space="preserve"> Se debe poder escoger cualquier cordialidad posible en las especificaciones de un modelo lógico de base de datos. Deberá cargar la cardinalidad de la relación a cambiar en la Tablet, con un gesto de click utilizando su pluma. Utilizando la tablet deberá poder escoger que tipo de cardinalidad desea.</w:t>
      </w:r>
    </w:p>
    <w:p w14:paraId="6BB69992" w14:textId="77777777" w:rsidR="0049318C" w:rsidRPr="00E26D6F" w:rsidRDefault="0049318C" w:rsidP="0049318C">
      <w:pPr>
        <w:pStyle w:val="Texto"/>
        <w:ind w:left="2265"/>
        <w:rPr>
          <w:b/>
        </w:rPr>
      </w:pPr>
    </w:p>
    <w:p w14:paraId="5BE8263C" w14:textId="607C0C79" w:rsidR="00E26D6F" w:rsidRPr="0049318C" w:rsidRDefault="0049318C" w:rsidP="00871AD6">
      <w:pPr>
        <w:pStyle w:val="Texto"/>
        <w:numPr>
          <w:ilvl w:val="0"/>
          <w:numId w:val="13"/>
        </w:numPr>
      </w:pPr>
      <w:r w:rsidRPr="0049318C">
        <w:rPr>
          <w:b/>
          <w:color w:val="000000"/>
        </w:rPr>
        <w:t>RF-E-06:</w:t>
      </w:r>
      <w:r>
        <w:rPr>
          <w:color w:val="000000"/>
        </w:rPr>
        <w:t xml:space="preserve"> </w:t>
      </w:r>
      <w:r w:rsidR="00CE4B80">
        <w:rPr>
          <w:color w:val="000000"/>
        </w:rPr>
        <w:t>El sistema debe permitir d</w:t>
      </w:r>
      <w:r w:rsidR="00CE4B80" w:rsidRPr="00066CD3">
        <w:rPr>
          <w:color w:val="000000"/>
        </w:rPr>
        <w:t xml:space="preserve">eshacer </w:t>
      </w:r>
      <w:r w:rsidR="00CE4B80">
        <w:rPr>
          <w:color w:val="000000"/>
        </w:rPr>
        <w:t xml:space="preserve">cualquier </w:t>
      </w:r>
      <w:r w:rsidR="00CE4B80" w:rsidRPr="00066CD3">
        <w:rPr>
          <w:color w:val="000000"/>
        </w:rPr>
        <w:t>acción</w:t>
      </w:r>
      <w:r w:rsidR="00CE4B80">
        <w:rPr>
          <w:color w:val="000000"/>
        </w:rPr>
        <w:t xml:space="preserve"> que haya realizado el estudiante.</w:t>
      </w:r>
    </w:p>
    <w:p w14:paraId="41917EA8" w14:textId="5A06A15F" w:rsidR="0049318C" w:rsidRPr="0045430B" w:rsidRDefault="0049318C" w:rsidP="00871AD6">
      <w:pPr>
        <w:pStyle w:val="Texto"/>
        <w:numPr>
          <w:ilvl w:val="1"/>
          <w:numId w:val="13"/>
        </w:numPr>
      </w:pPr>
      <w:r w:rsidRPr="00CE4B80">
        <w:rPr>
          <w:b/>
          <w:color w:val="000000"/>
        </w:rPr>
        <w:t>Comentario:</w:t>
      </w:r>
      <w:r>
        <w:rPr>
          <w:color w:val="000000"/>
        </w:rPr>
        <w:t xml:space="preserve"> </w:t>
      </w:r>
      <w:r w:rsidR="00CE4B80">
        <w:rPr>
          <w:color w:val="000000"/>
        </w:rPr>
        <w:t xml:space="preserve">Sobre la superficie, presionando un </w:t>
      </w:r>
      <w:r w:rsidR="00CE4B80" w:rsidRPr="00066CD3">
        <w:rPr>
          <w:color w:val="000000"/>
        </w:rPr>
        <w:t xml:space="preserve"> botón </w:t>
      </w:r>
      <w:r w:rsidR="00CE4B80">
        <w:rPr>
          <w:color w:val="000000"/>
        </w:rPr>
        <w:t>de D</w:t>
      </w:r>
      <w:r w:rsidR="00CE4B80" w:rsidRPr="00066CD3">
        <w:rPr>
          <w:color w:val="000000"/>
        </w:rPr>
        <w:t xml:space="preserve">eshacer, se </w:t>
      </w:r>
      <w:r w:rsidR="00CE4B80">
        <w:rPr>
          <w:color w:val="000000"/>
        </w:rPr>
        <w:t>podrá restaurar un estado previo a la última acción del trabajo colaborativo</w:t>
      </w:r>
      <w:r w:rsidR="00CE4B80" w:rsidRPr="00066CD3">
        <w:rPr>
          <w:color w:val="000000"/>
        </w:rPr>
        <w:t>.</w:t>
      </w:r>
    </w:p>
    <w:p w14:paraId="41736F4E" w14:textId="28CCADC5" w:rsidR="0045430B" w:rsidRPr="0045430B" w:rsidRDefault="0045430B" w:rsidP="00871AD6">
      <w:pPr>
        <w:pStyle w:val="Texto"/>
        <w:numPr>
          <w:ilvl w:val="0"/>
          <w:numId w:val="13"/>
        </w:numPr>
      </w:pPr>
      <w:r w:rsidRPr="0049318C">
        <w:rPr>
          <w:b/>
          <w:color w:val="000000"/>
        </w:rPr>
        <w:t>RF-E-0</w:t>
      </w:r>
      <w:r>
        <w:rPr>
          <w:b/>
          <w:color w:val="000000"/>
        </w:rPr>
        <w:t>7</w:t>
      </w:r>
      <w:r w:rsidRPr="0049318C">
        <w:rPr>
          <w:b/>
          <w:color w:val="000000"/>
        </w:rPr>
        <w:t>:</w:t>
      </w:r>
      <w:r>
        <w:rPr>
          <w:color w:val="000000"/>
        </w:rPr>
        <w:t xml:space="preserve"> El sistema debe permitir mover entidades a los estudiantes.</w:t>
      </w:r>
    </w:p>
    <w:p w14:paraId="5656092F" w14:textId="3A1989F5" w:rsidR="0045430B" w:rsidRDefault="0045430B" w:rsidP="00871AD6">
      <w:pPr>
        <w:pStyle w:val="Texto"/>
        <w:numPr>
          <w:ilvl w:val="1"/>
          <w:numId w:val="13"/>
        </w:numPr>
      </w:pPr>
      <w:r>
        <w:rPr>
          <w:b/>
          <w:color w:val="000000"/>
        </w:rPr>
        <w:t>Comentario:</w:t>
      </w:r>
      <w:r>
        <w:t xml:space="preserve"> Utilizando su pluma, cada estudiante podrá mover las entidades en cualquier posición de la superficie. Las relaciones que estés establecidas con la </w:t>
      </w:r>
      <w:r>
        <w:lastRenderedPageBreak/>
        <w:t>entidad a mover, deben adaptarse a cualquier posición que la entidad tenga.</w:t>
      </w:r>
    </w:p>
    <w:p w14:paraId="4F333A04" w14:textId="1A7A83AC" w:rsidR="0045430B" w:rsidRPr="0045430B" w:rsidRDefault="0045430B" w:rsidP="00871AD6">
      <w:pPr>
        <w:pStyle w:val="Texto"/>
        <w:numPr>
          <w:ilvl w:val="0"/>
          <w:numId w:val="13"/>
        </w:numPr>
      </w:pPr>
      <w:r>
        <w:rPr>
          <w:b/>
        </w:rPr>
        <w:t xml:space="preserve">RF-E-08: </w:t>
      </w:r>
      <w:r>
        <w:t>El sistema debe permitir g</w:t>
      </w:r>
      <w:r w:rsidRPr="00066CD3">
        <w:rPr>
          <w:color w:val="000000"/>
        </w:rPr>
        <w:t xml:space="preserve">uardar el diseño entidad-relación </w:t>
      </w:r>
      <w:r>
        <w:rPr>
          <w:color w:val="000000"/>
        </w:rPr>
        <w:t>colaborativo en cualquier momento.</w:t>
      </w:r>
    </w:p>
    <w:p w14:paraId="691A0C76" w14:textId="172C969B" w:rsidR="0045430B" w:rsidRDefault="0045430B" w:rsidP="00871AD6">
      <w:pPr>
        <w:pStyle w:val="Texto"/>
        <w:numPr>
          <w:ilvl w:val="1"/>
          <w:numId w:val="13"/>
        </w:numPr>
      </w:pPr>
      <w:r>
        <w:rPr>
          <w:b/>
        </w:rPr>
        <w:t xml:space="preserve">Comentario: </w:t>
      </w:r>
      <w:r>
        <w:t>A través de un botón de guardar, el estudiante podrá guardar su trabajo colaborativo en cualquier momento haciendo click con su pluma. Se deberá poder permitir escoger el nombre del trabajo a guardar.</w:t>
      </w:r>
      <w:r w:rsidR="000F2D8B">
        <w:t xml:space="preserve"> Este archivo deberá contener todo el historial del proceso de creación del trabajo colaborativo.</w:t>
      </w:r>
    </w:p>
    <w:p w14:paraId="70F139E2" w14:textId="6B881131" w:rsidR="0045430B" w:rsidRPr="0045430B" w:rsidRDefault="0045430B" w:rsidP="00871AD6">
      <w:pPr>
        <w:pStyle w:val="Texto"/>
        <w:numPr>
          <w:ilvl w:val="0"/>
          <w:numId w:val="13"/>
        </w:numPr>
      </w:pPr>
      <w:r>
        <w:rPr>
          <w:b/>
        </w:rPr>
        <w:t>RF-</w:t>
      </w:r>
      <w:r w:rsidRPr="0045430B">
        <w:rPr>
          <w:b/>
        </w:rPr>
        <w:t>E-09:</w:t>
      </w:r>
      <w:r>
        <w:t xml:space="preserve"> El sistema debe permitir al estudiante </w:t>
      </w:r>
      <w:r w:rsidR="00264C26">
        <w:t>autenticarse</w:t>
      </w:r>
      <w:r>
        <w:rPr>
          <w:color w:val="000000"/>
        </w:rPr>
        <w:t>.</w:t>
      </w:r>
    </w:p>
    <w:p w14:paraId="6C0F15F5" w14:textId="41197AE0" w:rsidR="0045430B" w:rsidRDefault="0045430B" w:rsidP="00871AD6">
      <w:pPr>
        <w:pStyle w:val="Texto"/>
        <w:numPr>
          <w:ilvl w:val="1"/>
          <w:numId w:val="13"/>
        </w:numPr>
      </w:pPr>
      <w:r>
        <w:rPr>
          <w:b/>
        </w:rPr>
        <w:t>Comentario</w:t>
      </w:r>
      <w:r w:rsidRPr="0045430B">
        <w:t>:</w:t>
      </w:r>
      <w:r>
        <w:t xml:space="preserve"> El estudiante deberá poder ingresar sus nombres completos y asociar su identidad a un color específico.</w:t>
      </w:r>
      <w:r w:rsidR="00264C26">
        <w:t xml:space="preserve"> El color que deberá escoger, será el color de la pluma que tenga en la sesión de trabajo colaborativo.</w:t>
      </w:r>
    </w:p>
    <w:p w14:paraId="2FF6AE9E" w14:textId="77777777" w:rsidR="00883E19" w:rsidRDefault="00883E19" w:rsidP="00883E19">
      <w:pPr>
        <w:pStyle w:val="Texto"/>
        <w:ind w:left="2265"/>
      </w:pPr>
    </w:p>
    <w:p w14:paraId="1652E543" w14:textId="7BB86943" w:rsidR="00883E19" w:rsidRPr="00883E19" w:rsidRDefault="00883E19" w:rsidP="00871AD6">
      <w:pPr>
        <w:pStyle w:val="Texto"/>
        <w:numPr>
          <w:ilvl w:val="0"/>
          <w:numId w:val="13"/>
        </w:numPr>
      </w:pPr>
      <w:r>
        <w:rPr>
          <w:b/>
        </w:rPr>
        <w:t>RF</w:t>
      </w:r>
      <w:r w:rsidRPr="00264C26">
        <w:rPr>
          <w:b/>
        </w:rPr>
        <w:t>-P-01</w:t>
      </w:r>
      <w:r>
        <w:rPr>
          <w:b/>
        </w:rPr>
        <w:t xml:space="preserve">: </w:t>
      </w:r>
      <w:r>
        <w:t>El sistema deberá permitir al profesor, c</w:t>
      </w:r>
      <w:r w:rsidRPr="00066CD3">
        <w:rPr>
          <w:color w:val="000000"/>
        </w:rPr>
        <w:t>argar</w:t>
      </w:r>
      <w:r>
        <w:rPr>
          <w:color w:val="000000"/>
        </w:rPr>
        <w:t xml:space="preserve"> un</w:t>
      </w:r>
      <w:r w:rsidRPr="00066CD3">
        <w:rPr>
          <w:color w:val="000000"/>
        </w:rPr>
        <w:t xml:space="preserve"> archivo </w:t>
      </w:r>
      <w:r>
        <w:rPr>
          <w:color w:val="000000"/>
        </w:rPr>
        <w:t>de trabajo colaborativo que le provean los estudiantes.</w:t>
      </w:r>
    </w:p>
    <w:p w14:paraId="76BF9CFE" w14:textId="77777777" w:rsidR="00883E19" w:rsidRDefault="00883E19" w:rsidP="00883E19">
      <w:pPr>
        <w:pStyle w:val="Texto"/>
        <w:ind w:left="1545"/>
      </w:pPr>
    </w:p>
    <w:p w14:paraId="1903E845" w14:textId="2242C656" w:rsidR="00264C26" w:rsidRDefault="00264C26" w:rsidP="00871AD6">
      <w:pPr>
        <w:pStyle w:val="Texto"/>
        <w:numPr>
          <w:ilvl w:val="0"/>
          <w:numId w:val="13"/>
        </w:numPr>
      </w:pPr>
      <w:r>
        <w:rPr>
          <w:b/>
        </w:rPr>
        <w:t>RF</w:t>
      </w:r>
      <w:r w:rsidRPr="00264C26">
        <w:rPr>
          <w:b/>
        </w:rPr>
        <w:t>-P-</w:t>
      </w:r>
      <w:r w:rsidR="00883E19">
        <w:rPr>
          <w:b/>
        </w:rPr>
        <w:t>02</w:t>
      </w:r>
      <w:r w:rsidRPr="00264C26">
        <w:rPr>
          <w:b/>
        </w:rPr>
        <w:t>:</w:t>
      </w:r>
      <w:r>
        <w:t xml:space="preserve"> El sistema debe permitir visualizar el trabajo colaborativo guardado por los estudiantes a través de una aplicación web.</w:t>
      </w:r>
    </w:p>
    <w:p w14:paraId="6621F06A" w14:textId="50360170" w:rsidR="00066CD3" w:rsidRDefault="000F2D8B" w:rsidP="00871AD6">
      <w:pPr>
        <w:pStyle w:val="Texto"/>
        <w:numPr>
          <w:ilvl w:val="1"/>
          <w:numId w:val="13"/>
        </w:numPr>
      </w:pPr>
      <w:r w:rsidRPr="00883E19">
        <w:rPr>
          <w:b/>
        </w:rPr>
        <w:lastRenderedPageBreak/>
        <w:t>Comentario</w:t>
      </w:r>
      <w:r w:rsidRPr="00883E19">
        <w:t xml:space="preserve">: </w:t>
      </w:r>
      <w:r w:rsidR="00A613B5">
        <w:t>Utilizando el archivo de trabajo colaborativo</w:t>
      </w:r>
      <w:r w:rsidR="00883E19">
        <w:t xml:space="preserve"> cargado</w:t>
      </w:r>
      <w:r w:rsidR="00A613B5">
        <w:t xml:space="preserve">, provisto por los estudiantes, se deberá cargar la información asociada a la creación de su trabajo. La aplicación web deberá permitir observar una animación del proceso de creación del trabajo colaborativo, en el que se observen todas las acciones creadas. Se mostrarán los nombres de los estudiantes y sus aportaciones (entidades, relaciones, atributos) con un color único para este.  </w:t>
      </w:r>
    </w:p>
    <w:p w14:paraId="3AD183F2" w14:textId="2402DA66" w:rsidR="00883E19" w:rsidRPr="00883E19" w:rsidRDefault="00883E19" w:rsidP="00871AD6">
      <w:pPr>
        <w:pStyle w:val="Texto"/>
        <w:numPr>
          <w:ilvl w:val="0"/>
          <w:numId w:val="13"/>
        </w:numPr>
      </w:pPr>
      <w:r>
        <w:rPr>
          <w:b/>
        </w:rPr>
        <w:t xml:space="preserve">RF-P-03: </w:t>
      </w:r>
      <w:r>
        <w:t>El sistema debe permitir v</w:t>
      </w:r>
      <w:r w:rsidRPr="00066CD3">
        <w:rPr>
          <w:color w:val="000000"/>
        </w:rPr>
        <w:t>isualizar estadísticas respecto a la participación de los estudiantes</w:t>
      </w:r>
      <w:r>
        <w:rPr>
          <w:color w:val="000000"/>
        </w:rPr>
        <w:t xml:space="preserve"> utilizando el archivo provisto por los estudiantes.</w:t>
      </w:r>
    </w:p>
    <w:p w14:paraId="076364EC" w14:textId="38FB3E9A" w:rsidR="00883E19" w:rsidRDefault="00883E19" w:rsidP="00871AD6">
      <w:pPr>
        <w:pStyle w:val="Texto"/>
        <w:numPr>
          <w:ilvl w:val="1"/>
          <w:numId w:val="13"/>
        </w:numPr>
      </w:pPr>
      <w:r w:rsidRPr="00883E19">
        <w:rPr>
          <w:b/>
        </w:rPr>
        <w:t>Comentario:</w:t>
      </w:r>
      <w:r>
        <w:t xml:space="preserve"> </w:t>
      </w:r>
      <w:r w:rsidR="00216B26">
        <w:t>En la aplicación web, las</w:t>
      </w:r>
      <w:r>
        <w:t xml:space="preserve"> estadísticas </w:t>
      </w:r>
      <w:r w:rsidR="00216B26">
        <w:t>mostradas deberán ser</w:t>
      </w:r>
      <w:r>
        <w:t>: Porcentaje de participación global, porcentaje de participación por acciones realizadas (crear, eliminar, modificar objetos), y número de acciones realizadas (crear, eliminar, modificar) clasificadas por entidades y relaciones.</w:t>
      </w:r>
    </w:p>
    <w:p w14:paraId="4F748D0B" w14:textId="72D94D21" w:rsidR="00C02D7B" w:rsidRDefault="00C02D7B" w:rsidP="00871AD6">
      <w:pPr>
        <w:pStyle w:val="Texto"/>
        <w:numPr>
          <w:ilvl w:val="0"/>
          <w:numId w:val="13"/>
        </w:numPr>
      </w:pPr>
      <w:r>
        <w:rPr>
          <w:b/>
        </w:rPr>
        <w:t>RF</w:t>
      </w:r>
      <w:r w:rsidRPr="00264C26">
        <w:rPr>
          <w:b/>
        </w:rPr>
        <w:t>-P-</w:t>
      </w:r>
      <w:r>
        <w:rPr>
          <w:b/>
        </w:rPr>
        <w:t>04</w:t>
      </w:r>
      <w:r w:rsidRPr="00264C26">
        <w:rPr>
          <w:b/>
        </w:rPr>
        <w:t>:</w:t>
      </w:r>
      <w:r>
        <w:t xml:space="preserve"> El sistema debe permitir monitorear </w:t>
      </w:r>
      <w:r w:rsidR="00216B26">
        <w:t>varias</w:t>
      </w:r>
      <w:r>
        <w:t xml:space="preserve"> </w:t>
      </w:r>
      <w:r w:rsidR="00216B26">
        <w:t xml:space="preserve">sesiones de </w:t>
      </w:r>
      <w:r>
        <w:t>trabajo colaborativo al profesor en todo momento.</w:t>
      </w:r>
    </w:p>
    <w:p w14:paraId="78697588" w14:textId="77777777" w:rsidR="00BB5C61" w:rsidRDefault="00C02D7B" w:rsidP="00871AD6">
      <w:pPr>
        <w:pStyle w:val="Texto"/>
        <w:numPr>
          <w:ilvl w:val="1"/>
          <w:numId w:val="13"/>
        </w:numPr>
      </w:pPr>
      <w:r w:rsidRPr="00883E19">
        <w:rPr>
          <w:b/>
        </w:rPr>
        <w:t>Comentario</w:t>
      </w:r>
      <w:r w:rsidRPr="00883E19">
        <w:t xml:space="preserve">: </w:t>
      </w:r>
      <w:r>
        <w:t xml:space="preserve">Utilizando una aplicación web deberá permitir al profesor observar el estado actual del trabajo </w:t>
      </w:r>
      <w:r>
        <w:lastRenderedPageBreak/>
        <w:t>colaborativo</w:t>
      </w:r>
      <w:r w:rsidR="00216B26">
        <w:t xml:space="preserve"> de varios grupos que se encuentren en una sesión activa de trabajo colaborativo</w:t>
      </w:r>
      <w:r>
        <w:t>.</w:t>
      </w:r>
      <w:r w:rsidR="00216B26">
        <w:t xml:space="preserve"> </w:t>
      </w:r>
      <w:r>
        <w:t>Se mostrarán los nombres de los estudiantes y sus aportaciones (entidades, relaciones, atributos) con un color único para este.</w:t>
      </w:r>
      <w:r w:rsidR="00BB5C61">
        <w:t xml:space="preserve"> El profesor, previamente definirá numéricamente cuales es la cantidad mínima de Atributos, Entidades y Relaciones para posteriormente calcular numéricamente el porcentaje de avance</w:t>
      </w:r>
      <w:r>
        <w:t xml:space="preserve"> </w:t>
      </w:r>
      <w:r w:rsidR="00BB5C61">
        <w:t xml:space="preserve">de cada grupo. </w:t>
      </w:r>
    </w:p>
    <w:p w14:paraId="4553BA7C" w14:textId="00CEE6F5" w:rsidR="00C02D7B" w:rsidRDefault="00BB5C61" w:rsidP="00BB5C61">
      <w:pPr>
        <w:pStyle w:val="Texto"/>
        <w:ind w:left="2265"/>
      </w:pPr>
      <w:r>
        <w:t>Además cada estudiante tendrá un semáforo, el cuál representará si está colaborando activamente o a dejado de colaborar en el trabajo colaborativo en los últimos 5 minutos.</w:t>
      </w:r>
    </w:p>
    <w:p w14:paraId="3825F892" w14:textId="73778BC6" w:rsidR="00C02D7B" w:rsidRPr="00883E19" w:rsidRDefault="00C02D7B" w:rsidP="00871AD6">
      <w:pPr>
        <w:pStyle w:val="Texto"/>
        <w:numPr>
          <w:ilvl w:val="0"/>
          <w:numId w:val="13"/>
        </w:numPr>
      </w:pPr>
      <w:r>
        <w:rPr>
          <w:b/>
        </w:rPr>
        <w:t>RF-P-0</w:t>
      </w:r>
      <w:r w:rsidR="007B71F6">
        <w:rPr>
          <w:b/>
        </w:rPr>
        <w:t>5</w:t>
      </w:r>
      <w:r>
        <w:rPr>
          <w:b/>
        </w:rPr>
        <w:t xml:space="preserve">: </w:t>
      </w:r>
      <w:r>
        <w:t xml:space="preserve">El sistema debe permitir </w:t>
      </w:r>
      <w:r w:rsidR="00216B26">
        <w:t xml:space="preserve"> al profesor, </w:t>
      </w:r>
      <w:r>
        <w:t>v</w:t>
      </w:r>
      <w:r w:rsidRPr="00066CD3">
        <w:rPr>
          <w:color w:val="000000"/>
        </w:rPr>
        <w:t>isualizar estadísticas</w:t>
      </w:r>
      <w:r w:rsidR="00216B26">
        <w:rPr>
          <w:color w:val="000000"/>
        </w:rPr>
        <w:t xml:space="preserve"> de participación</w:t>
      </w:r>
      <w:r w:rsidRPr="00066CD3">
        <w:rPr>
          <w:color w:val="000000"/>
        </w:rPr>
        <w:t xml:space="preserve"> </w:t>
      </w:r>
      <w:r>
        <w:rPr>
          <w:color w:val="000000"/>
        </w:rPr>
        <w:t xml:space="preserve">durante el monitoreo </w:t>
      </w:r>
      <w:r w:rsidR="00216B26">
        <w:rPr>
          <w:color w:val="000000"/>
        </w:rPr>
        <w:t>de grupos.</w:t>
      </w:r>
    </w:p>
    <w:p w14:paraId="23BDC47E" w14:textId="4D53D53E" w:rsidR="00C02D7B" w:rsidRPr="00305AB4" w:rsidRDefault="00C02D7B" w:rsidP="00871AD6">
      <w:pPr>
        <w:pStyle w:val="Texto"/>
        <w:numPr>
          <w:ilvl w:val="1"/>
          <w:numId w:val="13"/>
        </w:numPr>
      </w:pPr>
      <w:r w:rsidRPr="00883E19">
        <w:rPr>
          <w:b/>
        </w:rPr>
        <w:t>Comentario:</w:t>
      </w:r>
      <w:r>
        <w:t xml:space="preserve"> </w:t>
      </w:r>
      <w:r w:rsidR="00216B26">
        <w:t>En una aplicación web, las estadísticas mostradas deberán ser:</w:t>
      </w:r>
      <w:r>
        <w:t xml:space="preserve"> Porcentaje de participación global, porcentaje de participación por acciones realizadas (crear, eliminar, modificar objetos), y número de acciones realizadas (crear, eliminar, modificar) clasificadas por entidades y relaciones.</w:t>
      </w:r>
    </w:p>
    <w:p w14:paraId="0699D4B2" w14:textId="77777777" w:rsidR="00066CD3" w:rsidRDefault="00066CD3" w:rsidP="00066CD3">
      <w:pPr>
        <w:pStyle w:val="NombreCapitulo"/>
        <w:numPr>
          <w:ilvl w:val="0"/>
          <w:numId w:val="0"/>
        </w:numPr>
        <w:ind w:left="360" w:hanging="360"/>
      </w:pPr>
    </w:p>
    <w:p w14:paraId="6D3914F0" w14:textId="77777777" w:rsidR="001D7D9F" w:rsidRDefault="001D7D9F" w:rsidP="00871AD6">
      <w:pPr>
        <w:pStyle w:val="Subtitulocapitulo"/>
        <w:numPr>
          <w:ilvl w:val="2"/>
          <w:numId w:val="1"/>
        </w:numPr>
      </w:pPr>
      <w:r>
        <w:t>REQUERIMIENTOS NO FUNCIONALES</w:t>
      </w:r>
    </w:p>
    <w:p w14:paraId="4C8816CD" w14:textId="4130014E" w:rsidR="00B501CE" w:rsidRDefault="00B501CE" w:rsidP="00871AD6">
      <w:pPr>
        <w:pStyle w:val="Texto"/>
        <w:numPr>
          <w:ilvl w:val="0"/>
          <w:numId w:val="14"/>
        </w:numPr>
      </w:pPr>
      <w:r>
        <w:rPr>
          <w:b/>
        </w:rPr>
        <w:lastRenderedPageBreak/>
        <w:t xml:space="preserve">RNF-01: </w:t>
      </w:r>
      <w:r w:rsidRPr="00633CAC">
        <w:t>El sistema debe ser robusto, es decir que debe recuperarse de manera inmediata en caso de ocurrir una caída del sistema.</w:t>
      </w:r>
    </w:p>
    <w:p w14:paraId="77F2791B" w14:textId="631AE868" w:rsidR="00B501CE" w:rsidRPr="00B501CE" w:rsidRDefault="00B501CE" w:rsidP="00871AD6">
      <w:pPr>
        <w:pStyle w:val="Texto"/>
        <w:numPr>
          <w:ilvl w:val="0"/>
          <w:numId w:val="14"/>
        </w:numPr>
      </w:pPr>
      <w:r>
        <w:rPr>
          <w:b/>
        </w:rPr>
        <w:t xml:space="preserve">RNF-02: </w:t>
      </w:r>
      <w:r w:rsidRPr="00901D0A">
        <w:rPr>
          <w:color w:val="000000"/>
          <w:lang w:eastAsia="es-ES"/>
        </w:rPr>
        <w:t>El s</w:t>
      </w:r>
      <w:r>
        <w:rPr>
          <w:color w:val="000000"/>
          <w:lang w:eastAsia="es-ES"/>
        </w:rPr>
        <w:t>istema debe soportar al menos 5</w:t>
      </w:r>
      <w:r w:rsidRPr="00901D0A">
        <w:rPr>
          <w:color w:val="000000"/>
          <w:lang w:eastAsia="es-ES"/>
        </w:rPr>
        <w:t xml:space="preserve"> </w:t>
      </w:r>
      <w:r>
        <w:rPr>
          <w:color w:val="000000"/>
          <w:lang w:eastAsia="es-ES"/>
        </w:rPr>
        <w:t>estudiantes</w:t>
      </w:r>
      <w:r w:rsidRPr="00901D0A">
        <w:rPr>
          <w:color w:val="000000"/>
          <w:lang w:eastAsia="es-ES"/>
        </w:rPr>
        <w:t xml:space="preserve"> concurrentes.</w:t>
      </w:r>
    </w:p>
    <w:p w14:paraId="7BC67C02" w14:textId="0D8D11F1" w:rsidR="00B501CE" w:rsidRDefault="00B501CE" w:rsidP="00871AD6">
      <w:pPr>
        <w:pStyle w:val="Texto"/>
        <w:numPr>
          <w:ilvl w:val="0"/>
          <w:numId w:val="14"/>
        </w:numPr>
      </w:pPr>
      <w:r w:rsidRPr="00B501CE">
        <w:rPr>
          <w:b/>
        </w:rPr>
        <w:t>RNF-03:</w:t>
      </w:r>
      <w:r>
        <w:t xml:space="preserve"> </w:t>
      </w:r>
      <w:r w:rsidRPr="006F7317">
        <w:t>El código del sistema deberá estar documentado de manera correcta de manera que debiera ser fácil de modificar</w:t>
      </w:r>
      <w:r>
        <w:t>.</w:t>
      </w:r>
    </w:p>
    <w:p w14:paraId="77F60B70" w14:textId="4E414238" w:rsidR="00B501CE" w:rsidRPr="006F7317" w:rsidRDefault="00B501CE" w:rsidP="00871AD6">
      <w:pPr>
        <w:pStyle w:val="Texto"/>
        <w:numPr>
          <w:ilvl w:val="0"/>
          <w:numId w:val="14"/>
        </w:numPr>
      </w:pPr>
      <w:r>
        <w:rPr>
          <w:b/>
        </w:rPr>
        <w:t xml:space="preserve">RNF-04: </w:t>
      </w:r>
      <w:r>
        <w:t xml:space="preserve">El sistema debe asegurar la facilidad de uso. La duración del entrenamiento previo para usuarios inexpertos deberá  de </w:t>
      </w:r>
      <w:r w:rsidR="00920C4E">
        <w:t xml:space="preserve"> ser </w:t>
      </w:r>
      <w:r w:rsidR="00084AE8">
        <w:t>10</w:t>
      </w:r>
      <w:r>
        <w:t xml:space="preserve"> min</w:t>
      </w:r>
      <w:r w:rsidR="00084AE8">
        <w:t>u</w:t>
      </w:r>
      <w:r>
        <w:t>tos o menos.</w:t>
      </w:r>
    </w:p>
    <w:p w14:paraId="08E95DF7" w14:textId="7D294EE9" w:rsidR="00B501CE" w:rsidRDefault="00B501CE" w:rsidP="00871AD6">
      <w:pPr>
        <w:pStyle w:val="Texto"/>
        <w:numPr>
          <w:ilvl w:val="0"/>
          <w:numId w:val="14"/>
        </w:numPr>
      </w:pPr>
      <w:r w:rsidRPr="00920C4E">
        <w:rPr>
          <w:b/>
        </w:rPr>
        <w:t>RNF-05:</w:t>
      </w:r>
      <w:r>
        <w:t xml:space="preserve"> El sistema debe usar una cantidad mínima de recursos</w:t>
      </w:r>
      <w:r w:rsidR="001F1B99">
        <w:t xml:space="preserve"> del computador</w:t>
      </w:r>
      <w:r>
        <w:t>.</w:t>
      </w:r>
    </w:p>
    <w:p w14:paraId="7B94C249" w14:textId="0FF49209" w:rsidR="00B501CE" w:rsidRDefault="00B501CE" w:rsidP="00871AD6">
      <w:pPr>
        <w:pStyle w:val="Texto"/>
        <w:numPr>
          <w:ilvl w:val="0"/>
          <w:numId w:val="14"/>
        </w:numPr>
      </w:pPr>
      <w:r w:rsidRPr="00920C4E">
        <w:rPr>
          <w:b/>
        </w:rPr>
        <w:t>RNF-06:</w:t>
      </w:r>
      <w:r>
        <w:t xml:space="preserve"> El sistema debe ser portable. Se debe asegurar la facilidad de configuración para el despliegue de nuevas superficies colaborativas.</w:t>
      </w:r>
    </w:p>
    <w:p w14:paraId="031180ED" w14:textId="77777777" w:rsidR="00B501CE" w:rsidRDefault="00B501CE" w:rsidP="00525F5D">
      <w:pPr>
        <w:pStyle w:val="Subtitulocapitulo"/>
        <w:numPr>
          <w:ilvl w:val="0"/>
          <w:numId w:val="0"/>
        </w:numPr>
      </w:pPr>
    </w:p>
    <w:p w14:paraId="14D11AB8" w14:textId="43ABCF99" w:rsidR="009F28B3" w:rsidRDefault="001D7D9F" w:rsidP="009F28B3">
      <w:pPr>
        <w:pStyle w:val="Subtitulocapitulo"/>
      </w:pPr>
      <w:r>
        <w:t>CASOS DE USO</w:t>
      </w:r>
    </w:p>
    <w:p w14:paraId="769EFE28" w14:textId="6BD9620F" w:rsidR="00525F5D" w:rsidRPr="00525F5D" w:rsidRDefault="00525F5D" w:rsidP="00525F5D">
      <w:pPr>
        <w:pStyle w:val="Texto"/>
        <w:ind w:left="1416"/>
        <w:rPr>
          <w:b/>
        </w:rPr>
      </w:pPr>
      <w:r w:rsidRPr="00525F5D">
        <w:rPr>
          <w:b/>
        </w:rPr>
        <w:t>Diagramas de casos de uso</w:t>
      </w:r>
    </w:p>
    <w:p w14:paraId="7834D9E6" w14:textId="77777777" w:rsidR="00525F5D" w:rsidRDefault="00525F5D" w:rsidP="00525F5D">
      <w:pPr>
        <w:pStyle w:val="NormalWeb"/>
        <w:spacing w:before="0" w:beforeAutospacing="0" w:after="0" w:afterAutospacing="0"/>
        <w:jc w:val="center"/>
      </w:pPr>
    </w:p>
    <w:p w14:paraId="1E98517B" w14:textId="77777777" w:rsidR="00525F5D" w:rsidRDefault="00525F5D" w:rsidP="00525F5D">
      <w:pPr>
        <w:pStyle w:val="NormalWeb"/>
        <w:spacing w:before="0" w:beforeAutospacing="0" w:after="0" w:afterAutospacing="0"/>
        <w:jc w:val="center"/>
      </w:pPr>
    </w:p>
    <w:p w14:paraId="0473CE68" w14:textId="77777777" w:rsidR="004B1F98" w:rsidRDefault="004B1F98" w:rsidP="00525F5D">
      <w:pPr>
        <w:pStyle w:val="NormalWeb"/>
        <w:spacing w:before="0" w:beforeAutospacing="0" w:after="0" w:afterAutospacing="0"/>
        <w:jc w:val="right"/>
        <w:rPr>
          <w:noProof/>
        </w:rPr>
      </w:pPr>
    </w:p>
    <w:p w14:paraId="4C892E1B" w14:textId="3D34BCBA" w:rsidR="00525F5D" w:rsidRDefault="004B1F98" w:rsidP="00525F5D">
      <w:pPr>
        <w:pStyle w:val="NormalWeb"/>
        <w:spacing w:before="0" w:beforeAutospacing="0" w:after="0" w:afterAutospacing="0"/>
        <w:jc w:val="right"/>
      </w:pPr>
      <w:r>
        <w:rPr>
          <w:noProof/>
          <w:lang w:val="en-US" w:eastAsia="en-US"/>
        </w:rPr>
        <w:lastRenderedPageBreak/>
        <w:drawing>
          <wp:inline distT="0" distB="0" distL="0" distR="0" wp14:anchorId="5E2A676D" wp14:editId="457A6B51">
            <wp:extent cx="5248275" cy="3571875"/>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a:extLst>
                        <a:ext uri="{28A0092B-C50C-407E-A947-70E740481C1C}">
                          <a14:useLocalDpi xmlns:a14="http://schemas.microsoft.com/office/drawing/2010/main" val="0"/>
                        </a:ext>
                      </a:extLst>
                    </a:blip>
                    <a:srcRect b="6484"/>
                    <a:stretch/>
                  </pic:blipFill>
                  <pic:spPr bwMode="auto">
                    <a:xfrm>
                      <a:off x="0" y="0"/>
                      <a:ext cx="5248275" cy="3571875"/>
                    </a:xfrm>
                    <a:prstGeom prst="rect">
                      <a:avLst/>
                    </a:prstGeom>
                    <a:noFill/>
                    <a:ln>
                      <a:noFill/>
                    </a:ln>
                    <a:extLst>
                      <a:ext uri="{53640926-AAD7-44D8-BBD7-CCE9431645EC}">
                        <a14:shadowObscured xmlns:a14="http://schemas.microsoft.com/office/drawing/2010/main"/>
                      </a:ext>
                    </a:extLst>
                  </pic:spPr>
                </pic:pic>
              </a:graphicData>
            </a:graphic>
          </wp:inline>
        </w:drawing>
      </w:r>
    </w:p>
    <w:p w14:paraId="7E2BDA0B" w14:textId="55048265" w:rsidR="00525F5D" w:rsidRDefault="00525F5D" w:rsidP="00525F5D">
      <w:pPr>
        <w:pStyle w:val="Texto"/>
        <w:ind w:left="1416"/>
        <w:jc w:val="center"/>
      </w:pPr>
      <w:r>
        <w:rPr>
          <w:b/>
          <w:sz w:val="16"/>
          <w:szCs w:val="16"/>
        </w:rPr>
        <w:t xml:space="preserve">Figura </w:t>
      </w:r>
      <w:r w:rsidRPr="0019566A">
        <w:rPr>
          <w:b/>
          <w:sz w:val="16"/>
          <w:szCs w:val="16"/>
        </w:rPr>
        <w:t>7</w:t>
      </w:r>
      <w:r>
        <w:rPr>
          <w:b/>
          <w:sz w:val="16"/>
          <w:szCs w:val="16"/>
        </w:rPr>
        <w:t>:</w:t>
      </w:r>
      <w:r>
        <w:rPr>
          <w:sz w:val="16"/>
          <w:szCs w:val="16"/>
        </w:rPr>
        <w:t xml:space="preserve"> Diagramas de casos de uso del sistema.</w:t>
      </w:r>
    </w:p>
    <w:p w14:paraId="3636C722" w14:textId="77777777" w:rsidR="00667201" w:rsidRDefault="00667201" w:rsidP="00525F5D">
      <w:pPr>
        <w:pStyle w:val="Texto"/>
        <w:rPr>
          <w:b/>
          <w:bCs/>
          <w:color w:val="000000"/>
        </w:rPr>
      </w:pPr>
    </w:p>
    <w:p w14:paraId="1E1B4EF3" w14:textId="77777777" w:rsidR="00525F5D" w:rsidRPr="00667201" w:rsidRDefault="00525F5D" w:rsidP="00525F5D">
      <w:pPr>
        <w:pStyle w:val="Texto"/>
      </w:pPr>
      <w:r w:rsidRPr="00667201">
        <w:rPr>
          <w:b/>
          <w:bCs/>
          <w:color w:val="000000"/>
        </w:rPr>
        <w:t xml:space="preserve">Actores </w:t>
      </w:r>
    </w:p>
    <w:p w14:paraId="18B090AE" w14:textId="4ED0AAD7" w:rsidR="00525F5D" w:rsidRPr="00667201" w:rsidRDefault="00525F5D" w:rsidP="00525F5D">
      <w:pPr>
        <w:pStyle w:val="Texto"/>
        <w:ind w:left="1416"/>
        <w:rPr>
          <w:color w:val="000000"/>
        </w:rPr>
      </w:pPr>
      <w:r w:rsidRPr="00667201">
        <w:rPr>
          <w:b/>
          <w:bCs/>
          <w:color w:val="000000"/>
        </w:rPr>
        <w:t>Estudiante</w:t>
      </w:r>
      <w:r w:rsidR="00667201">
        <w:rPr>
          <w:color w:val="000000"/>
        </w:rPr>
        <w:t xml:space="preserve">.- </w:t>
      </w:r>
      <w:r w:rsidRPr="00667201">
        <w:rPr>
          <w:color w:val="000000"/>
        </w:rPr>
        <w:t>Una persona interesada en realizar modelos lógicos de bases de datos representados a través de diagramas entidad-relación. Esta persona puede desear realizar sus trabajos de manera individual o de manera colaborativa.</w:t>
      </w:r>
    </w:p>
    <w:p w14:paraId="48AB12DD" w14:textId="2FB9B57E" w:rsidR="00525F5D" w:rsidRPr="00667201" w:rsidRDefault="00525F5D" w:rsidP="00525F5D">
      <w:pPr>
        <w:pStyle w:val="Texto"/>
        <w:ind w:left="1416"/>
        <w:rPr>
          <w:b/>
          <w:bCs/>
          <w:color w:val="000000"/>
        </w:rPr>
      </w:pPr>
      <w:r w:rsidRPr="00667201">
        <w:rPr>
          <w:b/>
          <w:bCs/>
          <w:color w:val="000000"/>
        </w:rPr>
        <w:t xml:space="preserve">Profesor.- </w:t>
      </w:r>
      <w:r w:rsidRPr="00667201">
        <w:rPr>
          <w:color w:val="000000"/>
        </w:rPr>
        <w:t>La persona interesada en que sus es</w:t>
      </w:r>
      <w:r w:rsidR="00D25799">
        <w:rPr>
          <w:color w:val="000000"/>
        </w:rPr>
        <w:t>tudiantes realicen diagramas entidad-relación</w:t>
      </w:r>
      <w:r w:rsidRPr="00667201">
        <w:rPr>
          <w:color w:val="000000"/>
        </w:rPr>
        <w:t xml:space="preserve"> como parte de una tarea grupal en el aula de clases. Esta </w:t>
      </w:r>
      <w:r w:rsidR="00D25799">
        <w:rPr>
          <w:color w:val="000000"/>
        </w:rPr>
        <w:t xml:space="preserve"> persona podría estar</w:t>
      </w:r>
      <w:r w:rsidRPr="00667201">
        <w:rPr>
          <w:color w:val="000000"/>
        </w:rPr>
        <w:t xml:space="preserve"> interesada en monitorear el avance del trabajo de muchos grupos, así como la revisión del trabajo finalizado. </w:t>
      </w:r>
    </w:p>
    <w:p w14:paraId="0BA89D4B" w14:textId="77777777" w:rsidR="00460233" w:rsidRDefault="00460233" w:rsidP="00460233">
      <w:pPr>
        <w:pStyle w:val="Texto"/>
      </w:pPr>
    </w:p>
    <w:p w14:paraId="193234A4" w14:textId="520457C9" w:rsidR="00525F5D" w:rsidRPr="00D25799" w:rsidRDefault="00525F5D" w:rsidP="00460233">
      <w:pPr>
        <w:pStyle w:val="Texto"/>
        <w:rPr>
          <w:b/>
        </w:rPr>
      </w:pPr>
      <w:r w:rsidRPr="00D25799">
        <w:rPr>
          <w:b/>
          <w:color w:val="000000"/>
        </w:rPr>
        <w:t>Casos de Uso</w:t>
      </w:r>
    </w:p>
    <w:p w14:paraId="361A32B3" w14:textId="77777777" w:rsidR="00525F5D" w:rsidRPr="00667201" w:rsidRDefault="00525F5D" w:rsidP="00525F5D">
      <w:pPr>
        <w:pStyle w:val="Texto"/>
      </w:pPr>
    </w:p>
    <w:p w14:paraId="77A9E1B6" w14:textId="730BD0CD" w:rsidR="00525F5D" w:rsidRPr="00667201" w:rsidRDefault="00525F5D" w:rsidP="00871AD6">
      <w:pPr>
        <w:pStyle w:val="Texto"/>
        <w:numPr>
          <w:ilvl w:val="0"/>
          <w:numId w:val="15"/>
        </w:numPr>
      </w:pPr>
      <w:r w:rsidRPr="00667201">
        <w:rPr>
          <w:b/>
          <w:bCs/>
          <w:color w:val="000000"/>
        </w:rPr>
        <w:t>Realizar trabajo grupal</w:t>
      </w:r>
      <w:r w:rsidR="00D25799">
        <w:t xml:space="preserve">: </w:t>
      </w:r>
      <w:r w:rsidRPr="00667201">
        <w:rPr>
          <w:color w:val="000000"/>
        </w:rPr>
        <w:t xml:space="preserve">Varios estudiantes se autentican en el sistema y realizan un trabajo grupal en el que elaboran un diagrama </w:t>
      </w:r>
      <w:r w:rsidR="00460233">
        <w:rPr>
          <w:color w:val="000000"/>
        </w:rPr>
        <w:t>entidad-relación</w:t>
      </w:r>
      <w:r w:rsidRPr="00667201">
        <w:rPr>
          <w:color w:val="000000"/>
        </w:rPr>
        <w:t xml:space="preserve"> sobre una superficie colaborativa.</w:t>
      </w:r>
    </w:p>
    <w:p w14:paraId="4B44F78E" w14:textId="77777777" w:rsidR="00525F5D" w:rsidRPr="00667201" w:rsidRDefault="00525F5D" w:rsidP="00525F5D">
      <w:pPr>
        <w:pStyle w:val="Texto"/>
      </w:pPr>
    </w:p>
    <w:p w14:paraId="557C812A" w14:textId="4A4A58A8" w:rsidR="00525F5D" w:rsidRPr="00667201" w:rsidRDefault="00525F5D" w:rsidP="00871AD6">
      <w:pPr>
        <w:pStyle w:val="Texto"/>
        <w:numPr>
          <w:ilvl w:val="0"/>
          <w:numId w:val="15"/>
        </w:numPr>
      </w:pPr>
      <w:r w:rsidRPr="00667201">
        <w:rPr>
          <w:b/>
          <w:bCs/>
          <w:color w:val="000000"/>
        </w:rPr>
        <w:t>Monitorear avance de tarea grupal</w:t>
      </w:r>
      <w:r w:rsidR="00D25799">
        <w:t xml:space="preserve">: </w:t>
      </w:r>
      <w:r w:rsidRPr="00667201">
        <w:rPr>
          <w:color w:val="000000"/>
        </w:rPr>
        <w:t xml:space="preserve">Un profesor revisa el estado actual de la tarea de varios grupos que realizan </w:t>
      </w:r>
      <w:r w:rsidR="00460233">
        <w:rPr>
          <w:color w:val="000000"/>
        </w:rPr>
        <w:t>trabajos colaborativos de diagramas entidad-relación</w:t>
      </w:r>
      <w:r w:rsidRPr="00667201">
        <w:rPr>
          <w:color w:val="000000"/>
        </w:rPr>
        <w:t>.</w:t>
      </w:r>
    </w:p>
    <w:p w14:paraId="24740027" w14:textId="77777777" w:rsidR="00525F5D" w:rsidRPr="00667201" w:rsidRDefault="00525F5D" w:rsidP="00525F5D">
      <w:pPr>
        <w:pStyle w:val="Texto"/>
      </w:pPr>
    </w:p>
    <w:p w14:paraId="3EEFA8D1" w14:textId="092F9CF6" w:rsidR="00525F5D" w:rsidRPr="00667201" w:rsidRDefault="00525F5D" w:rsidP="00871AD6">
      <w:pPr>
        <w:pStyle w:val="Texto"/>
        <w:numPr>
          <w:ilvl w:val="0"/>
          <w:numId w:val="15"/>
        </w:numPr>
      </w:pPr>
      <w:r w:rsidRPr="00667201">
        <w:rPr>
          <w:b/>
          <w:bCs/>
          <w:color w:val="000000"/>
        </w:rPr>
        <w:t>Revisar el trabajo final</w:t>
      </w:r>
      <w:r w:rsidR="00D25799">
        <w:t xml:space="preserve">: </w:t>
      </w:r>
      <w:r w:rsidRPr="00667201">
        <w:rPr>
          <w:color w:val="000000"/>
        </w:rPr>
        <w:t>El profesor revisa el trabajo</w:t>
      </w:r>
      <w:r w:rsidR="00460233">
        <w:rPr>
          <w:color w:val="000000"/>
        </w:rPr>
        <w:t xml:space="preserve"> final de diseño de diagramas entidad-relación</w:t>
      </w:r>
      <w:r w:rsidRPr="00667201">
        <w:rPr>
          <w:color w:val="000000"/>
        </w:rPr>
        <w:t xml:space="preserve">, </w:t>
      </w:r>
      <w:r w:rsidR="00460233">
        <w:rPr>
          <w:color w:val="000000"/>
        </w:rPr>
        <w:t xml:space="preserve">utilizando </w:t>
      </w:r>
      <w:r w:rsidRPr="00667201">
        <w:rPr>
          <w:color w:val="000000"/>
        </w:rPr>
        <w:t xml:space="preserve">un archivo </w:t>
      </w:r>
      <w:r w:rsidR="00460233">
        <w:rPr>
          <w:color w:val="000000"/>
        </w:rPr>
        <w:t xml:space="preserve">provisto por </w:t>
      </w:r>
      <w:r w:rsidRPr="00667201">
        <w:rPr>
          <w:color w:val="000000"/>
        </w:rPr>
        <w:t xml:space="preserve">los estudiantes que participaron </w:t>
      </w:r>
      <w:r w:rsidR="00460233">
        <w:rPr>
          <w:color w:val="000000"/>
        </w:rPr>
        <w:t>en tareas colaborativas de diseño</w:t>
      </w:r>
      <w:r w:rsidRPr="00667201">
        <w:rPr>
          <w:color w:val="000000"/>
        </w:rPr>
        <w:t>.</w:t>
      </w:r>
    </w:p>
    <w:p w14:paraId="0B2C34AB" w14:textId="77777777" w:rsidR="00525F5D" w:rsidRPr="00667201" w:rsidRDefault="00525F5D" w:rsidP="00525F5D">
      <w:pPr>
        <w:pStyle w:val="Texto"/>
      </w:pPr>
    </w:p>
    <w:p w14:paraId="39ED3653" w14:textId="77777777" w:rsidR="00525F5D" w:rsidRPr="00667201" w:rsidRDefault="00525F5D" w:rsidP="00525F5D">
      <w:pPr>
        <w:pStyle w:val="Texto"/>
      </w:pPr>
      <w:r w:rsidRPr="00667201">
        <w:rPr>
          <w:b/>
          <w:bCs/>
          <w:color w:val="000000"/>
        </w:rPr>
        <w:t>Escenarios</w:t>
      </w:r>
    </w:p>
    <w:p w14:paraId="5C49DC73" w14:textId="77777777" w:rsidR="00525F5D" w:rsidRPr="0014563C" w:rsidRDefault="00525F5D" w:rsidP="00871AD6">
      <w:pPr>
        <w:pStyle w:val="Texto"/>
        <w:numPr>
          <w:ilvl w:val="0"/>
          <w:numId w:val="19"/>
        </w:numPr>
        <w:rPr>
          <w:b/>
        </w:rPr>
      </w:pPr>
      <w:r w:rsidRPr="0014563C">
        <w:rPr>
          <w:b/>
          <w:color w:val="000000"/>
        </w:rPr>
        <w:t>Escenario 1</w:t>
      </w:r>
    </w:p>
    <w:p w14:paraId="189B20DD" w14:textId="77777777" w:rsidR="00525F5D" w:rsidRPr="00667201" w:rsidRDefault="00525F5D" w:rsidP="0014563C">
      <w:pPr>
        <w:pStyle w:val="Texto"/>
        <w:ind w:left="1416"/>
      </w:pPr>
    </w:p>
    <w:p w14:paraId="12488625" w14:textId="596DA1D4" w:rsidR="00525F5D" w:rsidRPr="00667201" w:rsidRDefault="00525F5D" w:rsidP="0079786B">
      <w:pPr>
        <w:pStyle w:val="Texto"/>
        <w:ind w:left="1416"/>
      </w:pPr>
      <w:r w:rsidRPr="00667201">
        <w:rPr>
          <w:color w:val="000000"/>
        </w:rPr>
        <w:t>Estudi</w:t>
      </w:r>
      <w:r w:rsidR="00E13767">
        <w:rPr>
          <w:color w:val="000000"/>
        </w:rPr>
        <w:t>antes realizan un diagrama entidad-relación</w:t>
      </w:r>
      <w:r w:rsidRPr="00667201">
        <w:rPr>
          <w:color w:val="000000"/>
        </w:rPr>
        <w:t xml:space="preserve"> a través de la superficie colaborativa</w:t>
      </w:r>
    </w:p>
    <w:p w14:paraId="034EF457" w14:textId="77777777" w:rsidR="00525F5D" w:rsidRPr="00667201" w:rsidRDefault="00525F5D" w:rsidP="0014563C">
      <w:pPr>
        <w:pStyle w:val="Texto"/>
        <w:ind w:left="1416"/>
      </w:pPr>
    </w:p>
    <w:p w14:paraId="0700583E" w14:textId="7B0B09F6" w:rsidR="00525F5D" w:rsidRPr="00667201" w:rsidRDefault="00525F5D" w:rsidP="00EC5AD3">
      <w:pPr>
        <w:pStyle w:val="Texto"/>
        <w:ind w:left="1776"/>
      </w:pPr>
      <w:r w:rsidRPr="00667201">
        <w:rPr>
          <w:b/>
          <w:bCs/>
          <w:color w:val="000000"/>
        </w:rPr>
        <w:lastRenderedPageBreak/>
        <w:t>Precondiciones:</w:t>
      </w:r>
    </w:p>
    <w:p w14:paraId="33460391" w14:textId="110830FE" w:rsidR="00525F5D" w:rsidRPr="00667201" w:rsidRDefault="00E13767" w:rsidP="00871AD6">
      <w:pPr>
        <w:pStyle w:val="Texto"/>
        <w:numPr>
          <w:ilvl w:val="0"/>
          <w:numId w:val="16"/>
        </w:numPr>
        <w:ind w:left="2496"/>
        <w:rPr>
          <w:color w:val="000000"/>
        </w:rPr>
      </w:pPr>
      <w:r>
        <w:rPr>
          <w:color w:val="000000"/>
        </w:rPr>
        <w:t xml:space="preserve">Uno </w:t>
      </w:r>
      <w:r w:rsidR="00525F5D" w:rsidRPr="00667201">
        <w:rPr>
          <w:color w:val="000000"/>
        </w:rPr>
        <w:t>o varios estudiantes han cargado la interfaz de autenticación web del estudiante</w:t>
      </w:r>
      <w:r w:rsidR="00EC5AD3">
        <w:rPr>
          <w:color w:val="000000"/>
        </w:rPr>
        <w:t xml:space="preserve"> en su tablet</w:t>
      </w:r>
      <w:r w:rsidR="00525F5D" w:rsidRPr="00667201">
        <w:rPr>
          <w:color w:val="000000"/>
        </w:rPr>
        <w:t>.</w:t>
      </w:r>
    </w:p>
    <w:p w14:paraId="20038F42" w14:textId="77777777" w:rsidR="00525F5D" w:rsidRPr="00667201" w:rsidRDefault="00525F5D" w:rsidP="00EC5AD3">
      <w:pPr>
        <w:pStyle w:val="Texto"/>
        <w:ind w:left="1776"/>
      </w:pPr>
    </w:p>
    <w:p w14:paraId="439BAD68" w14:textId="460A38D2" w:rsidR="00525F5D" w:rsidRPr="00667201" w:rsidRDefault="00525F5D" w:rsidP="00EC5AD3">
      <w:pPr>
        <w:pStyle w:val="Texto"/>
        <w:ind w:left="1776"/>
      </w:pPr>
      <w:r w:rsidRPr="00667201">
        <w:rPr>
          <w:b/>
          <w:bCs/>
          <w:color w:val="000000"/>
        </w:rPr>
        <w:t>Flujo de Eventos</w:t>
      </w:r>
    </w:p>
    <w:p w14:paraId="4658497B" w14:textId="77777777" w:rsidR="00525F5D" w:rsidRPr="00667201" w:rsidRDefault="00525F5D" w:rsidP="00871AD6">
      <w:pPr>
        <w:pStyle w:val="Texto"/>
        <w:numPr>
          <w:ilvl w:val="0"/>
          <w:numId w:val="17"/>
        </w:numPr>
        <w:ind w:left="2496"/>
        <w:rPr>
          <w:color w:val="000000"/>
        </w:rPr>
      </w:pPr>
      <w:r w:rsidRPr="00667201">
        <w:rPr>
          <w:color w:val="000000"/>
        </w:rPr>
        <w:t>Los estudiantes se autentican.</w:t>
      </w:r>
    </w:p>
    <w:p w14:paraId="4407DBFC" w14:textId="77777777" w:rsidR="00525F5D" w:rsidRPr="00667201" w:rsidRDefault="00525F5D" w:rsidP="00871AD6">
      <w:pPr>
        <w:pStyle w:val="Texto"/>
        <w:numPr>
          <w:ilvl w:val="0"/>
          <w:numId w:val="17"/>
        </w:numPr>
        <w:ind w:left="2496"/>
        <w:rPr>
          <w:color w:val="000000"/>
        </w:rPr>
      </w:pPr>
      <w:r w:rsidRPr="00667201">
        <w:rPr>
          <w:color w:val="000000"/>
        </w:rPr>
        <w:t>Los estudiantes dibujan rectángulos que representan entidades y líneas que representan relaciones.</w:t>
      </w:r>
    </w:p>
    <w:p w14:paraId="7C8F2663" w14:textId="77777777" w:rsidR="00525F5D" w:rsidRPr="00667201" w:rsidRDefault="00525F5D" w:rsidP="00871AD6">
      <w:pPr>
        <w:pStyle w:val="Texto"/>
        <w:numPr>
          <w:ilvl w:val="0"/>
          <w:numId w:val="17"/>
        </w:numPr>
        <w:ind w:left="2496"/>
        <w:rPr>
          <w:color w:val="000000"/>
        </w:rPr>
      </w:pPr>
      <w:r w:rsidRPr="00667201">
        <w:rPr>
          <w:color w:val="000000"/>
        </w:rPr>
        <w:t>Los estudiantes editan, borran o mueven las entidades o relaciones en la superficie. La edición se realiza a través de la interfaz web.</w:t>
      </w:r>
    </w:p>
    <w:p w14:paraId="1AC0ADFC" w14:textId="77777777" w:rsidR="00525F5D" w:rsidRPr="00667201" w:rsidRDefault="00525F5D" w:rsidP="00871AD6">
      <w:pPr>
        <w:pStyle w:val="Texto"/>
        <w:numPr>
          <w:ilvl w:val="0"/>
          <w:numId w:val="17"/>
        </w:numPr>
        <w:ind w:left="2496"/>
        <w:rPr>
          <w:color w:val="000000"/>
        </w:rPr>
      </w:pPr>
      <w:r w:rsidRPr="00667201">
        <w:rPr>
          <w:color w:val="000000"/>
        </w:rPr>
        <w:t>Los estudiantes guardan en un archivo del trabajo una vez terminado.</w:t>
      </w:r>
    </w:p>
    <w:p w14:paraId="6CDF6680" w14:textId="77777777" w:rsidR="00525F5D" w:rsidRPr="00667201" w:rsidRDefault="00525F5D" w:rsidP="00EC5AD3">
      <w:pPr>
        <w:pStyle w:val="Texto"/>
        <w:ind w:left="1776"/>
      </w:pPr>
    </w:p>
    <w:p w14:paraId="516C210E" w14:textId="0935E2E9" w:rsidR="00525F5D" w:rsidRPr="00667201" w:rsidRDefault="00525F5D" w:rsidP="00EC5AD3">
      <w:pPr>
        <w:pStyle w:val="Texto"/>
        <w:ind w:left="1776"/>
      </w:pPr>
      <w:r w:rsidRPr="00667201">
        <w:rPr>
          <w:b/>
          <w:bCs/>
          <w:color w:val="000000"/>
        </w:rPr>
        <w:t>Post</w:t>
      </w:r>
      <w:r w:rsidR="0014563C">
        <w:rPr>
          <w:b/>
          <w:bCs/>
          <w:color w:val="000000"/>
        </w:rPr>
        <w:t>-</w:t>
      </w:r>
      <w:r w:rsidRPr="00667201">
        <w:rPr>
          <w:b/>
          <w:bCs/>
          <w:color w:val="000000"/>
        </w:rPr>
        <w:t>condiciones:</w:t>
      </w:r>
    </w:p>
    <w:p w14:paraId="3C3CE6EF" w14:textId="77777777" w:rsidR="00525F5D" w:rsidRDefault="00525F5D" w:rsidP="00EC5AD3">
      <w:pPr>
        <w:pStyle w:val="Texto"/>
        <w:ind w:left="1776"/>
        <w:rPr>
          <w:color w:val="000000"/>
        </w:rPr>
      </w:pPr>
      <w:r w:rsidRPr="00667201">
        <w:rPr>
          <w:color w:val="000000"/>
        </w:rPr>
        <w:t>Un archivo con extensión scti que contiene toda la información del diagrama que se ha trabajado.</w:t>
      </w:r>
    </w:p>
    <w:p w14:paraId="1E8580DE" w14:textId="77777777" w:rsidR="003E039D" w:rsidRPr="00667201" w:rsidRDefault="003E039D" w:rsidP="00EC5AD3">
      <w:pPr>
        <w:pStyle w:val="Texto"/>
        <w:ind w:left="1776"/>
        <w:rPr>
          <w:color w:val="000000"/>
        </w:rPr>
      </w:pPr>
    </w:p>
    <w:p w14:paraId="10A04414" w14:textId="77777777" w:rsidR="00525F5D" w:rsidRPr="003E039D" w:rsidRDefault="00525F5D" w:rsidP="00871AD6">
      <w:pPr>
        <w:pStyle w:val="Texto"/>
        <w:numPr>
          <w:ilvl w:val="0"/>
          <w:numId w:val="19"/>
        </w:numPr>
        <w:rPr>
          <w:b/>
        </w:rPr>
      </w:pPr>
      <w:r w:rsidRPr="003E039D">
        <w:rPr>
          <w:b/>
          <w:color w:val="000000"/>
        </w:rPr>
        <w:t>Escenario 2</w:t>
      </w:r>
    </w:p>
    <w:p w14:paraId="6F607AE5" w14:textId="77777777" w:rsidR="00525F5D" w:rsidRPr="00667201" w:rsidRDefault="00525F5D" w:rsidP="00525F5D">
      <w:pPr>
        <w:pStyle w:val="Texto"/>
      </w:pPr>
    </w:p>
    <w:p w14:paraId="635795E8" w14:textId="4AB9781A" w:rsidR="00525F5D" w:rsidRPr="00667201" w:rsidRDefault="00525F5D" w:rsidP="0079786B">
      <w:pPr>
        <w:pStyle w:val="Texto"/>
        <w:ind w:left="1185"/>
      </w:pPr>
      <w:r w:rsidRPr="00667201">
        <w:rPr>
          <w:color w:val="000000"/>
        </w:rPr>
        <w:t>El profesor monitorea el estado del avance de los trabajos grupales en el aula de clases.</w:t>
      </w:r>
    </w:p>
    <w:p w14:paraId="6120D3B9" w14:textId="484152CA" w:rsidR="00525F5D" w:rsidRPr="00667201" w:rsidRDefault="00525F5D" w:rsidP="001A6B68">
      <w:pPr>
        <w:pStyle w:val="Texto"/>
        <w:ind w:left="1416" w:firstLine="591"/>
      </w:pPr>
      <w:r w:rsidRPr="00667201">
        <w:rPr>
          <w:b/>
          <w:bCs/>
          <w:color w:val="000000"/>
        </w:rPr>
        <w:lastRenderedPageBreak/>
        <w:t>Precondiciones:</w:t>
      </w:r>
    </w:p>
    <w:p w14:paraId="436759F7" w14:textId="77777777" w:rsidR="00525F5D" w:rsidRPr="00667201" w:rsidRDefault="00525F5D" w:rsidP="00871AD6">
      <w:pPr>
        <w:pStyle w:val="Texto"/>
        <w:numPr>
          <w:ilvl w:val="0"/>
          <w:numId w:val="16"/>
        </w:numPr>
        <w:ind w:left="2727"/>
        <w:rPr>
          <w:color w:val="000000"/>
        </w:rPr>
      </w:pPr>
      <w:r w:rsidRPr="00667201">
        <w:rPr>
          <w:color w:val="000000"/>
        </w:rPr>
        <w:t>Los estudiantes se encuentran autenticados y realizando el trabajo grupal.</w:t>
      </w:r>
    </w:p>
    <w:p w14:paraId="03DC31B9" w14:textId="0D11E4F4" w:rsidR="00525F5D" w:rsidRPr="00667201" w:rsidRDefault="00525F5D" w:rsidP="001A6B68">
      <w:pPr>
        <w:pStyle w:val="Texto"/>
        <w:ind w:left="2007"/>
      </w:pPr>
      <w:r w:rsidRPr="00667201">
        <w:rPr>
          <w:b/>
          <w:bCs/>
          <w:color w:val="000000"/>
        </w:rPr>
        <w:t>Flujo de Eventos</w:t>
      </w:r>
    </w:p>
    <w:p w14:paraId="316C344A" w14:textId="77777777" w:rsidR="00525F5D" w:rsidRPr="00667201" w:rsidRDefault="00525F5D" w:rsidP="00871AD6">
      <w:pPr>
        <w:pStyle w:val="Texto"/>
        <w:numPr>
          <w:ilvl w:val="0"/>
          <w:numId w:val="18"/>
        </w:numPr>
        <w:ind w:left="2727"/>
        <w:rPr>
          <w:color w:val="000000"/>
        </w:rPr>
      </w:pPr>
      <w:r w:rsidRPr="00667201">
        <w:rPr>
          <w:color w:val="000000"/>
        </w:rPr>
        <w:t>El profesor carga la aplicación web del módulo del profesor.</w:t>
      </w:r>
    </w:p>
    <w:p w14:paraId="1F1EC98F" w14:textId="77777777" w:rsidR="00525F5D" w:rsidRPr="00667201" w:rsidRDefault="00525F5D" w:rsidP="00871AD6">
      <w:pPr>
        <w:pStyle w:val="Texto"/>
        <w:numPr>
          <w:ilvl w:val="0"/>
          <w:numId w:val="18"/>
        </w:numPr>
        <w:ind w:left="2727"/>
        <w:rPr>
          <w:color w:val="000000"/>
        </w:rPr>
      </w:pPr>
      <w:r w:rsidRPr="00667201">
        <w:rPr>
          <w:color w:val="000000"/>
        </w:rPr>
        <w:t>El profesor ingresa el número de entidades, relaciones y atributos que debería tener el trabajo terminado. Esta información se utilizará para calcular el avance porcentual de los trabajos.</w:t>
      </w:r>
    </w:p>
    <w:p w14:paraId="7B274225" w14:textId="77777777" w:rsidR="00525F5D" w:rsidRPr="00667201" w:rsidRDefault="00525F5D" w:rsidP="00871AD6">
      <w:pPr>
        <w:pStyle w:val="Texto"/>
        <w:numPr>
          <w:ilvl w:val="0"/>
          <w:numId w:val="18"/>
        </w:numPr>
        <w:ind w:left="2727"/>
        <w:rPr>
          <w:color w:val="000000"/>
        </w:rPr>
      </w:pPr>
      <w:r w:rsidRPr="00667201">
        <w:rPr>
          <w:color w:val="000000"/>
        </w:rPr>
        <w:t>El profesor observa una captura y gráficos estadísticos de los trabajos grupales.</w:t>
      </w:r>
    </w:p>
    <w:p w14:paraId="2C21856C" w14:textId="77777777" w:rsidR="00525F5D" w:rsidRPr="00667201" w:rsidRDefault="00525F5D" w:rsidP="00871AD6">
      <w:pPr>
        <w:pStyle w:val="Texto"/>
        <w:numPr>
          <w:ilvl w:val="0"/>
          <w:numId w:val="18"/>
        </w:numPr>
        <w:ind w:left="2727"/>
        <w:rPr>
          <w:color w:val="000000"/>
        </w:rPr>
      </w:pPr>
      <w:r w:rsidRPr="00667201">
        <w:rPr>
          <w:color w:val="000000"/>
        </w:rPr>
        <w:t>El profesor observa semáforos cuyos colores (rojo, amarillo, verde) indican el nivel de actividad de cada uno de los estudiantes.</w:t>
      </w:r>
    </w:p>
    <w:p w14:paraId="1D083D01" w14:textId="77777777" w:rsidR="00525F5D" w:rsidRPr="00667201" w:rsidRDefault="00525F5D" w:rsidP="00525F5D">
      <w:pPr>
        <w:pStyle w:val="Texto"/>
      </w:pPr>
    </w:p>
    <w:p w14:paraId="60190EC0" w14:textId="77777777" w:rsidR="00525F5D" w:rsidRPr="0079786B" w:rsidRDefault="00525F5D" w:rsidP="00871AD6">
      <w:pPr>
        <w:pStyle w:val="Texto"/>
        <w:numPr>
          <w:ilvl w:val="0"/>
          <w:numId w:val="19"/>
        </w:numPr>
        <w:rPr>
          <w:b/>
        </w:rPr>
      </w:pPr>
      <w:r w:rsidRPr="0079786B">
        <w:rPr>
          <w:b/>
          <w:color w:val="000000"/>
        </w:rPr>
        <w:t>Escenario 3</w:t>
      </w:r>
    </w:p>
    <w:p w14:paraId="3C57CF37" w14:textId="77777777" w:rsidR="00525F5D" w:rsidRPr="00667201" w:rsidRDefault="00525F5D" w:rsidP="00525F5D">
      <w:pPr>
        <w:pStyle w:val="Texto"/>
      </w:pPr>
    </w:p>
    <w:p w14:paraId="0FB5474D" w14:textId="275A1857" w:rsidR="00525F5D" w:rsidRPr="00667201" w:rsidRDefault="00525F5D" w:rsidP="0079786B">
      <w:pPr>
        <w:pStyle w:val="Texto"/>
        <w:ind w:firstLine="360"/>
      </w:pPr>
      <w:r w:rsidRPr="00667201">
        <w:rPr>
          <w:color w:val="000000"/>
        </w:rPr>
        <w:t>El profesor revisa el trabajo final de los estudiantes.</w:t>
      </w:r>
    </w:p>
    <w:p w14:paraId="387D120A" w14:textId="77777777" w:rsidR="00525F5D" w:rsidRPr="00667201" w:rsidRDefault="00525F5D" w:rsidP="00525F5D">
      <w:pPr>
        <w:pStyle w:val="Texto"/>
      </w:pPr>
    </w:p>
    <w:p w14:paraId="3129E4E6" w14:textId="77777777" w:rsidR="00525F5D" w:rsidRPr="00667201" w:rsidRDefault="00525F5D" w:rsidP="00525F5D">
      <w:pPr>
        <w:pStyle w:val="Texto"/>
      </w:pPr>
      <w:r w:rsidRPr="00667201">
        <w:rPr>
          <w:rStyle w:val="apple-tab-span"/>
          <w:color w:val="000000"/>
        </w:rPr>
        <w:tab/>
      </w:r>
      <w:r w:rsidRPr="00667201">
        <w:rPr>
          <w:b/>
          <w:bCs/>
          <w:color w:val="000000"/>
        </w:rPr>
        <w:t>Precondiciones:</w:t>
      </w:r>
    </w:p>
    <w:p w14:paraId="2F3F082C" w14:textId="77777777" w:rsidR="00525F5D" w:rsidRPr="00667201" w:rsidRDefault="00525F5D" w:rsidP="0079786B">
      <w:pPr>
        <w:pStyle w:val="Texto"/>
        <w:ind w:left="1416"/>
        <w:rPr>
          <w:color w:val="000000"/>
        </w:rPr>
      </w:pPr>
      <w:r w:rsidRPr="00667201">
        <w:rPr>
          <w:color w:val="000000"/>
        </w:rPr>
        <w:lastRenderedPageBreak/>
        <w:t>El profesor cuenta con un archivo de extensión scti para la revisión del trabajo grupal.</w:t>
      </w:r>
    </w:p>
    <w:p w14:paraId="202957CD" w14:textId="77777777" w:rsidR="00525F5D" w:rsidRPr="00667201" w:rsidRDefault="00525F5D" w:rsidP="00525F5D">
      <w:pPr>
        <w:pStyle w:val="Texto"/>
      </w:pPr>
    </w:p>
    <w:p w14:paraId="6D1A28D0" w14:textId="77777777" w:rsidR="00525F5D" w:rsidRPr="00667201" w:rsidRDefault="00525F5D" w:rsidP="00525F5D">
      <w:pPr>
        <w:pStyle w:val="Texto"/>
      </w:pPr>
      <w:r w:rsidRPr="00667201">
        <w:rPr>
          <w:rStyle w:val="apple-tab-span"/>
          <w:b/>
          <w:bCs/>
          <w:color w:val="000000"/>
        </w:rPr>
        <w:tab/>
      </w:r>
      <w:r w:rsidRPr="00667201">
        <w:rPr>
          <w:b/>
          <w:bCs/>
          <w:color w:val="000000"/>
        </w:rPr>
        <w:t>Flujo de Eventos</w:t>
      </w:r>
    </w:p>
    <w:p w14:paraId="1F9CAF7F" w14:textId="77777777" w:rsidR="00525F5D" w:rsidRPr="00667201" w:rsidRDefault="00525F5D" w:rsidP="00871AD6">
      <w:pPr>
        <w:pStyle w:val="Texto"/>
        <w:numPr>
          <w:ilvl w:val="0"/>
          <w:numId w:val="20"/>
        </w:numPr>
        <w:rPr>
          <w:color w:val="000000"/>
        </w:rPr>
      </w:pPr>
      <w:r w:rsidRPr="00667201">
        <w:rPr>
          <w:color w:val="000000"/>
        </w:rPr>
        <w:t>El profesor carga el archivo scti para visualizar el trabajo grupal.</w:t>
      </w:r>
    </w:p>
    <w:p w14:paraId="59055F65" w14:textId="77777777" w:rsidR="00525F5D" w:rsidRPr="00667201" w:rsidRDefault="00525F5D" w:rsidP="00871AD6">
      <w:pPr>
        <w:pStyle w:val="Texto"/>
        <w:numPr>
          <w:ilvl w:val="0"/>
          <w:numId w:val="20"/>
        </w:numPr>
        <w:rPr>
          <w:color w:val="000000"/>
        </w:rPr>
      </w:pPr>
      <w:r w:rsidRPr="00667201">
        <w:rPr>
          <w:color w:val="000000"/>
        </w:rPr>
        <w:t>El profesor reproduce la animación de la elaboración del trabajo en la cual observa el proceso de elaboración de la tarea, la aportación de cada alumno está representada a través de colores.</w:t>
      </w:r>
    </w:p>
    <w:p w14:paraId="3E2991BD" w14:textId="77777777" w:rsidR="00525F5D" w:rsidRDefault="00525F5D" w:rsidP="00871AD6">
      <w:pPr>
        <w:pStyle w:val="Texto"/>
        <w:numPr>
          <w:ilvl w:val="0"/>
          <w:numId w:val="20"/>
        </w:numPr>
        <w:rPr>
          <w:color w:val="000000"/>
        </w:rPr>
      </w:pPr>
      <w:r w:rsidRPr="00667201">
        <w:rPr>
          <w:color w:val="000000"/>
        </w:rPr>
        <w:t>El profesor observa información estadística de la elaboración del diagrama.</w:t>
      </w:r>
    </w:p>
    <w:p w14:paraId="7B879258" w14:textId="77777777" w:rsidR="003A799B" w:rsidRPr="00667201" w:rsidRDefault="003A799B" w:rsidP="003A799B">
      <w:pPr>
        <w:pStyle w:val="Texto"/>
        <w:ind w:left="2136"/>
        <w:rPr>
          <w:color w:val="000000"/>
        </w:rPr>
      </w:pPr>
    </w:p>
    <w:p w14:paraId="11BCC1BC" w14:textId="77777777" w:rsidR="001D7D9F" w:rsidRDefault="001D7D9F" w:rsidP="001D7D9F">
      <w:pPr>
        <w:pStyle w:val="Subtitulocapitulo"/>
      </w:pPr>
      <w:r>
        <w:t>DISEÑO LÓGICO Y FÍSICO DE LA SOLUCIÓN</w:t>
      </w:r>
    </w:p>
    <w:p w14:paraId="75E77B79" w14:textId="77777777" w:rsidR="00C05538" w:rsidRDefault="00C05538" w:rsidP="00CF061A">
      <w:pPr>
        <w:pStyle w:val="Subtitulocapitulo"/>
        <w:numPr>
          <w:ilvl w:val="0"/>
          <w:numId w:val="0"/>
        </w:numPr>
        <w:ind w:left="792"/>
      </w:pPr>
    </w:p>
    <w:p w14:paraId="4C78BB0E" w14:textId="77777777" w:rsidR="00C05538" w:rsidRDefault="00C05538" w:rsidP="00CF061A">
      <w:pPr>
        <w:pStyle w:val="Subtitulocapitulo"/>
        <w:numPr>
          <w:ilvl w:val="0"/>
          <w:numId w:val="0"/>
        </w:numPr>
        <w:ind w:left="792"/>
      </w:pPr>
    </w:p>
    <w:p w14:paraId="4EACE9B8" w14:textId="77777777" w:rsidR="00C05538" w:rsidRDefault="00C05538" w:rsidP="00CF061A">
      <w:pPr>
        <w:pStyle w:val="Subtitulocapitulo"/>
        <w:numPr>
          <w:ilvl w:val="0"/>
          <w:numId w:val="0"/>
        </w:numPr>
        <w:ind w:left="792"/>
      </w:pPr>
    </w:p>
    <w:p w14:paraId="1160FE33" w14:textId="77777777" w:rsidR="001D7D9F" w:rsidRDefault="001D7D9F" w:rsidP="001D7D9F">
      <w:pPr>
        <w:pStyle w:val="Subtitulocapitulo"/>
      </w:pPr>
      <w:r>
        <w:t>COMPONENTES DE LA SOLUCIÓN</w:t>
      </w:r>
    </w:p>
    <w:p w14:paraId="561670D9" w14:textId="559E83E0" w:rsidR="006D2367" w:rsidRDefault="00DE438A" w:rsidP="006D2367">
      <w:pPr>
        <w:pStyle w:val="NombreCapitulo"/>
        <w:numPr>
          <w:ilvl w:val="0"/>
          <w:numId w:val="0"/>
        </w:numPr>
        <w:ind w:left="360" w:hanging="360"/>
      </w:pPr>
      <w:r>
        <w:rPr>
          <w:noProof/>
          <w:lang w:val="en-US" w:eastAsia="en-US"/>
        </w:rPr>
        <w:lastRenderedPageBreak/>
        <w:drawing>
          <wp:inline distT="0" distB="0" distL="0" distR="0" wp14:anchorId="3D3606B6" wp14:editId="6C62B8BD">
            <wp:extent cx="5255895" cy="2820670"/>
            <wp:effectExtent l="0" t="0" r="190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55895" cy="2820670"/>
                    </a:xfrm>
                    <a:prstGeom prst="rect">
                      <a:avLst/>
                    </a:prstGeom>
                  </pic:spPr>
                </pic:pic>
              </a:graphicData>
            </a:graphic>
          </wp:inline>
        </w:drawing>
      </w:r>
    </w:p>
    <w:p w14:paraId="12EA848D" w14:textId="77777777" w:rsidR="00CF061A" w:rsidRDefault="00CF061A" w:rsidP="00CF061A">
      <w:pPr>
        <w:pStyle w:val="ListParagraph"/>
      </w:pPr>
    </w:p>
    <w:p w14:paraId="593CF75D" w14:textId="77777777" w:rsidR="00CF061A" w:rsidRDefault="00CF061A" w:rsidP="00CF061A">
      <w:pPr>
        <w:pStyle w:val="Subtitulocapitulo"/>
        <w:numPr>
          <w:ilvl w:val="0"/>
          <w:numId w:val="0"/>
        </w:numPr>
        <w:ind w:left="792"/>
      </w:pPr>
    </w:p>
    <w:p w14:paraId="5104A725" w14:textId="77777777" w:rsidR="001D7D9F" w:rsidRDefault="001D7D9F" w:rsidP="00871AD6">
      <w:pPr>
        <w:pStyle w:val="Subtitulocapitulo"/>
        <w:numPr>
          <w:ilvl w:val="2"/>
          <w:numId w:val="1"/>
        </w:numPr>
      </w:pPr>
      <w:r>
        <w:t>COMPONENTE DE CAPTURA DE MOVIMIENTO</w:t>
      </w:r>
    </w:p>
    <w:p w14:paraId="49EBDFED" w14:textId="77777777" w:rsidR="00CF061A" w:rsidRDefault="00CF061A" w:rsidP="00CF061A">
      <w:pPr>
        <w:pStyle w:val="Subtitulocapitulo"/>
        <w:numPr>
          <w:ilvl w:val="0"/>
          <w:numId w:val="0"/>
        </w:numPr>
        <w:ind w:left="792"/>
      </w:pPr>
    </w:p>
    <w:p w14:paraId="3A8D0E42" w14:textId="77777777" w:rsidR="001D7D9F" w:rsidRDefault="001D7D9F" w:rsidP="00871AD6">
      <w:pPr>
        <w:pStyle w:val="Subtitulocapitulo"/>
        <w:numPr>
          <w:ilvl w:val="2"/>
          <w:numId w:val="1"/>
        </w:numPr>
      </w:pPr>
      <w:r>
        <w:t>COMPONENTE DE VISUALIZACIÓN Y CONTROL COLABORATIVO</w:t>
      </w:r>
    </w:p>
    <w:p w14:paraId="38F28286" w14:textId="77777777" w:rsidR="00CF061A" w:rsidRDefault="00CF061A" w:rsidP="00CF061A">
      <w:pPr>
        <w:pStyle w:val="ListParagraph"/>
      </w:pPr>
    </w:p>
    <w:p w14:paraId="78FA649B" w14:textId="77777777" w:rsidR="00CF061A" w:rsidRDefault="00CF061A" w:rsidP="00CF061A">
      <w:pPr>
        <w:pStyle w:val="Subtitulocapitulo"/>
        <w:numPr>
          <w:ilvl w:val="0"/>
          <w:numId w:val="0"/>
        </w:numPr>
        <w:ind w:left="792"/>
      </w:pPr>
    </w:p>
    <w:p w14:paraId="5068CF52" w14:textId="77777777" w:rsidR="001D7D9F" w:rsidRDefault="001D7D9F" w:rsidP="00871AD6">
      <w:pPr>
        <w:pStyle w:val="Subtitulocapitulo"/>
        <w:numPr>
          <w:ilvl w:val="2"/>
          <w:numId w:val="1"/>
        </w:numPr>
      </w:pPr>
      <w:r>
        <w:t>COMPONENTE DE AUTENTICACIÓN Y CONTROL INDIVIDUAL</w:t>
      </w:r>
    </w:p>
    <w:p w14:paraId="13C25806" w14:textId="77777777" w:rsidR="00C05538" w:rsidRDefault="00C05538" w:rsidP="00C05538">
      <w:pPr>
        <w:pStyle w:val="NombreCapitulo"/>
        <w:numPr>
          <w:ilvl w:val="0"/>
          <w:numId w:val="0"/>
        </w:numPr>
        <w:ind w:left="360" w:hanging="360"/>
      </w:pPr>
    </w:p>
    <w:p w14:paraId="1664E7C0" w14:textId="77777777" w:rsidR="00C05538" w:rsidRDefault="00C05538" w:rsidP="00C05538">
      <w:pPr>
        <w:pStyle w:val="NombreCapitulo"/>
        <w:numPr>
          <w:ilvl w:val="0"/>
          <w:numId w:val="0"/>
        </w:numPr>
        <w:ind w:left="360" w:hanging="360"/>
      </w:pPr>
    </w:p>
    <w:p w14:paraId="381B6221" w14:textId="77777777" w:rsidR="00C05538" w:rsidRDefault="00C05538" w:rsidP="00C05538">
      <w:pPr>
        <w:pStyle w:val="NombreCapitulo"/>
        <w:numPr>
          <w:ilvl w:val="0"/>
          <w:numId w:val="0"/>
        </w:numPr>
        <w:ind w:left="360" w:hanging="360"/>
      </w:pPr>
    </w:p>
    <w:p w14:paraId="0D905A5E" w14:textId="77777777" w:rsidR="00C05538" w:rsidRDefault="00C05538" w:rsidP="00C05538">
      <w:pPr>
        <w:pStyle w:val="NombreCapitulo"/>
        <w:numPr>
          <w:ilvl w:val="0"/>
          <w:numId w:val="0"/>
        </w:numPr>
        <w:ind w:left="360" w:hanging="360"/>
      </w:pPr>
    </w:p>
    <w:p w14:paraId="5FE6525B" w14:textId="77777777" w:rsidR="001D7D9F" w:rsidRDefault="001D7D9F" w:rsidP="001D7D9F">
      <w:pPr>
        <w:pStyle w:val="Subtitulocapitulo"/>
      </w:pPr>
      <w:r>
        <w:t>DISEÑO DE LA INTERACCIÓN</w:t>
      </w:r>
    </w:p>
    <w:p w14:paraId="21F25789" w14:textId="77777777" w:rsidR="001D7D9F" w:rsidRPr="00E80913" w:rsidRDefault="001D7D9F" w:rsidP="001D7D9F">
      <w:pPr>
        <w:pStyle w:val="Subtitulocapitulo"/>
      </w:pPr>
      <w:r>
        <w:t>DISEÑO DE EXPERIMENTOS Y PRUEBAS</w:t>
      </w:r>
    </w:p>
    <w:p w14:paraId="6914DA84" w14:textId="77777777" w:rsidR="001D7D9F" w:rsidRPr="00080C4E" w:rsidRDefault="001D7D9F" w:rsidP="001D7D9F">
      <w:pPr>
        <w:spacing w:line="240" w:lineRule="auto"/>
        <w:jc w:val="both"/>
        <w:rPr>
          <w:rFonts w:ascii="Arial" w:eastAsia="Times New Roman" w:hAnsi="Arial" w:cs="Arial"/>
          <w:b/>
          <w:sz w:val="24"/>
          <w:szCs w:val="24"/>
          <w:lang w:eastAsia="es-EC"/>
        </w:rPr>
      </w:pPr>
    </w:p>
    <w:p w14:paraId="6B1C2AF2" w14:textId="1F8F8DCE" w:rsidR="007F0154" w:rsidRDefault="007F0154" w:rsidP="000C69FA">
      <w:pPr>
        <w:pStyle w:val="Texto"/>
      </w:pPr>
      <w:r>
        <w:t xml:space="preserve">Para este estudio se seleccionó 10 </w:t>
      </w:r>
      <w:r w:rsidR="00A56F9A">
        <w:t>maestros</w:t>
      </w:r>
      <w:r>
        <w:t xml:space="preserve"> del área de computación de la Escuela Superior Politécnica del Litoral que han estado relacionados con la enseñanza y/o evaluación de modelamiento de datos a lo largo de su trayectoria profesional. Además se contó con 30 estudiantes del curso de Sistemas de Bases de Datos I correspondientes al 2do término 2014-2015 de esta misma institución</w:t>
      </w:r>
      <w:r w:rsidR="00A56F9A">
        <w:t xml:space="preserve">, </w:t>
      </w:r>
      <w:r w:rsidR="00CF4D6B">
        <w:t xml:space="preserve">la misma que </w:t>
      </w:r>
      <w:r w:rsidR="00A56F9A">
        <w:t>correspondió</w:t>
      </w:r>
      <w:r>
        <w:t xml:space="preserve"> a la totalidad de la población </w:t>
      </w:r>
      <w:r w:rsidR="00A56F9A">
        <w:t xml:space="preserve">que tomó este tipo de cursos en el área de </w:t>
      </w:r>
      <w:r w:rsidR="00CF4D6B">
        <w:t>ingeniería en computación</w:t>
      </w:r>
      <w:r w:rsidR="00A56F9A">
        <w:t xml:space="preserve"> en el periodo mencionado</w:t>
      </w:r>
      <w:r>
        <w:t>.</w:t>
      </w:r>
    </w:p>
    <w:p w14:paraId="613FECE1" w14:textId="0ADE84CB" w:rsidR="00CF4D6B" w:rsidRDefault="00D07A3A" w:rsidP="000C69FA">
      <w:pPr>
        <w:pStyle w:val="Texto"/>
      </w:pPr>
      <w:r>
        <w:t>Con el objetivo de responder a las preguntas de investigación, se ha considerado evaluar</w:t>
      </w:r>
      <w:r w:rsidR="00CF4D6B">
        <w:t xml:space="preserve"> los siguientes factores con respecto a la percepción de los actores: evaluación individual y grupal, y  carga de trabajo en los individuos que realizan una tarea de modelamiento de datos. </w:t>
      </w:r>
    </w:p>
    <w:p w14:paraId="5126E425" w14:textId="3ECB235E" w:rsidR="00A56F9A" w:rsidRDefault="00D07A3A" w:rsidP="000C69FA">
      <w:pPr>
        <w:pStyle w:val="Texto"/>
      </w:pPr>
      <w:r>
        <w:lastRenderedPageBreak/>
        <w:t xml:space="preserve"> </w:t>
      </w:r>
      <w:r w:rsidR="002E39B0">
        <w:t>En</w:t>
      </w:r>
      <w:r>
        <w:t xml:space="preserve"> los alumnos que realizan un trabajo colaborativo de modelamiento de datos, lo siguiente: percepción de cuán justa es la calificación individual; percepción de cuán justa es la calificación grupal;  percepción de cuán equitativa es la carga de trabajo; y la evaluación individual recibida.  </w:t>
      </w:r>
    </w:p>
    <w:p w14:paraId="2AFCC7B0" w14:textId="77777777" w:rsidR="00E44A53" w:rsidRDefault="000C69FA" w:rsidP="000C69FA">
      <w:pPr>
        <w:pStyle w:val="Texto"/>
      </w:pPr>
      <w:r>
        <w:t xml:space="preserve">Para el presente estudio </w:t>
      </w:r>
      <w:r w:rsidR="007F0154">
        <w:t>se ha realizado lo siguiente:</w:t>
      </w:r>
      <w:r>
        <w:t xml:space="preserve"> una prueba de sistema que tiene como objetivo verificar el sistema </w:t>
      </w:r>
      <w:r w:rsidR="007F0154">
        <w:t>considerando las buenas prácticas ingeniería</w:t>
      </w:r>
      <w:r>
        <w:t xml:space="preserve"> de software</w:t>
      </w:r>
      <w:r w:rsidR="007F0154">
        <w:t>;</w:t>
      </w:r>
      <w:r>
        <w:t xml:space="preserve"> dos pruebas de validación </w:t>
      </w:r>
      <w:r w:rsidR="007F0154">
        <w:t xml:space="preserve">de la solución propuesta </w:t>
      </w:r>
      <w:r>
        <w:t>que considera</w:t>
      </w:r>
      <w:r w:rsidR="007F0154">
        <w:t>n</w:t>
      </w:r>
      <w:r>
        <w:t xml:space="preserve"> </w:t>
      </w:r>
      <w:r w:rsidR="007F0154">
        <w:t xml:space="preserve">a los estudiantes para evaluar la usabilidad y la aceptación de la misma; </w:t>
      </w:r>
      <w:r>
        <w:t>y el experimento correspondiente</w:t>
      </w:r>
      <w:r w:rsidR="007F0154">
        <w:t xml:space="preserve"> que pretende responder las preguntas de investigación</w:t>
      </w:r>
      <w:r>
        <w:t xml:space="preserve">. </w:t>
      </w:r>
    </w:p>
    <w:p w14:paraId="1E2D728D" w14:textId="77777777" w:rsidR="00E44A53" w:rsidRDefault="00E44A53" w:rsidP="000C69FA">
      <w:pPr>
        <w:pStyle w:val="Texto"/>
      </w:pPr>
    </w:p>
    <w:p w14:paraId="509057A6" w14:textId="77777777" w:rsidR="00E44A53" w:rsidRDefault="00E44A53" w:rsidP="000C69FA">
      <w:pPr>
        <w:pStyle w:val="Texto"/>
      </w:pPr>
    </w:p>
    <w:p w14:paraId="4C7F5FA2" w14:textId="77777777" w:rsidR="00E44A53" w:rsidRDefault="00E44A53" w:rsidP="000C69FA">
      <w:pPr>
        <w:pStyle w:val="Texto"/>
      </w:pPr>
    </w:p>
    <w:p w14:paraId="364DFC17" w14:textId="5502099C" w:rsidR="001D7D9F" w:rsidRDefault="002E39B0" w:rsidP="000C69FA">
      <w:pPr>
        <w:pStyle w:val="Texto"/>
      </w:pPr>
      <w:r>
        <w:t>Samsung</w:t>
      </w:r>
      <w:r w:rsidR="00E44A53">
        <w:t xml:space="preserve"> Galaxy Note</w:t>
      </w:r>
      <w:r w:rsidR="001D7D9F">
        <w:br w:type="page"/>
      </w:r>
    </w:p>
    <w:p w14:paraId="68CCCC34" w14:textId="77777777" w:rsidR="001D7D9F" w:rsidRDefault="001D7D9F" w:rsidP="001D7D9F">
      <w:pPr>
        <w:pStyle w:val="NumeroCapitulo"/>
      </w:pPr>
    </w:p>
    <w:p w14:paraId="13C2DC88" w14:textId="77777777" w:rsidR="001D7D9F" w:rsidRDefault="001D7D9F" w:rsidP="001D7D9F">
      <w:pPr>
        <w:pStyle w:val="NumeroCapitulo"/>
      </w:pPr>
    </w:p>
    <w:p w14:paraId="359307A0" w14:textId="77777777" w:rsidR="001D7D9F" w:rsidRDefault="001D7D9F" w:rsidP="001D7D9F">
      <w:pPr>
        <w:pStyle w:val="NumeroCapitulo"/>
      </w:pPr>
    </w:p>
    <w:p w14:paraId="64986422" w14:textId="77777777" w:rsidR="001D7D9F" w:rsidRDefault="001D7D9F" w:rsidP="001D7D9F">
      <w:pPr>
        <w:pStyle w:val="NumeroCapitulo"/>
      </w:pPr>
    </w:p>
    <w:p w14:paraId="4546527B" w14:textId="147EAC6B" w:rsidR="001D7D9F" w:rsidRDefault="001D7D9F" w:rsidP="001D7D9F">
      <w:pPr>
        <w:pStyle w:val="NumeroCapitulo"/>
      </w:pPr>
      <w:r w:rsidRPr="00D44937">
        <w:t>CAPÍTULO I</w:t>
      </w:r>
      <w:r>
        <w:t>V.</w:t>
      </w:r>
    </w:p>
    <w:p w14:paraId="5B0BDB1B" w14:textId="77777777" w:rsidR="001D7D9F" w:rsidRPr="001D7D9F" w:rsidRDefault="001D7D9F" w:rsidP="001D7D9F">
      <w:pPr>
        <w:pStyle w:val="NombreCapitulo"/>
      </w:pPr>
      <w:r w:rsidRPr="001D7D9F">
        <w:t>IMPLEMENTACIÓN DE LA SOLUCIÓN</w:t>
      </w:r>
    </w:p>
    <w:p w14:paraId="70E17E63" w14:textId="77777777" w:rsidR="001D7D9F" w:rsidRPr="001A0BEA" w:rsidRDefault="001D7D9F" w:rsidP="00871AD6">
      <w:pPr>
        <w:pStyle w:val="ListParagraph"/>
        <w:numPr>
          <w:ilvl w:val="0"/>
          <w:numId w:val="7"/>
        </w:numPr>
        <w:spacing w:after="0" w:line="240" w:lineRule="auto"/>
        <w:jc w:val="both"/>
        <w:rPr>
          <w:rFonts w:ascii="Arial" w:eastAsia="Times New Roman" w:hAnsi="Arial" w:cs="Arial"/>
          <w:vanish/>
          <w:sz w:val="24"/>
          <w:szCs w:val="24"/>
          <w:lang w:eastAsia="es-EC"/>
        </w:rPr>
      </w:pPr>
    </w:p>
    <w:p w14:paraId="15BA852B" w14:textId="77777777" w:rsidR="001D7D9F" w:rsidRPr="0084186D" w:rsidRDefault="001D7D9F" w:rsidP="007059FE">
      <w:pPr>
        <w:pStyle w:val="Subtitulocapitulo"/>
      </w:pPr>
      <w:r w:rsidRPr="0084186D">
        <w:t>HARDWARE UTILIZADO</w:t>
      </w:r>
    </w:p>
    <w:p w14:paraId="2F9376FF" w14:textId="77777777" w:rsidR="001D7D9F" w:rsidRDefault="001D7D9F" w:rsidP="007059FE">
      <w:pPr>
        <w:pStyle w:val="Subtitulocapitulo"/>
      </w:pPr>
      <w:r>
        <w:t>SOFTWARE</w:t>
      </w:r>
      <w:r w:rsidRPr="001A0BEA" w:rsidDel="00901ADF">
        <w:t xml:space="preserve"> </w:t>
      </w:r>
      <w:r>
        <w:t>UTILIZADO</w:t>
      </w:r>
    </w:p>
    <w:p w14:paraId="4748ED34" w14:textId="77777777" w:rsidR="001D7D9F" w:rsidRDefault="001D7D9F" w:rsidP="007059FE">
      <w:pPr>
        <w:pStyle w:val="Subtitulocapitulo"/>
      </w:pPr>
      <w:r>
        <w:t>COMPONENTE DE CAPTURA DE MOVIMIENTO</w:t>
      </w:r>
    </w:p>
    <w:p w14:paraId="53C0B231" w14:textId="77777777" w:rsidR="001D7D9F" w:rsidRDefault="001D7D9F" w:rsidP="007059FE">
      <w:pPr>
        <w:pStyle w:val="Subtitulocapitulo"/>
      </w:pPr>
      <w:r>
        <w:t>COMPONENTE DE VISUALIZACIÓN Y CONTROL COLABORATIVO</w:t>
      </w:r>
    </w:p>
    <w:p w14:paraId="2280D486" w14:textId="77777777" w:rsidR="001D7D9F" w:rsidRDefault="001D7D9F" w:rsidP="007059FE">
      <w:pPr>
        <w:pStyle w:val="Subtitulocapitulo"/>
      </w:pPr>
      <w:r>
        <w:t>COMPONENTE DE AUTENTICACIÓN Y CONTROL INDIVIDUAL</w:t>
      </w:r>
    </w:p>
    <w:p w14:paraId="4365E089" w14:textId="77777777" w:rsidR="001D7D9F" w:rsidRDefault="001D7D9F" w:rsidP="007059FE">
      <w:pPr>
        <w:pStyle w:val="Subtitulocapitulo"/>
      </w:pPr>
      <w:r>
        <w:t>COSTOS ASOCIADOS A LA IMPLEMENTACIÓN DE LA SOLUCIÓN</w:t>
      </w:r>
    </w:p>
    <w:p w14:paraId="3663C907" w14:textId="77777777" w:rsidR="001D7D9F" w:rsidRPr="00080C4E" w:rsidRDefault="001D7D9F" w:rsidP="001D7D9F">
      <w:pPr>
        <w:spacing w:line="240" w:lineRule="auto"/>
        <w:jc w:val="both"/>
        <w:rPr>
          <w:rFonts w:ascii="Arial" w:eastAsia="Times New Roman" w:hAnsi="Arial" w:cs="Arial"/>
          <w:b/>
          <w:sz w:val="24"/>
          <w:szCs w:val="24"/>
          <w:lang w:eastAsia="es-EC"/>
        </w:rPr>
      </w:pPr>
    </w:p>
    <w:p w14:paraId="68AFC6B5" w14:textId="77777777" w:rsidR="001D7D9F" w:rsidRDefault="001D7D9F">
      <w:pPr>
        <w:rPr>
          <w:rFonts w:ascii="Arial" w:eastAsia="Times New Roman" w:hAnsi="Arial" w:cs="Arial"/>
          <w:b/>
          <w:bCs/>
          <w:color w:val="000000"/>
          <w:sz w:val="24"/>
          <w:szCs w:val="24"/>
          <w:lang w:eastAsia="es-EC"/>
        </w:rPr>
      </w:pPr>
      <w:r>
        <w:rPr>
          <w:rFonts w:ascii="Arial" w:eastAsia="Times New Roman" w:hAnsi="Arial" w:cs="Arial"/>
          <w:b/>
          <w:bCs/>
          <w:color w:val="000000"/>
          <w:sz w:val="24"/>
          <w:szCs w:val="24"/>
          <w:lang w:eastAsia="es-EC"/>
        </w:rPr>
        <w:br w:type="page"/>
      </w:r>
    </w:p>
    <w:p w14:paraId="3A66EB7D" w14:textId="77777777" w:rsidR="001D7D9F" w:rsidRDefault="001D7D9F" w:rsidP="001D7D9F">
      <w:pPr>
        <w:pStyle w:val="NumeroCapitulo"/>
      </w:pPr>
    </w:p>
    <w:p w14:paraId="1964FD2B" w14:textId="77777777" w:rsidR="001D7D9F" w:rsidRDefault="001D7D9F" w:rsidP="001D7D9F">
      <w:pPr>
        <w:pStyle w:val="NumeroCapitulo"/>
      </w:pPr>
    </w:p>
    <w:p w14:paraId="52511D88" w14:textId="77777777" w:rsidR="001D7D9F" w:rsidRDefault="001D7D9F" w:rsidP="001D7D9F">
      <w:pPr>
        <w:pStyle w:val="NumeroCapitulo"/>
      </w:pPr>
    </w:p>
    <w:p w14:paraId="0CE6CC1E" w14:textId="77777777" w:rsidR="001D7D9F" w:rsidRDefault="001D7D9F" w:rsidP="001D7D9F">
      <w:pPr>
        <w:pStyle w:val="NumeroCapitulo"/>
      </w:pPr>
    </w:p>
    <w:p w14:paraId="0D3148FC" w14:textId="490834E0" w:rsidR="001D7D9F" w:rsidRDefault="001D7D9F" w:rsidP="001D7D9F">
      <w:pPr>
        <w:pStyle w:val="NumeroCapitulo"/>
      </w:pPr>
      <w:r>
        <w:t>CAPÍTULO V.</w:t>
      </w:r>
    </w:p>
    <w:p w14:paraId="54B6AF88" w14:textId="77777777" w:rsidR="001D7D9F" w:rsidRDefault="001D7D9F" w:rsidP="001D7D9F">
      <w:pPr>
        <w:pStyle w:val="NombreCapitulo"/>
      </w:pPr>
      <w:r>
        <w:t>RESULTADOS EXPERIMENTALES Y PRUEBAS</w:t>
      </w:r>
    </w:p>
    <w:p w14:paraId="7F78E7B8" w14:textId="77777777" w:rsidR="001D7D9F" w:rsidRPr="00554737" w:rsidRDefault="001D7D9F" w:rsidP="001D7D9F">
      <w:pPr>
        <w:pStyle w:val="Subtitulocapitulo"/>
      </w:pPr>
      <w:r w:rsidRPr="00554737">
        <w:t>FUNCIONALIDAD</w:t>
      </w:r>
    </w:p>
    <w:p w14:paraId="5C5E6C96" w14:textId="2ABE0A3B" w:rsidR="001D7D9F" w:rsidRPr="00554737" w:rsidRDefault="001D7D9F" w:rsidP="001D7D9F">
      <w:pPr>
        <w:pStyle w:val="Subtitulocapitulo"/>
      </w:pPr>
      <w:r w:rsidRPr="00554737">
        <w:t>USABILIDAD</w:t>
      </w:r>
    </w:p>
    <w:p w14:paraId="2D78A251" w14:textId="77777777" w:rsidR="001D7D9F" w:rsidRPr="00554737" w:rsidRDefault="001D7D9F" w:rsidP="00871AD6">
      <w:pPr>
        <w:pStyle w:val="Subtitulocapitulo"/>
        <w:numPr>
          <w:ilvl w:val="2"/>
          <w:numId w:val="1"/>
        </w:numPr>
      </w:pPr>
      <w:r w:rsidRPr="00554737">
        <w:t>FACILIDAD</w:t>
      </w:r>
    </w:p>
    <w:p w14:paraId="07F7BF84" w14:textId="77777777" w:rsidR="001D7D9F" w:rsidRPr="00554737" w:rsidRDefault="001D7D9F" w:rsidP="00871AD6">
      <w:pPr>
        <w:pStyle w:val="Subtitulocapitulo"/>
        <w:numPr>
          <w:ilvl w:val="2"/>
          <w:numId w:val="1"/>
        </w:numPr>
      </w:pPr>
      <w:r w:rsidRPr="00554737">
        <w:t>SATISFACCIÓN</w:t>
      </w:r>
    </w:p>
    <w:p w14:paraId="467AE65F" w14:textId="77777777" w:rsidR="001D7D9F" w:rsidRPr="00554737" w:rsidRDefault="001D7D9F" w:rsidP="00871AD6">
      <w:pPr>
        <w:pStyle w:val="Subtitulocapitulo"/>
        <w:numPr>
          <w:ilvl w:val="2"/>
          <w:numId w:val="1"/>
        </w:numPr>
      </w:pPr>
      <w:r w:rsidRPr="00554737">
        <w:t>UTILIDAD</w:t>
      </w:r>
    </w:p>
    <w:p w14:paraId="73E4A5EC" w14:textId="77777777" w:rsidR="001D7D9F" w:rsidRDefault="001D7D9F" w:rsidP="001D7D9F">
      <w:pPr>
        <w:spacing w:line="240" w:lineRule="auto"/>
        <w:jc w:val="both"/>
        <w:rPr>
          <w:rFonts w:ascii="Arial" w:eastAsia="Times New Roman" w:hAnsi="Arial" w:cs="Arial"/>
          <w:b/>
          <w:sz w:val="24"/>
          <w:szCs w:val="24"/>
          <w:lang w:eastAsia="es-EC"/>
        </w:rPr>
      </w:pPr>
    </w:p>
    <w:p w14:paraId="25BE3FA7" w14:textId="77777777" w:rsidR="001D7D9F" w:rsidRDefault="001D7D9F" w:rsidP="001D7D9F">
      <w:pPr>
        <w:spacing w:line="240" w:lineRule="auto"/>
        <w:jc w:val="both"/>
        <w:rPr>
          <w:rFonts w:ascii="Arial" w:eastAsia="Times New Roman" w:hAnsi="Arial" w:cs="Arial"/>
          <w:b/>
          <w:sz w:val="24"/>
          <w:szCs w:val="24"/>
          <w:lang w:eastAsia="es-EC"/>
        </w:rPr>
      </w:pPr>
    </w:p>
    <w:p w14:paraId="0E9CB952" w14:textId="77777777" w:rsidR="001D7D9F" w:rsidRPr="00080C4E" w:rsidRDefault="001D7D9F" w:rsidP="001D7D9F">
      <w:pPr>
        <w:spacing w:line="240" w:lineRule="auto"/>
        <w:jc w:val="both"/>
        <w:rPr>
          <w:rFonts w:ascii="Arial" w:eastAsia="Times New Roman" w:hAnsi="Arial" w:cs="Arial"/>
          <w:b/>
          <w:sz w:val="24"/>
          <w:szCs w:val="24"/>
          <w:lang w:eastAsia="es-EC"/>
        </w:rPr>
      </w:pPr>
    </w:p>
    <w:p w14:paraId="32337E4D" w14:textId="77777777" w:rsidR="001D7D9F" w:rsidRDefault="001D7D9F" w:rsidP="001D7D9F">
      <w:pPr>
        <w:pStyle w:val="NumeroCapitulo"/>
      </w:pPr>
    </w:p>
    <w:p w14:paraId="7C8124A3" w14:textId="77777777" w:rsidR="001D7D9F" w:rsidRDefault="001D7D9F" w:rsidP="001D7D9F">
      <w:pPr>
        <w:pStyle w:val="NumeroCapitulo"/>
      </w:pPr>
    </w:p>
    <w:p w14:paraId="01678B29" w14:textId="77777777" w:rsidR="001D7D9F" w:rsidRDefault="001D7D9F" w:rsidP="001D7D9F">
      <w:pPr>
        <w:pStyle w:val="NumeroCapitulo"/>
      </w:pPr>
    </w:p>
    <w:p w14:paraId="7C5266CD" w14:textId="77777777" w:rsidR="001D7D9F" w:rsidRDefault="001D7D9F" w:rsidP="001D7D9F">
      <w:pPr>
        <w:pStyle w:val="NumeroCapitulo"/>
      </w:pPr>
    </w:p>
    <w:p w14:paraId="003ECE8C" w14:textId="387B5E50" w:rsidR="001D7D9F" w:rsidRDefault="001D7D9F" w:rsidP="001D7D9F">
      <w:pPr>
        <w:pStyle w:val="NumeroCapitulo"/>
      </w:pPr>
      <w:r>
        <w:t>CAPÍTULO VI.</w:t>
      </w:r>
    </w:p>
    <w:p w14:paraId="5DD6C6D0" w14:textId="77777777" w:rsidR="001D7D9F" w:rsidRDefault="001D7D9F" w:rsidP="001D7D9F">
      <w:pPr>
        <w:pStyle w:val="NombreCapitulo"/>
      </w:pPr>
      <w:r>
        <w:t>DISCUSIÓN</w:t>
      </w:r>
      <w:r w:rsidRPr="00080C4E">
        <w:t xml:space="preserve"> DE RESULTADOS</w:t>
      </w:r>
    </w:p>
    <w:p w14:paraId="13960191" w14:textId="77777777" w:rsidR="001D7D9F" w:rsidRPr="00554737" w:rsidRDefault="001D7D9F" w:rsidP="00871AD6">
      <w:pPr>
        <w:pStyle w:val="ListParagraph"/>
        <w:numPr>
          <w:ilvl w:val="0"/>
          <w:numId w:val="8"/>
        </w:numPr>
        <w:spacing w:after="0" w:line="240" w:lineRule="auto"/>
        <w:jc w:val="both"/>
        <w:rPr>
          <w:rFonts w:ascii="Arial" w:eastAsia="Times New Roman" w:hAnsi="Arial" w:cs="Arial"/>
          <w:b/>
          <w:vanish/>
          <w:sz w:val="24"/>
          <w:szCs w:val="24"/>
          <w:lang w:eastAsia="es-EC"/>
        </w:rPr>
      </w:pPr>
    </w:p>
    <w:p w14:paraId="7CC6CFA5" w14:textId="77777777" w:rsidR="001D7D9F" w:rsidRDefault="001D7D9F" w:rsidP="001D7D9F">
      <w:pPr>
        <w:pStyle w:val="Subtitulocapitulo"/>
      </w:pPr>
      <w:r w:rsidRPr="00554737">
        <w:t>DISCUSIÓN DE EXPERIMENTO</w:t>
      </w:r>
      <w:r>
        <w:t>S</w:t>
      </w:r>
      <w:r w:rsidRPr="00554737">
        <w:t xml:space="preserve"> Y PRUEBAS</w:t>
      </w:r>
    </w:p>
    <w:p w14:paraId="04C82D69" w14:textId="2A6CB8FD" w:rsidR="00E44A53" w:rsidRPr="00953410" w:rsidRDefault="00E44A53" w:rsidP="00E44A53">
      <w:pPr>
        <w:pStyle w:val="NombreCapitulo"/>
        <w:numPr>
          <w:ilvl w:val="0"/>
          <w:numId w:val="0"/>
        </w:numPr>
        <w:ind w:left="360" w:hanging="360"/>
        <w:rPr>
          <w:lang w:val="en-US"/>
        </w:rPr>
      </w:pPr>
      <w:r>
        <w:t>Resultados de inequidad de trabajo.</w:t>
      </w:r>
      <w:r>
        <w:fldChar w:fldCharType="begin" w:fldLock="1"/>
      </w:r>
      <w:r w:rsidR="0064152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fldChar w:fldCharType="separate"/>
      </w:r>
      <w:r w:rsidR="00334B27" w:rsidRPr="00334B27">
        <w:rPr>
          <w:b w:val="0"/>
          <w:noProof/>
        </w:rPr>
        <w:t>[36]</w:t>
      </w:r>
      <w:r>
        <w:fldChar w:fldCharType="end"/>
      </w:r>
      <w:r>
        <w:t xml:space="preserve"> </w:t>
      </w:r>
      <w:r w:rsidR="002E39B0">
        <w:t>Actitud</w:t>
      </w:r>
      <w:r>
        <w:t xml:space="preserve"> positiva hacia tabletop, no hay diferencia significativa en la tecnología </w:t>
      </w:r>
      <w:r>
        <w:fldChar w:fldCharType="begin" w:fldLock="1"/>
      </w:r>
      <w:r w:rsidR="00641529">
        <w:instrText xml:space="preserve">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w:instrText>
      </w:r>
      <w:r w:rsidR="00641529" w:rsidRPr="005F76E3">
        <w:instrText>: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w:instrText>
      </w:r>
      <w:r w:rsidR="00641529" w:rsidRPr="00195342">
        <w:rPr>
          <w:lang w:val="en-US"/>
        </w:rPr>
        <w:instrText xml:space="preserv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fldChar w:fldCharType="separate"/>
      </w:r>
      <w:r w:rsidR="00334B27" w:rsidRPr="00334B27">
        <w:rPr>
          <w:b w:val="0"/>
          <w:noProof/>
          <w:lang w:val="en-US"/>
        </w:rPr>
        <w:t>[36]</w:t>
      </w:r>
      <w:r>
        <w:fldChar w:fldCharType="end"/>
      </w:r>
    </w:p>
    <w:p w14:paraId="04142255" w14:textId="77777777" w:rsidR="00483445" w:rsidRPr="00953410" w:rsidRDefault="00483445" w:rsidP="00E44A53">
      <w:pPr>
        <w:pStyle w:val="NombreCapitulo"/>
        <w:numPr>
          <w:ilvl w:val="0"/>
          <w:numId w:val="0"/>
        </w:numPr>
        <w:ind w:left="360" w:hanging="360"/>
        <w:rPr>
          <w:lang w:val="en-US"/>
        </w:rPr>
      </w:pPr>
    </w:p>
    <w:p w14:paraId="1375DA51" w14:textId="28948B15" w:rsidR="00483445" w:rsidRPr="005F76E3" w:rsidRDefault="002E39B0" w:rsidP="00E44A53">
      <w:pPr>
        <w:pStyle w:val="NombreCapitulo"/>
        <w:numPr>
          <w:ilvl w:val="0"/>
          <w:numId w:val="0"/>
        </w:numPr>
        <w:ind w:left="360" w:hanging="360"/>
      </w:pPr>
      <w:r w:rsidRPr="005F76E3">
        <w:t>Resulted</w:t>
      </w:r>
      <w:r w:rsidR="00483445" w:rsidRPr="005F76E3">
        <w:t xml:space="preserve"> para evaluación de profesores en un paper que decía que hay monitoreo</w:t>
      </w:r>
    </w:p>
    <w:p w14:paraId="7218E114" w14:textId="77777777" w:rsidR="001D7D9F" w:rsidRPr="00953410" w:rsidRDefault="001D7D9F" w:rsidP="001D7D9F">
      <w:pPr>
        <w:pStyle w:val="Subtitulocapitulo"/>
        <w:rPr>
          <w:lang w:val="en-US"/>
        </w:rPr>
      </w:pPr>
      <w:r w:rsidRPr="00953410">
        <w:rPr>
          <w:lang w:val="en-US"/>
        </w:rPr>
        <w:t>IMPLICACIONES</w:t>
      </w:r>
    </w:p>
    <w:p w14:paraId="3F7FAB16" w14:textId="77777777" w:rsidR="001D7D9F" w:rsidRPr="00953410" w:rsidRDefault="001D7D9F" w:rsidP="001D7D9F">
      <w:pPr>
        <w:pStyle w:val="Subtitulocapitulo"/>
        <w:rPr>
          <w:lang w:val="en-US"/>
        </w:rPr>
      </w:pPr>
      <w:r w:rsidRPr="00953410">
        <w:rPr>
          <w:lang w:val="en-US"/>
        </w:rPr>
        <w:t>LIMITACIONES</w:t>
      </w:r>
    </w:p>
    <w:p w14:paraId="1FD33759" w14:textId="77777777" w:rsidR="001D7D9F" w:rsidRPr="00953410" w:rsidRDefault="001D7D9F" w:rsidP="001D7D9F">
      <w:pPr>
        <w:spacing w:line="240" w:lineRule="auto"/>
        <w:jc w:val="both"/>
        <w:rPr>
          <w:rFonts w:ascii="Arial" w:eastAsia="Times New Roman" w:hAnsi="Arial" w:cs="Arial"/>
          <w:b/>
          <w:sz w:val="24"/>
          <w:szCs w:val="24"/>
          <w:lang w:val="en-US" w:eastAsia="es-EC"/>
        </w:rPr>
      </w:pPr>
    </w:p>
    <w:p w14:paraId="04FF0855" w14:textId="77777777" w:rsidR="001D7D9F" w:rsidRPr="00953410" w:rsidRDefault="001D7D9F" w:rsidP="001D7D9F">
      <w:pPr>
        <w:spacing w:line="240" w:lineRule="auto"/>
        <w:jc w:val="both"/>
        <w:rPr>
          <w:rFonts w:ascii="Arial" w:eastAsia="Times New Roman" w:hAnsi="Arial" w:cs="Arial"/>
          <w:b/>
          <w:bCs/>
          <w:color w:val="000000"/>
          <w:sz w:val="24"/>
          <w:szCs w:val="24"/>
          <w:lang w:val="en-US" w:eastAsia="es-EC"/>
        </w:rPr>
      </w:pPr>
    </w:p>
    <w:p w14:paraId="385E7E2A" w14:textId="77777777" w:rsidR="001D7D9F" w:rsidRPr="00953410" w:rsidRDefault="001D7D9F">
      <w:pPr>
        <w:rPr>
          <w:rFonts w:ascii="Arial" w:eastAsia="Times New Roman" w:hAnsi="Arial" w:cs="Arial"/>
          <w:b/>
          <w:bCs/>
          <w:color w:val="000000"/>
          <w:sz w:val="24"/>
          <w:szCs w:val="24"/>
          <w:lang w:val="en-US" w:eastAsia="es-EC"/>
        </w:rPr>
      </w:pPr>
      <w:r w:rsidRPr="00953410">
        <w:rPr>
          <w:rFonts w:ascii="Arial" w:eastAsia="Times New Roman" w:hAnsi="Arial" w:cs="Arial"/>
          <w:b/>
          <w:bCs/>
          <w:color w:val="000000"/>
          <w:sz w:val="24"/>
          <w:szCs w:val="24"/>
          <w:lang w:val="en-US" w:eastAsia="es-EC"/>
        </w:rPr>
        <w:br w:type="page"/>
      </w:r>
    </w:p>
    <w:p w14:paraId="46EF64CB" w14:textId="7500BCF8" w:rsidR="001D7D9F" w:rsidRPr="00953410" w:rsidRDefault="001D7D9F" w:rsidP="001D7D9F">
      <w:pPr>
        <w:spacing w:line="240" w:lineRule="auto"/>
        <w:jc w:val="both"/>
        <w:rPr>
          <w:rFonts w:ascii="Arial" w:eastAsia="Times New Roman" w:hAnsi="Arial" w:cs="Arial"/>
          <w:b/>
          <w:sz w:val="24"/>
          <w:szCs w:val="24"/>
          <w:lang w:val="en-US" w:eastAsia="es-EC"/>
        </w:rPr>
      </w:pPr>
      <w:r w:rsidRPr="00953410">
        <w:rPr>
          <w:rFonts w:ascii="Arial" w:eastAsia="Times New Roman" w:hAnsi="Arial" w:cs="Arial"/>
          <w:b/>
          <w:bCs/>
          <w:color w:val="000000"/>
          <w:sz w:val="24"/>
          <w:szCs w:val="24"/>
          <w:lang w:val="en-US" w:eastAsia="es-EC"/>
        </w:rPr>
        <w:lastRenderedPageBreak/>
        <w:t>CONCLUSIONES Y RECOMENDACIONES</w:t>
      </w:r>
    </w:p>
    <w:p w14:paraId="4EEAF911" w14:textId="77777777" w:rsidR="001D7D9F" w:rsidRPr="00953410" w:rsidRDefault="001D7D9F">
      <w:pPr>
        <w:rPr>
          <w:rFonts w:ascii="Arial" w:eastAsia="Times New Roman" w:hAnsi="Arial" w:cs="Arial"/>
          <w:b/>
          <w:bCs/>
          <w:color w:val="000000"/>
          <w:sz w:val="24"/>
          <w:szCs w:val="24"/>
          <w:lang w:val="en-US" w:eastAsia="es-EC"/>
        </w:rPr>
      </w:pPr>
      <w:r w:rsidRPr="00953410">
        <w:rPr>
          <w:rFonts w:ascii="Arial" w:eastAsia="Times New Roman" w:hAnsi="Arial" w:cs="Arial"/>
          <w:b/>
          <w:bCs/>
          <w:color w:val="000000"/>
          <w:sz w:val="24"/>
          <w:szCs w:val="24"/>
          <w:lang w:val="en-US" w:eastAsia="es-EC"/>
        </w:rPr>
        <w:br w:type="page"/>
      </w:r>
    </w:p>
    <w:p w14:paraId="2F3C4DF6" w14:textId="77777777" w:rsidR="001D7D9F" w:rsidRPr="001D7D9F" w:rsidRDefault="001D7D9F" w:rsidP="001D7D9F">
      <w:pPr>
        <w:spacing w:line="240" w:lineRule="auto"/>
        <w:jc w:val="both"/>
        <w:divId w:val="328413915"/>
        <w:rPr>
          <w:rFonts w:ascii="Arial" w:eastAsia="Times New Roman" w:hAnsi="Arial" w:cs="Arial"/>
          <w:b/>
          <w:sz w:val="24"/>
          <w:szCs w:val="24"/>
          <w:lang w:val="en-US" w:eastAsia="es-EC"/>
        </w:rPr>
      </w:pPr>
      <w:r w:rsidRPr="001D7D9F">
        <w:rPr>
          <w:rFonts w:ascii="Arial" w:eastAsia="Times New Roman" w:hAnsi="Arial" w:cs="Arial"/>
          <w:b/>
          <w:bCs/>
          <w:color w:val="000000"/>
          <w:sz w:val="24"/>
          <w:szCs w:val="24"/>
          <w:lang w:val="en-US" w:eastAsia="es-EC"/>
        </w:rPr>
        <w:lastRenderedPageBreak/>
        <w:t>BIBLIOGRAFÍA</w:t>
      </w:r>
    </w:p>
    <w:p w14:paraId="0BD3C7C9" w14:textId="52196D60" w:rsidR="00641529" w:rsidRPr="00195342" w:rsidRDefault="000C40F1">
      <w:pPr>
        <w:pStyle w:val="NormalWeb"/>
        <w:ind w:left="640" w:hanging="640"/>
        <w:divId w:val="671177936"/>
        <w:rPr>
          <w:rFonts w:ascii="Arial" w:eastAsiaTheme="minorEastAsia" w:hAnsi="Arial" w:cs="Arial"/>
          <w:noProof/>
          <w:lang w:val="en-US"/>
        </w:rPr>
      </w:pPr>
      <w:r>
        <w:rPr>
          <w:rFonts w:ascii="Arial" w:hAnsi="Arial" w:cs="Arial"/>
          <w:b/>
          <w:lang w:val="en-US"/>
        </w:rPr>
        <w:fldChar w:fldCharType="begin" w:fldLock="1"/>
      </w:r>
      <w:r>
        <w:rPr>
          <w:rFonts w:ascii="Arial" w:hAnsi="Arial" w:cs="Arial"/>
          <w:b/>
          <w:lang w:val="en-US"/>
        </w:rPr>
        <w:instrText xml:space="preserve">ADDIN Mendeley Bibliography CSL_BIBLIOGRAPHY </w:instrText>
      </w:r>
      <w:r>
        <w:rPr>
          <w:rFonts w:ascii="Arial" w:hAnsi="Arial" w:cs="Arial"/>
          <w:b/>
          <w:lang w:val="en-US"/>
        </w:rPr>
        <w:fldChar w:fldCharType="separate"/>
      </w:r>
      <w:r w:rsidR="00641529" w:rsidRPr="00195342">
        <w:rPr>
          <w:rFonts w:ascii="Arial" w:hAnsi="Arial" w:cs="Arial"/>
          <w:noProof/>
          <w:lang w:val="en-US"/>
        </w:rPr>
        <w:t>[1]</w:t>
      </w:r>
      <w:r w:rsidR="00641529" w:rsidRPr="00195342">
        <w:rPr>
          <w:rFonts w:ascii="Arial" w:hAnsi="Arial" w:cs="Arial"/>
          <w:noProof/>
          <w:lang w:val="en-US"/>
        </w:rPr>
        <w:tab/>
        <w:t>Kaplan, “Graduate Recruitment Report: Employer Perspectives,” 2014.</w:t>
      </w:r>
    </w:p>
    <w:p w14:paraId="56A41C4C"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2]</w:t>
      </w:r>
      <w:r w:rsidRPr="00195342">
        <w:rPr>
          <w:rFonts w:ascii="Arial" w:hAnsi="Arial" w:cs="Arial"/>
          <w:noProof/>
          <w:lang w:val="en-US"/>
        </w:rPr>
        <w:tab/>
        <w:t>National Association of Colleges and Employers, “The Skills and Qualities Employers Want in Their Class of 2013 Recruits,” 2012. [Online]. Available: http://www.naceweb.org/s10242012/skills-abilities-qualities-new-hires/. [Accessed: 16-Feb-2015].</w:t>
      </w:r>
    </w:p>
    <w:p w14:paraId="70DE64E0"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3]</w:t>
      </w:r>
      <w:r w:rsidRPr="00195342">
        <w:rPr>
          <w:rFonts w:ascii="Arial" w:hAnsi="Arial" w:cs="Arial"/>
          <w:noProof/>
          <w:lang w:val="en-US"/>
        </w:rPr>
        <w:tab/>
        <w:t>J. Rick, P. Marshall, and N. Yuill, “Beyond one-size-fits-all: how interactive tabletops support collaborative learning,” 2011.</w:t>
      </w:r>
    </w:p>
    <w:p w14:paraId="1ED0DA57"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4]</w:t>
      </w:r>
      <w:r w:rsidRPr="00195342">
        <w:rPr>
          <w:rFonts w:ascii="Arial" w:hAnsi="Arial" w:cs="Arial"/>
          <w:noProof/>
          <w:lang w:val="en-US"/>
        </w:rPr>
        <w:tab/>
        <w:t xml:space="preserve">R. Martinez Maldonado, J. Kay, K. Yacef, and B. Schwendimann, “An interactive teacher’s dashboard for monitoring groups in a multi-tabletop learning environment,” in </w:t>
      </w:r>
      <w:r w:rsidRPr="00195342">
        <w:rPr>
          <w:rFonts w:ascii="Arial" w:hAnsi="Arial" w:cs="Arial"/>
          <w:i/>
          <w:iCs/>
          <w:noProof/>
          <w:lang w:val="en-US"/>
        </w:rPr>
        <w:t>Lecture Notes in Computer Science (including subseries Lecture Notes in Artificial Intelligence and Lecture Notes in Bioinformatics)</w:t>
      </w:r>
      <w:r w:rsidRPr="00195342">
        <w:rPr>
          <w:rFonts w:ascii="Arial" w:hAnsi="Arial" w:cs="Arial"/>
          <w:noProof/>
          <w:lang w:val="en-US"/>
        </w:rPr>
        <w:t>, 2012, vol. 7315 LNCS.</w:t>
      </w:r>
    </w:p>
    <w:p w14:paraId="4D5503E9"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5]</w:t>
      </w:r>
      <w:r w:rsidRPr="00195342">
        <w:rPr>
          <w:rFonts w:ascii="Arial" w:hAnsi="Arial" w:cs="Arial"/>
          <w:noProof/>
          <w:lang w:val="en-US"/>
        </w:rPr>
        <w:tab/>
        <w:t xml:space="preserve">P. Dillenbourg and M. Evans, “Interactive tabletops in education,” </w:t>
      </w:r>
      <w:r w:rsidRPr="00195342">
        <w:rPr>
          <w:rFonts w:ascii="Arial" w:hAnsi="Arial" w:cs="Arial"/>
          <w:i/>
          <w:iCs/>
          <w:noProof/>
          <w:lang w:val="en-US"/>
        </w:rPr>
        <w:t>Int. J. Comput. Collab. Learn.</w:t>
      </w:r>
      <w:r w:rsidRPr="00195342">
        <w:rPr>
          <w:rFonts w:ascii="Arial" w:hAnsi="Arial" w:cs="Arial"/>
          <w:noProof/>
          <w:lang w:val="en-US"/>
        </w:rPr>
        <w:t>, vol. 6, no. 4, 2011.</w:t>
      </w:r>
    </w:p>
    <w:p w14:paraId="5183E659"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6]</w:t>
      </w:r>
      <w:r w:rsidRPr="00195342">
        <w:rPr>
          <w:rFonts w:ascii="Arial" w:hAnsi="Arial" w:cs="Arial"/>
          <w:noProof/>
          <w:lang w:val="en-US"/>
        </w:rPr>
        <w:tab/>
        <w:t xml:space="preserve">O. Hilliges, L. Terrenghi, S. Boring, D. Kim, H. Richter, and A. Butz, “Designing for collaborative creative problem solving,” in </w:t>
      </w:r>
      <w:r w:rsidRPr="00195342">
        <w:rPr>
          <w:rFonts w:ascii="Arial" w:hAnsi="Arial" w:cs="Arial"/>
          <w:i/>
          <w:iCs/>
          <w:noProof/>
          <w:lang w:val="en-US"/>
        </w:rPr>
        <w:t>Proceedings of the 6th ACM SIGCHI conference on Creativity &amp; cognition - C&amp;C ’07</w:t>
      </w:r>
      <w:r w:rsidRPr="00195342">
        <w:rPr>
          <w:rFonts w:ascii="Arial" w:hAnsi="Arial" w:cs="Arial"/>
          <w:noProof/>
          <w:lang w:val="en-US"/>
        </w:rPr>
        <w:t>, 2007, pp. 1–2.</w:t>
      </w:r>
    </w:p>
    <w:p w14:paraId="4C28C2F7"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7]</w:t>
      </w:r>
      <w:r w:rsidRPr="00195342">
        <w:rPr>
          <w:rFonts w:ascii="Arial" w:hAnsi="Arial" w:cs="Arial"/>
          <w:noProof/>
          <w:lang w:val="en-US"/>
        </w:rPr>
        <w:tab/>
        <w:t xml:space="preserve">F. Geyer, U. Pfeil, A. Höchtl, J. Budzinski, and H. Reiterer, “Designing Reality-Based Interfaces for Creative Group Work,” </w:t>
      </w:r>
      <w:r w:rsidRPr="00195342">
        <w:rPr>
          <w:rFonts w:ascii="Arial" w:hAnsi="Arial" w:cs="Arial"/>
          <w:i/>
          <w:iCs/>
          <w:noProof/>
          <w:lang w:val="en-US"/>
        </w:rPr>
        <w:t>Human-Computer Interact.</w:t>
      </w:r>
      <w:r w:rsidRPr="00195342">
        <w:rPr>
          <w:rFonts w:ascii="Arial" w:hAnsi="Arial" w:cs="Arial"/>
          <w:noProof/>
          <w:lang w:val="en-US"/>
        </w:rPr>
        <w:t>, pp. 165–174, 2011.</w:t>
      </w:r>
    </w:p>
    <w:p w14:paraId="52CC6761"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8]</w:t>
      </w:r>
      <w:r w:rsidRPr="00195342">
        <w:rPr>
          <w:rFonts w:ascii="Arial" w:hAnsi="Arial" w:cs="Arial"/>
          <w:noProof/>
          <w:lang w:val="en-US"/>
        </w:rPr>
        <w:tab/>
        <w:t>R. M. Chory</w:t>
      </w:r>
      <w:r w:rsidRPr="00195342">
        <w:rPr>
          <w:rFonts w:ascii="Cambria Math" w:hAnsi="Cambria Math" w:cs="Cambria Math"/>
          <w:noProof/>
          <w:lang w:val="en-US"/>
        </w:rPr>
        <w:t>‐</w:t>
      </w:r>
      <w:r w:rsidRPr="00195342">
        <w:rPr>
          <w:rFonts w:ascii="Arial" w:hAnsi="Arial" w:cs="Arial"/>
          <w:noProof/>
          <w:lang w:val="en-US"/>
        </w:rPr>
        <w:t xml:space="preserve">Assad, “Classroom justice: Perceptions of fairness as a predictor of student motivation, learning, and aggression,” </w:t>
      </w:r>
      <w:r w:rsidRPr="00195342">
        <w:rPr>
          <w:rFonts w:ascii="Arial" w:hAnsi="Arial" w:cs="Arial"/>
          <w:i/>
          <w:iCs/>
          <w:noProof/>
          <w:lang w:val="en-US"/>
        </w:rPr>
        <w:t>Commun. Q.</w:t>
      </w:r>
      <w:r w:rsidRPr="00195342">
        <w:rPr>
          <w:rFonts w:ascii="Arial" w:hAnsi="Arial" w:cs="Arial"/>
          <w:noProof/>
          <w:lang w:val="en-US"/>
        </w:rPr>
        <w:t>, vol. 50, no. 1, pp. 58–77, Jan. 2002.</w:t>
      </w:r>
    </w:p>
    <w:p w14:paraId="06A6D26D"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9]</w:t>
      </w:r>
      <w:r w:rsidRPr="00195342">
        <w:rPr>
          <w:rFonts w:ascii="Arial" w:hAnsi="Arial" w:cs="Arial"/>
          <w:noProof/>
          <w:lang w:val="en-US"/>
        </w:rPr>
        <w:tab/>
        <w:t xml:space="preserve">R. Martínez, A. Collins, J. Kay, and K. Yacef, “Who did what? Who said that?,” in </w:t>
      </w:r>
      <w:r w:rsidRPr="00195342">
        <w:rPr>
          <w:rFonts w:ascii="Arial" w:hAnsi="Arial" w:cs="Arial"/>
          <w:i/>
          <w:iCs/>
          <w:noProof/>
          <w:lang w:val="en-US"/>
        </w:rPr>
        <w:t>Proceedings of the ACM International Conference on Interactive Tabletops and Surfaces - ITS ’11</w:t>
      </w:r>
      <w:r w:rsidRPr="00195342">
        <w:rPr>
          <w:rFonts w:ascii="Arial" w:hAnsi="Arial" w:cs="Arial"/>
          <w:noProof/>
          <w:lang w:val="en-US"/>
        </w:rPr>
        <w:t>, 2011.</w:t>
      </w:r>
    </w:p>
    <w:p w14:paraId="48E35F70"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10]</w:t>
      </w:r>
      <w:r w:rsidRPr="00195342">
        <w:rPr>
          <w:rFonts w:ascii="Arial" w:hAnsi="Arial" w:cs="Arial"/>
          <w:noProof/>
          <w:lang w:val="en-US"/>
        </w:rPr>
        <w:tab/>
        <w:t>J. H. Hayes, T. C. Lethbridge, and D. Port, “Evaluating individual contribution toward group software engineering projects,” pp. 1–2, May 2003.</w:t>
      </w:r>
    </w:p>
    <w:p w14:paraId="55D11C3C"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lastRenderedPageBreak/>
        <w:t>[11]</w:t>
      </w:r>
      <w:r w:rsidRPr="00195342">
        <w:rPr>
          <w:rFonts w:ascii="Arial" w:hAnsi="Arial" w:cs="Arial"/>
          <w:noProof/>
          <w:lang w:val="en-US"/>
        </w:rPr>
        <w:tab/>
        <w:t xml:space="preserve">A. M. Piper and J. D. Hollan, “Tabletop displays for small group study,” in </w:t>
      </w:r>
      <w:r w:rsidRPr="00195342">
        <w:rPr>
          <w:rFonts w:ascii="Arial" w:hAnsi="Arial" w:cs="Arial"/>
          <w:i/>
          <w:iCs/>
          <w:noProof/>
          <w:lang w:val="en-US"/>
        </w:rPr>
        <w:t>Proceedings of the 27th international conference on Human factors in computing systems - CHI 09</w:t>
      </w:r>
      <w:r w:rsidRPr="00195342">
        <w:rPr>
          <w:rFonts w:ascii="Arial" w:hAnsi="Arial" w:cs="Arial"/>
          <w:noProof/>
          <w:lang w:val="en-US"/>
        </w:rPr>
        <w:t>, 2009, p. 1227.</w:t>
      </w:r>
    </w:p>
    <w:p w14:paraId="52350DC0"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12]</w:t>
      </w:r>
      <w:r w:rsidRPr="00195342">
        <w:rPr>
          <w:rFonts w:ascii="Arial" w:hAnsi="Arial" w:cs="Arial"/>
          <w:noProof/>
          <w:lang w:val="en-US"/>
        </w:rPr>
        <w:tab/>
        <w:t xml:space="preserve">R. Martinez, J. Kay, and K. Yacef, “Visualisations for longitudinal participation, contribution and progress of a collaborative task at the tabletop,” </w:t>
      </w:r>
      <w:r w:rsidRPr="00195342">
        <w:rPr>
          <w:rFonts w:ascii="Arial" w:hAnsi="Arial" w:cs="Arial"/>
          <w:i/>
          <w:iCs/>
          <w:noProof/>
          <w:lang w:val="en-US"/>
        </w:rPr>
        <w:t>Int. Conf. Comput. Support. Collab. Learn. CSCL 2011</w:t>
      </w:r>
      <w:r w:rsidRPr="00195342">
        <w:rPr>
          <w:rFonts w:ascii="Arial" w:hAnsi="Arial" w:cs="Arial"/>
          <w:noProof/>
          <w:lang w:val="en-US"/>
        </w:rPr>
        <w:t>, pp. 25–32, 2011.</w:t>
      </w:r>
    </w:p>
    <w:p w14:paraId="585D646D"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13]</w:t>
      </w:r>
      <w:r w:rsidRPr="00195342">
        <w:rPr>
          <w:rFonts w:ascii="Arial" w:hAnsi="Arial" w:cs="Arial"/>
          <w:noProof/>
          <w:lang w:val="en-US"/>
        </w:rPr>
        <w:tab/>
        <w:t>Nuisense, “Ideum and 3M Touch Systems launch new Platform 46 multi-touch tables.” [Online]. Available: http://www.gizmag.com/ideum-3m-platform-multitouch-tables/27823/. [Accessed: 19-Feb-2015].</w:t>
      </w:r>
    </w:p>
    <w:p w14:paraId="11E29619"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14]</w:t>
      </w:r>
      <w:r w:rsidRPr="00195342">
        <w:rPr>
          <w:rFonts w:ascii="Arial" w:hAnsi="Arial" w:cs="Arial"/>
          <w:noProof/>
          <w:lang w:val="en-US"/>
        </w:rPr>
        <w:tab/>
        <w:t>“New Samsung SUR40 for Microsoft Surface is Available to Pre-order in India also.” [Online]. Available: http://www.indianweb2.com/2014/05/new-samsung-sur40-microsoft-surface-available-pre-order-india-also/. [Accessed: 19-Feb-2015].</w:t>
      </w:r>
    </w:p>
    <w:p w14:paraId="3CA4F128"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15]</w:t>
      </w:r>
      <w:r w:rsidRPr="00195342">
        <w:rPr>
          <w:rFonts w:ascii="Arial" w:hAnsi="Arial" w:cs="Arial"/>
          <w:noProof/>
          <w:lang w:val="en-US"/>
        </w:rPr>
        <w:tab/>
        <w:t>“Ubi Interactive | PRODUCT.” [Online]. Available: http://www.ubi-interactive.com/product/#PRODUCT. [Accessed: 19-Feb-2015].</w:t>
      </w:r>
    </w:p>
    <w:p w14:paraId="1EC46E97"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16]</w:t>
      </w:r>
      <w:r w:rsidRPr="00195342">
        <w:rPr>
          <w:rFonts w:ascii="Arial" w:hAnsi="Arial" w:cs="Arial"/>
          <w:noProof/>
          <w:lang w:val="en-US"/>
        </w:rPr>
        <w:tab/>
        <w:t xml:space="preserve">S. Xu and C. M. Manders, “Building a multi-touch tabletop for classrooms,” </w:t>
      </w:r>
      <w:r w:rsidRPr="00195342">
        <w:rPr>
          <w:rFonts w:ascii="Arial" w:hAnsi="Arial" w:cs="Arial"/>
          <w:i/>
          <w:iCs/>
          <w:noProof/>
          <w:lang w:val="en-US"/>
        </w:rPr>
        <w:t>Lect. Notes Comput. Sci. (including Subser. Lect. Notes Artif. Intell. Lect. Notes Bioinformatics)</w:t>
      </w:r>
      <w:r w:rsidRPr="00195342">
        <w:rPr>
          <w:rFonts w:ascii="Arial" w:hAnsi="Arial" w:cs="Arial"/>
          <w:noProof/>
          <w:lang w:val="en-US"/>
        </w:rPr>
        <w:t>, vol. 6872 LNCS, pp. 131–138, 2011.</w:t>
      </w:r>
    </w:p>
    <w:p w14:paraId="70D34F46"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17]</w:t>
      </w:r>
      <w:r w:rsidRPr="00195342">
        <w:rPr>
          <w:rFonts w:ascii="Arial" w:hAnsi="Arial" w:cs="Arial"/>
          <w:noProof/>
          <w:lang w:val="en-US"/>
        </w:rPr>
        <w:tab/>
        <w:t xml:space="preserve">H. Sharp, </w:t>
      </w:r>
      <w:r w:rsidRPr="00195342">
        <w:rPr>
          <w:rFonts w:ascii="Arial" w:hAnsi="Arial" w:cs="Arial"/>
          <w:i/>
          <w:iCs/>
          <w:noProof/>
          <w:lang w:val="en-US"/>
        </w:rPr>
        <w:t>Interaction Design: Beyond Human Computer Interaction.</w:t>
      </w:r>
      <w:r w:rsidRPr="00195342">
        <w:rPr>
          <w:rFonts w:ascii="Arial" w:hAnsi="Arial" w:cs="Arial"/>
          <w:noProof/>
          <w:lang w:val="en-US"/>
        </w:rPr>
        <w:t>, vol. 1. John Wiley &amp; Sons, 2007.</w:t>
      </w:r>
    </w:p>
    <w:p w14:paraId="75952803"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18]</w:t>
      </w:r>
      <w:r w:rsidRPr="00195342">
        <w:rPr>
          <w:rFonts w:ascii="Arial" w:hAnsi="Arial" w:cs="Arial"/>
          <w:noProof/>
          <w:lang w:val="en-US"/>
        </w:rPr>
        <w:tab/>
        <w:t xml:space="preserve">A. Dix, J. Finlay, G. D. Abwod, and R. Beale, </w:t>
      </w:r>
      <w:r w:rsidRPr="00195342">
        <w:rPr>
          <w:rFonts w:ascii="Arial" w:hAnsi="Arial" w:cs="Arial"/>
          <w:i/>
          <w:iCs/>
          <w:noProof/>
          <w:lang w:val="en-US"/>
        </w:rPr>
        <w:t>Human Computer Interaction</w:t>
      </w:r>
      <w:r w:rsidRPr="00195342">
        <w:rPr>
          <w:rFonts w:ascii="Arial" w:hAnsi="Arial" w:cs="Arial"/>
          <w:noProof/>
          <w:lang w:val="en-US"/>
        </w:rPr>
        <w:t>, 3rd Editio. Pearson, 2004.</w:t>
      </w:r>
    </w:p>
    <w:p w14:paraId="762CF765"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19]</w:t>
      </w:r>
      <w:r w:rsidRPr="00195342">
        <w:rPr>
          <w:rFonts w:ascii="Arial" w:hAnsi="Arial" w:cs="Arial"/>
          <w:noProof/>
          <w:lang w:val="en-US"/>
        </w:rPr>
        <w:tab/>
        <w:t xml:space="preserve">U. M. Borghoff and J. H. Schlichter, </w:t>
      </w:r>
      <w:r w:rsidRPr="00195342">
        <w:rPr>
          <w:rFonts w:ascii="Arial" w:hAnsi="Arial" w:cs="Arial"/>
          <w:i/>
          <w:iCs/>
          <w:noProof/>
          <w:lang w:val="en-US"/>
        </w:rPr>
        <w:t>Computer-Supported Cooperative Work: Introduction to Distributed Applications</w:t>
      </w:r>
      <w:r w:rsidRPr="00195342">
        <w:rPr>
          <w:rFonts w:ascii="Arial" w:hAnsi="Arial" w:cs="Arial"/>
          <w:noProof/>
          <w:lang w:val="en-US"/>
        </w:rPr>
        <w:t>. Springer Science &amp; Business Media, 2000.</w:t>
      </w:r>
    </w:p>
    <w:p w14:paraId="361BC4B8"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20]</w:t>
      </w:r>
      <w:r w:rsidRPr="00195342">
        <w:rPr>
          <w:rFonts w:ascii="Arial" w:hAnsi="Arial" w:cs="Arial"/>
          <w:noProof/>
          <w:lang w:val="en-US"/>
        </w:rPr>
        <w:tab/>
        <w:t xml:space="preserve">P. Wilson, </w:t>
      </w:r>
      <w:r w:rsidRPr="00195342">
        <w:rPr>
          <w:rFonts w:ascii="Arial" w:hAnsi="Arial" w:cs="Arial"/>
          <w:i/>
          <w:iCs/>
          <w:noProof/>
          <w:lang w:val="en-US"/>
        </w:rPr>
        <w:t>Computer Supported Cooperative Work:: An Introduction</w:t>
      </w:r>
      <w:r w:rsidRPr="00195342">
        <w:rPr>
          <w:rFonts w:ascii="Arial" w:hAnsi="Arial" w:cs="Arial"/>
          <w:noProof/>
          <w:lang w:val="en-US"/>
        </w:rPr>
        <w:t>. Springer Science &amp; Business Media, 1991.</w:t>
      </w:r>
    </w:p>
    <w:p w14:paraId="62569764"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21]</w:t>
      </w:r>
      <w:r w:rsidRPr="00195342">
        <w:rPr>
          <w:rFonts w:ascii="Arial" w:hAnsi="Arial" w:cs="Arial"/>
          <w:noProof/>
          <w:lang w:val="en-US"/>
        </w:rPr>
        <w:tab/>
        <w:t xml:space="preserve">C. Müller-Tomfelde, </w:t>
      </w:r>
      <w:r w:rsidRPr="00195342">
        <w:rPr>
          <w:rFonts w:ascii="Arial" w:hAnsi="Arial" w:cs="Arial"/>
          <w:i/>
          <w:iCs/>
          <w:noProof/>
          <w:lang w:val="en-US"/>
        </w:rPr>
        <w:t>Tabletops - Horizontal Interactive Displays: Horizontal Interactive Displays</w:t>
      </w:r>
      <w:r w:rsidRPr="00195342">
        <w:rPr>
          <w:rFonts w:ascii="Arial" w:hAnsi="Arial" w:cs="Arial"/>
          <w:noProof/>
          <w:lang w:val="en-US"/>
        </w:rPr>
        <w:t>. Springer Science &amp; Business Media, 2010, pp. 1–20.</w:t>
      </w:r>
    </w:p>
    <w:p w14:paraId="2EFABB49"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lastRenderedPageBreak/>
        <w:t>[22]</w:t>
      </w:r>
      <w:r w:rsidRPr="00195342">
        <w:rPr>
          <w:rFonts w:ascii="Arial" w:hAnsi="Arial" w:cs="Arial"/>
          <w:noProof/>
          <w:lang w:val="en-US"/>
        </w:rPr>
        <w:tab/>
        <w:t xml:space="preserve">C. Shen, C. Shen, K. Ryall, K. Ryall, C. Forlines, C. Forlines, A. Esenther, and A. Esenther, “Informing the Design of Direct- Touch Tabletops,” </w:t>
      </w:r>
      <w:r w:rsidRPr="00195342">
        <w:rPr>
          <w:rFonts w:ascii="Arial" w:hAnsi="Arial" w:cs="Arial"/>
          <w:i/>
          <w:iCs/>
          <w:noProof/>
          <w:lang w:val="en-US"/>
        </w:rPr>
        <w:t>Ieee Comput. Graph. Appl.</w:t>
      </w:r>
      <w:r w:rsidRPr="00195342">
        <w:rPr>
          <w:rFonts w:ascii="Arial" w:hAnsi="Arial" w:cs="Arial"/>
          <w:noProof/>
          <w:lang w:val="en-US"/>
        </w:rPr>
        <w:t>, no. October, 2006.</w:t>
      </w:r>
    </w:p>
    <w:p w14:paraId="63EF9ED5"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23]</w:t>
      </w:r>
      <w:r w:rsidRPr="00195342">
        <w:rPr>
          <w:rFonts w:ascii="Arial" w:hAnsi="Arial" w:cs="Arial"/>
          <w:noProof/>
          <w:lang w:val="en-US"/>
        </w:rPr>
        <w:tab/>
        <w:t xml:space="preserve">J. O. Wobbrock, M. R. Morris, and A. D. Wilson, “User-defined gestures for surface computing,” </w:t>
      </w:r>
      <w:r w:rsidRPr="00195342">
        <w:rPr>
          <w:rFonts w:ascii="Arial" w:hAnsi="Arial" w:cs="Arial"/>
          <w:i/>
          <w:iCs/>
          <w:noProof/>
          <w:lang w:val="en-US"/>
        </w:rPr>
        <w:t>Proc. 27th Int. Conf. Hum. factors Comput. Syst. - CHI 09</w:t>
      </w:r>
      <w:r w:rsidRPr="00195342">
        <w:rPr>
          <w:rFonts w:ascii="Arial" w:hAnsi="Arial" w:cs="Arial"/>
          <w:noProof/>
          <w:lang w:val="en-US"/>
        </w:rPr>
        <w:t>, 2009.</w:t>
      </w:r>
    </w:p>
    <w:p w14:paraId="7AAD3DDF"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24]</w:t>
      </w:r>
      <w:r w:rsidRPr="00195342">
        <w:rPr>
          <w:rFonts w:ascii="Arial" w:hAnsi="Arial" w:cs="Arial"/>
          <w:noProof/>
          <w:lang w:val="en-US"/>
        </w:rPr>
        <w:tab/>
        <w:t>Nuisense, “Projected Capacitive Multi Touch Foil Vs. Infrared Touch Cover.” [Online]. Available: http://www.nuisense.com/projectedcapacitivevsir.aspx?l=en-US. [Accessed: 21-Feb-2015].</w:t>
      </w:r>
    </w:p>
    <w:p w14:paraId="632B94D0"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25]</w:t>
      </w:r>
      <w:r w:rsidRPr="00195342">
        <w:rPr>
          <w:rFonts w:ascii="Arial" w:hAnsi="Arial" w:cs="Arial"/>
          <w:noProof/>
          <w:lang w:val="en-US"/>
        </w:rPr>
        <w:tab/>
        <w:t>“V120:Duo - An optical tracking system in a single, plug-and-play package - OptiTrack.” [Online]. Available: http://www.optitrack.com/products/v120-duo/. [Accessed: 19-Feb-2015].</w:t>
      </w:r>
    </w:p>
    <w:p w14:paraId="19F8D2B2"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26]</w:t>
      </w:r>
      <w:r w:rsidRPr="00195342">
        <w:rPr>
          <w:rFonts w:ascii="Arial" w:hAnsi="Arial" w:cs="Arial"/>
          <w:noProof/>
          <w:lang w:val="en-US"/>
        </w:rPr>
        <w:tab/>
        <w:t>TUIO, “TUIO.” [Online]. Available: http://www.tuio.org/. [Accessed: 21-Feb-2015].</w:t>
      </w:r>
    </w:p>
    <w:p w14:paraId="79B7B60D"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27]</w:t>
      </w:r>
      <w:r w:rsidRPr="00195342">
        <w:rPr>
          <w:rFonts w:ascii="Arial" w:hAnsi="Arial" w:cs="Arial"/>
          <w:noProof/>
          <w:lang w:val="en-US"/>
        </w:rPr>
        <w:tab/>
        <w:t xml:space="preserve">J. Hochenbaum and A. Kapur, “Adding Z-Depth and Pressure Expressivity to Tangible Tabletop Surfaces,” </w:t>
      </w:r>
      <w:r w:rsidRPr="00195342">
        <w:rPr>
          <w:rFonts w:ascii="Arial" w:hAnsi="Arial" w:cs="Arial"/>
          <w:i/>
          <w:iCs/>
          <w:noProof/>
          <w:lang w:val="en-US"/>
        </w:rPr>
        <w:t>Proc. Int. Conf. New Interfaces Music. Expr.</w:t>
      </w:r>
      <w:r w:rsidRPr="00195342">
        <w:rPr>
          <w:rFonts w:ascii="Arial" w:hAnsi="Arial" w:cs="Arial"/>
          <w:noProof/>
          <w:lang w:val="en-US"/>
        </w:rPr>
        <w:t>, pp. 240–243, 2011.</w:t>
      </w:r>
    </w:p>
    <w:p w14:paraId="17D00431"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28]</w:t>
      </w:r>
      <w:r w:rsidRPr="00195342">
        <w:rPr>
          <w:rFonts w:ascii="Arial" w:hAnsi="Arial" w:cs="Arial"/>
          <w:noProof/>
          <w:lang w:val="en-US"/>
        </w:rPr>
        <w:tab/>
        <w:t xml:space="preserve">C. Wu, Y. Suo, C. Yu, Y. Shi, and Y. Qin, “uPlatform: A customizable multi-user windowing system for interactive tabletop,” </w:t>
      </w:r>
      <w:r w:rsidRPr="00195342">
        <w:rPr>
          <w:rFonts w:ascii="Arial" w:hAnsi="Arial" w:cs="Arial"/>
          <w:i/>
          <w:iCs/>
          <w:noProof/>
          <w:lang w:val="en-US"/>
        </w:rPr>
        <w:t>Lect. Notes Comput. Sci. (including Subser. Lect. Notes Artif. Intell. Lect. Notes Bioinformatics)</w:t>
      </w:r>
      <w:r w:rsidRPr="00195342">
        <w:rPr>
          <w:rFonts w:ascii="Arial" w:hAnsi="Arial" w:cs="Arial"/>
          <w:noProof/>
          <w:lang w:val="en-US"/>
        </w:rPr>
        <w:t>, vol. 6761 LNCS, pp. 507–516, 2011.</w:t>
      </w:r>
    </w:p>
    <w:p w14:paraId="223D7BD5"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29]</w:t>
      </w:r>
      <w:r w:rsidRPr="00195342">
        <w:rPr>
          <w:rFonts w:ascii="Arial" w:hAnsi="Arial" w:cs="Arial"/>
          <w:noProof/>
          <w:lang w:val="en-US"/>
        </w:rPr>
        <w:tab/>
        <w:t>NuiGroup, “mt4j - MT4j - an open framework to create visually rich 2D/3D multi-touch applications in java - Google Project Hosting.” [Online]. Available: https://code.google.com/p/mt4j/. [Accessed: 21-Feb-2015].</w:t>
      </w:r>
    </w:p>
    <w:p w14:paraId="2BC45E6A"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30]</w:t>
      </w:r>
      <w:r w:rsidRPr="00195342">
        <w:rPr>
          <w:rFonts w:ascii="Arial" w:hAnsi="Arial" w:cs="Arial"/>
          <w:noProof/>
          <w:lang w:val="en-US"/>
        </w:rPr>
        <w:tab/>
        <w:t xml:space="preserve">N. Sangsuriyachot and M. Sugimoto, “Novel interaction techniques based on a combination of hand and foot gestures in tabletop environments,” in </w:t>
      </w:r>
      <w:r w:rsidRPr="00195342">
        <w:rPr>
          <w:rFonts w:ascii="Arial" w:hAnsi="Arial" w:cs="Arial"/>
          <w:i/>
          <w:iCs/>
          <w:noProof/>
          <w:lang w:val="en-US"/>
        </w:rPr>
        <w:t>Proceedings of the 10th asia pacific conference on Computer human interaction - APCHI ’12</w:t>
      </w:r>
      <w:r w:rsidRPr="00195342">
        <w:rPr>
          <w:rFonts w:ascii="Arial" w:hAnsi="Arial" w:cs="Arial"/>
          <w:noProof/>
          <w:lang w:val="en-US"/>
        </w:rPr>
        <w:t>, 2012, p. 21.</w:t>
      </w:r>
    </w:p>
    <w:p w14:paraId="2766DFA7"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31]</w:t>
      </w:r>
      <w:r w:rsidRPr="00195342">
        <w:rPr>
          <w:rFonts w:ascii="Arial" w:hAnsi="Arial" w:cs="Arial"/>
          <w:noProof/>
          <w:lang w:val="en-US"/>
        </w:rPr>
        <w:tab/>
        <w:t xml:space="preserve">A. Camurri and C. Costa, Eds., </w:t>
      </w:r>
      <w:r w:rsidRPr="00195342">
        <w:rPr>
          <w:rFonts w:ascii="Arial" w:hAnsi="Arial" w:cs="Arial"/>
          <w:i/>
          <w:iCs/>
          <w:noProof/>
          <w:lang w:val="en-US"/>
        </w:rPr>
        <w:t>Intelligent Technologies for Interactive Entertainment</w:t>
      </w:r>
      <w:r w:rsidRPr="00195342">
        <w:rPr>
          <w:rFonts w:ascii="Arial" w:hAnsi="Arial" w:cs="Arial"/>
          <w:noProof/>
          <w:lang w:val="en-US"/>
        </w:rPr>
        <w:t>, vol. 78. Berlin, Heidelberg: Springer Berlin Heidelberg, 2012.</w:t>
      </w:r>
    </w:p>
    <w:p w14:paraId="309EC6A9"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lastRenderedPageBreak/>
        <w:t>[32]</w:t>
      </w:r>
      <w:r w:rsidRPr="00195342">
        <w:rPr>
          <w:rFonts w:ascii="Arial" w:hAnsi="Arial" w:cs="Arial"/>
          <w:noProof/>
          <w:lang w:val="en-US"/>
        </w:rPr>
        <w:tab/>
        <w:t xml:space="preserve">T. Hammond, B. Eoff, B. Paulson, A. Wolin, K. Dahmen, J. Johnston, and P. Rajan, “Free-sketch recognition,” in </w:t>
      </w:r>
      <w:r w:rsidRPr="00195342">
        <w:rPr>
          <w:rFonts w:ascii="Arial" w:hAnsi="Arial" w:cs="Arial"/>
          <w:i/>
          <w:iCs/>
          <w:noProof/>
          <w:lang w:val="en-US"/>
        </w:rPr>
        <w:t>Proceeding of the twenty-sixth annual CHI conference extended abstracts on Human factors in computing systems - CHI ’08</w:t>
      </w:r>
      <w:r w:rsidRPr="00195342">
        <w:rPr>
          <w:rFonts w:ascii="Arial" w:hAnsi="Arial" w:cs="Arial"/>
          <w:noProof/>
          <w:lang w:val="en-US"/>
        </w:rPr>
        <w:t>, 2008, p. 3027.</w:t>
      </w:r>
    </w:p>
    <w:p w14:paraId="563815B0" w14:textId="77777777" w:rsidR="00641529" w:rsidRPr="00641529" w:rsidRDefault="00641529">
      <w:pPr>
        <w:pStyle w:val="NormalWeb"/>
        <w:ind w:left="640" w:hanging="640"/>
        <w:divId w:val="671177936"/>
        <w:rPr>
          <w:rFonts w:ascii="Arial" w:hAnsi="Arial" w:cs="Arial"/>
          <w:noProof/>
        </w:rPr>
      </w:pPr>
      <w:r w:rsidRPr="00641529">
        <w:rPr>
          <w:rFonts w:ascii="Arial" w:hAnsi="Arial" w:cs="Arial"/>
          <w:noProof/>
        </w:rPr>
        <w:t>[33]</w:t>
      </w:r>
      <w:r w:rsidRPr="00641529">
        <w:rPr>
          <w:rFonts w:ascii="Arial" w:hAnsi="Arial" w:cs="Arial"/>
          <w:noProof/>
        </w:rPr>
        <w:tab/>
        <w:t>G. Méndez and J. Tibau, “ANÁLISIS, DISEÑO E IMPLEMENTACIÓN DE UN SISTEMA PARA CREACIÓN DE INTERFACES DE USUARIO UTILIZANDO EL PARADIGMA DE DIAGRMAS A MANO ALZADA,” ESCUELA SUPERIOR POLITECNICA DEL LITORAL, 2009.</w:t>
      </w:r>
    </w:p>
    <w:p w14:paraId="40A4E80A"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34]</w:t>
      </w:r>
      <w:r w:rsidRPr="00195342">
        <w:rPr>
          <w:rFonts w:ascii="Arial" w:hAnsi="Arial" w:cs="Arial"/>
          <w:noProof/>
          <w:lang w:val="en-US"/>
        </w:rPr>
        <w:tab/>
        <w:t xml:space="preserve">B. Paulson and T. Hammond, “PaleoSketch,” in </w:t>
      </w:r>
      <w:r w:rsidRPr="00195342">
        <w:rPr>
          <w:rFonts w:ascii="Arial" w:hAnsi="Arial" w:cs="Arial"/>
          <w:i/>
          <w:iCs/>
          <w:noProof/>
          <w:lang w:val="en-US"/>
        </w:rPr>
        <w:t>Proceedings of the 13th international conference on Intelligent user interfaces - IUI ’08</w:t>
      </w:r>
      <w:r w:rsidRPr="00195342">
        <w:rPr>
          <w:rFonts w:ascii="Arial" w:hAnsi="Arial" w:cs="Arial"/>
          <w:noProof/>
          <w:lang w:val="en-US"/>
        </w:rPr>
        <w:t>, 2008, p. 1.</w:t>
      </w:r>
    </w:p>
    <w:p w14:paraId="11669F14"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35]</w:t>
      </w:r>
      <w:r w:rsidRPr="00195342">
        <w:rPr>
          <w:rFonts w:ascii="Arial" w:hAnsi="Arial" w:cs="Arial"/>
          <w:noProof/>
          <w:lang w:val="en-US"/>
        </w:rPr>
        <w:tab/>
        <w:t xml:space="preserve">A. Jones, C. Moulin, J.-P. Barthes, D. Lenne, A. Kendira, and T. Gidel, “Personal assistant agents and multi-agent middleware for CSCW,” in </w:t>
      </w:r>
      <w:r w:rsidRPr="00195342">
        <w:rPr>
          <w:rFonts w:ascii="Arial" w:hAnsi="Arial" w:cs="Arial"/>
          <w:i/>
          <w:iCs/>
          <w:noProof/>
          <w:lang w:val="en-US"/>
        </w:rPr>
        <w:t>Proceedings of the 2012 IEEE 16th International Conference on Computer Supported Cooperative Work in Design (CSCWD)</w:t>
      </w:r>
      <w:r w:rsidRPr="00195342">
        <w:rPr>
          <w:rFonts w:ascii="Arial" w:hAnsi="Arial" w:cs="Arial"/>
          <w:noProof/>
          <w:lang w:val="en-US"/>
        </w:rPr>
        <w:t>, 2012.</w:t>
      </w:r>
    </w:p>
    <w:p w14:paraId="28F174C5" w14:textId="77777777" w:rsidR="00641529" w:rsidRPr="00641529" w:rsidRDefault="00641529">
      <w:pPr>
        <w:pStyle w:val="NormalWeb"/>
        <w:ind w:left="640" w:hanging="640"/>
        <w:divId w:val="671177936"/>
        <w:rPr>
          <w:rFonts w:ascii="Arial" w:hAnsi="Arial" w:cs="Arial"/>
          <w:noProof/>
        </w:rPr>
      </w:pPr>
      <w:r w:rsidRPr="00195342">
        <w:rPr>
          <w:rFonts w:ascii="Arial" w:hAnsi="Arial" w:cs="Arial"/>
          <w:noProof/>
          <w:lang w:val="en-US"/>
        </w:rPr>
        <w:t>[36]</w:t>
      </w:r>
      <w:r w:rsidRPr="00195342">
        <w:rPr>
          <w:rFonts w:ascii="Arial" w:hAnsi="Arial" w:cs="Arial"/>
          <w:noProof/>
          <w:lang w:val="en-US"/>
        </w:rPr>
        <w:tab/>
        <w:t xml:space="preserve">K. Sinmai and P. Andras, “Mapping on Surfaces: Supporting Collaborative Work Using Interactive Tabletop,” in </w:t>
      </w:r>
      <w:r w:rsidRPr="00195342">
        <w:rPr>
          <w:rFonts w:ascii="Arial" w:hAnsi="Arial" w:cs="Arial"/>
          <w:i/>
          <w:iCs/>
          <w:noProof/>
          <w:lang w:val="en-US"/>
        </w:rPr>
        <w:t>Collaboration and Technology SE  - 29</w:t>
      </w:r>
      <w:r w:rsidRPr="00195342">
        <w:rPr>
          <w:rFonts w:ascii="Arial" w:hAnsi="Arial" w:cs="Arial"/>
          <w:noProof/>
          <w:lang w:val="en-US"/>
        </w:rPr>
        <w:t xml:space="preserve">, vol. 8658, N. Baloian, F. Burstein, H. Ogata, F. Santoro, and G. Zurita, Eds. </w:t>
      </w:r>
      <w:r w:rsidRPr="00641529">
        <w:rPr>
          <w:rFonts w:ascii="Arial" w:hAnsi="Arial" w:cs="Arial"/>
          <w:noProof/>
        </w:rPr>
        <w:t xml:space="preserve">Springer International Publishing, 2014, pp. 319–334. </w:t>
      </w:r>
    </w:p>
    <w:p w14:paraId="2824EC6F" w14:textId="5A40EFDF" w:rsidR="000C40F1" w:rsidRDefault="000C40F1" w:rsidP="00D44937">
      <w:pPr>
        <w:spacing w:after="240" w:line="480" w:lineRule="auto"/>
        <w:jc w:val="both"/>
        <w:rPr>
          <w:rFonts w:ascii="Arial" w:eastAsia="Times New Roman" w:hAnsi="Arial" w:cs="Arial"/>
          <w:b/>
          <w:sz w:val="24"/>
          <w:szCs w:val="24"/>
          <w:lang w:val="en-US" w:eastAsia="es-EC"/>
        </w:rPr>
      </w:pPr>
      <w:r>
        <w:rPr>
          <w:rFonts w:ascii="Arial" w:eastAsia="Times New Roman" w:hAnsi="Arial" w:cs="Arial"/>
          <w:b/>
          <w:sz w:val="24"/>
          <w:szCs w:val="24"/>
          <w:lang w:val="en-US" w:eastAsia="es-EC"/>
        </w:rPr>
        <w:fldChar w:fldCharType="end"/>
      </w:r>
    </w:p>
    <w:p w14:paraId="2B8F1912" w14:textId="77777777" w:rsidR="000C40F1" w:rsidRDefault="000C40F1" w:rsidP="00D44937">
      <w:pPr>
        <w:spacing w:after="240" w:line="480" w:lineRule="auto"/>
        <w:jc w:val="both"/>
        <w:rPr>
          <w:rFonts w:ascii="Arial" w:eastAsia="Times New Roman" w:hAnsi="Arial" w:cs="Arial"/>
          <w:b/>
          <w:sz w:val="24"/>
          <w:szCs w:val="24"/>
          <w:lang w:val="en-US" w:eastAsia="es-EC"/>
        </w:rPr>
      </w:pPr>
    </w:p>
    <w:p w14:paraId="2BC18A9A" w14:textId="77777777" w:rsidR="000C40F1" w:rsidRDefault="000C40F1" w:rsidP="00D44937">
      <w:pPr>
        <w:spacing w:after="240" w:line="480" w:lineRule="auto"/>
        <w:jc w:val="both"/>
        <w:rPr>
          <w:rFonts w:ascii="Arial" w:eastAsia="Times New Roman" w:hAnsi="Arial" w:cs="Arial"/>
          <w:b/>
          <w:sz w:val="24"/>
          <w:szCs w:val="24"/>
          <w:lang w:val="en-US" w:eastAsia="es-EC"/>
        </w:rPr>
      </w:pPr>
    </w:p>
    <w:p w14:paraId="3AEEFF3A" w14:textId="7E0DEB0D" w:rsidR="001D7D9F" w:rsidRDefault="001D7D9F" w:rsidP="00D44937">
      <w:pPr>
        <w:spacing w:after="240" w:line="480" w:lineRule="auto"/>
        <w:jc w:val="both"/>
        <w:rPr>
          <w:rFonts w:ascii="Arial" w:eastAsia="Times New Roman" w:hAnsi="Arial" w:cs="Arial"/>
          <w:b/>
          <w:sz w:val="24"/>
          <w:szCs w:val="24"/>
          <w:lang w:val="en-US" w:eastAsia="es-EC"/>
        </w:rPr>
      </w:pPr>
    </w:p>
    <w:p w14:paraId="76FF3E97" w14:textId="77777777" w:rsidR="001D7D9F" w:rsidRDefault="001D7D9F">
      <w:pPr>
        <w:rPr>
          <w:rFonts w:ascii="Arial" w:eastAsia="Times New Roman" w:hAnsi="Arial" w:cs="Arial"/>
          <w:b/>
          <w:sz w:val="24"/>
          <w:szCs w:val="24"/>
          <w:lang w:val="en-US" w:eastAsia="es-EC"/>
        </w:rPr>
      </w:pPr>
      <w:r>
        <w:rPr>
          <w:rFonts w:ascii="Arial" w:eastAsia="Times New Roman" w:hAnsi="Arial" w:cs="Arial"/>
          <w:b/>
          <w:sz w:val="24"/>
          <w:szCs w:val="24"/>
          <w:lang w:val="en-US" w:eastAsia="es-EC"/>
        </w:rPr>
        <w:br w:type="page"/>
      </w:r>
    </w:p>
    <w:p w14:paraId="39112436" w14:textId="77777777" w:rsidR="001D7D9F" w:rsidRPr="005F55DA" w:rsidRDefault="001D7D9F" w:rsidP="001D7D9F">
      <w:pPr>
        <w:rPr>
          <w:rFonts w:ascii="Arial" w:eastAsia="Times New Roman" w:hAnsi="Arial" w:cs="Arial"/>
          <w:bCs/>
          <w:color w:val="000000"/>
          <w:sz w:val="24"/>
          <w:szCs w:val="24"/>
          <w:lang w:eastAsia="es-EC"/>
        </w:rPr>
      </w:pPr>
      <w:r w:rsidRPr="005F55DA">
        <w:rPr>
          <w:rFonts w:ascii="Arial" w:eastAsia="Times New Roman" w:hAnsi="Arial" w:cs="Arial"/>
          <w:b/>
          <w:bCs/>
          <w:color w:val="000000"/>
          <w:sz w:val="24"/>
          <w:szCs w:val="24"/>
          <w:lang w:eastAsia="es-EC"/>
        </w:rPr>
        <w:lastRenderedPageBreak/>
        <w:t>ANEXOS</w:t>
      </w:r>
    </w:p>
    <w:p w14:paraId="3AF1EA4A" w14:textId="77777777" w:rsidR="001D7D9F" w:rsidRDefault="001D7D9F" w:rsidP="001D7D9F">
      <w:pPr>
        <w:pStyle w:val="NombreCapitulo"/>
        <w:numPr>
          <w:ilvl w:val="0"/>
          <w:numId w:val="0"/>
        </w:numPr>
        <w:ind w:left="360"/>
        <w:rPr>
          <w:b w:val="0"/>
          <w:sz w:val="24"/>
          <w:szCs w:val="24"/>
        </w:rPr>
      </w:pPr>
    </w:p>
    <w:p w14:paraId="6DB5F3B2" w14:textId="77777777" w:rsidR="001D7D9F" w:rsidRDefault="001D7D9F" w:rsidP="001D7D9F">
      <w:pPr>
        <w:pStyle w:val="NombreCapitulo"/>
        <w:numPr>
          <w:ilvl w:val="0"/>
          <w:numId w:val="0"/>
        </w:numPr>
        <w:ind w:left="360"/>
        <w:rPr>
          <w:b w:val="0"/>
          <w:sz w:val="24"/>
          <w:szCs w:val="24"/>
        </w:rPr>
      </w:pPr>
      <w:r>
        <w:rPr>
          <w:b w:val="0"/>
          <w:sz w:val="24"/>
          <w:szCs w:val="24"/>
        </w:rPr>
        <w:t>Por el</w:t>
      </w:r>
      <w:r w:rsidRPr="00137A8A">
        <w:rPr>
          <w:b w:val="0"/>
          <w:sz w:val="24"/>
          <w:szCs w:val="24"/>
        </w:rPr>
        <w:t xml:space="preserve"> interés</w:t>
      </w:r>
      <w:r>
        <w:rPr>
          <w:b w:val="0"/>
          <w:sz w:val="24"/>
          <w:szCs w:val="24"/>
        </w:rPr>
        <w:t xml:space="preserve"> particular</w:t>
      </w:r>
      <w:r w:rsidRPr="00137A8A">
        <w:rPr>
          <w:b w:val="0"/>
          <w:sz w:val="24"/>
          <w:szCs w:val="24"/>
        </w:rPr>
        <w:t xml:space="preserve"> de esta investigación </w:t>
      </w:r>
      <w:r>
        <w:rPr>
          <w:b w:val="0"/>
          <w:sz w:val="24"/>
          <w:szCs w:val="24"/>
        </w:rPr>
        <w:t xml:space="preserve">abordar las dificultades de diseño de software, hemos decidido abordar las tareas </w:t>
      </w:r>
      <w:r w:rsidRPr="00137A8A">
        <w:rPr>
          <w:b w:val="0"/>
          <w:sz w:val="24"/>
          <w:szCs w:val="24"/>
        </w:rPr>
        <w:t>grupales que requieren la realización de diagramas Entidad-Relación</w:t>
      </w:r>
      <w:r>
        <w:rPr>
          <w:b w:val="0"/>
          <w:sz w:val="24"/>
          <w:szCs w:val="24"/>
        </w:rPr>
        <w:t xml:space="preserve"> en un curso introductorio a las bases de datos.</w:t>
      </w:r>
      <w:r w:rsidRPr="00137A8A">
        <w:rPr>
          <w:b w:val="0"/>
          <w:sz w:val="24"/>
          <w:szCs w:val="24"/>
        </w:rPr>
        <w:t xml:space="preserve"> </w:t>
      </w:r>
    </w:p>
    <w:p w14:paraId="7852D332" w14:textId="77777777" w:rsidR="001D7D9F" w:rsidRDefault="001D7D9F" w:rsidP="001D7D9F">
      <w:pPr>
        <w:pStyle w:val="NombreCapitulo"/>
        <w:numPr>
          <w:ilvl w:val="0"/>
          <w:numId w:val="0"/>
        </w:numPr>
        <w:ind w:left="360"/>
        <w:rPr>
          <w:b w:val="0"/>
          <w:sz w:val="24"/>
          <w:szCs w:val="24"/>
        </w:rPr>
      </w:pPr>
      <w:r>
        <w:rPr>
          <w:b w:val="0"/>
          <w:sz w:val="24"/>
          <w:szCs w:val="24"/>
        </w:rPr>
        <w:t>Los sujetos que participarán en la realización de este estudio son: 30 estudiantes del curso de Sistemas Bases de  Datos I de la Escuela Superior Politécnica del Litoral del II Término 2014-2015; y 8 maestros de la carrera de Ingeniería de Ciencias Computacionales de la Facultad de Ingeniería en Electricidad y Computación de la ESPOL.</w:t>
      </w:r>
    </w:p>
    <w:p w14:paraId="1C7D15C9" w14:textId="77777777" w:rsidR="001D7D9F" w:rsidRDefault="001D7D9F" w:rsidP="001D7D9F">
      <w:pPr>
        <w:pStyle w:val="NombreCapitulo"/>
        <w:numPr>
          <w:ilvl w:val="0"/>
          <w:numId w:val="0"/>
        </w:numPr>
        <w:ind w:left="360"/>
        <w:rPr>
          <w:b w:val="0"/>
          <w:sz w:val="24"/>
          <w:szCs w:val="24"/>
        </w:rPr>
      </w:pPr>
    </w:p>
    <w:p w14:paraId="05B973CD" w14:textId="77777777" w:rsidR="001D7D9F" w:rsidRDefault="001D7D9F" w:rsidP="001D7D9F">
      <w:pPr>
        <w:pStyle w:val="NombreCapitulo"/>
        <w:numPr>
          <w:ilvl w:val="0"/>
          <w:numId w:val="0"/>
        </w:numPr>
        <w:ind w:left="360"/>
        <w:rPr>
          <w:b w:val="0"/>
          <w:sz w:val="24"/>
          <w:szCs w:val="24"/>
        </w:rPr>
      </w:pPr>
      <w:r>
        <w:rPr>
          <w:b w:val="0"/>
          <w:sz w:val="24"/>
          <w:szCs w:val="24"/>
        </w:rPr>
        <w:t xml:space="preserve">De estos individuos involucrados en la investigación, en primer lugar, de los estudiantes queremos conocer qué herramientas utilizan actualmente en la elaboración de tareas grupales de diseño de diagramas entidad relación, así como las ventajas y desventajas que ellos observan para su participación de la tarea. A los educadores se les preguntará sobre las herramientas que ellos utilicen para decidir sobre la evaluación de los individuos en un trabajo grupal del mismo tipo, y las ventajas y desventajas que ellos observen. </w:t>
      </w:r>
    </w:p>
    <w:p w14:paraId="369C204B" w14:textId="77777777" w:rsidR="001D7D9F" w:rsidRDefault="001D7D9F" w:rsidP="001D7D9F">
      <w:pPr>
        <w:pStyle w:val="NombreCapitulo"/>
        <w:numPr>
          <w:ilvl w:val="0"/>
          <w:numId w:val="0"/>
        </w:numPr>
        <w:ind w:left="360"/>
        <w:rPr>
          <w:b w:val="0"/>
          <w:sz w:val="24"/>
          <w:szCs w:val="24"/>
        </w:rPr>
      </w:pPr>
      <w:r>
        <w:rPr>
          <w:b w:val="0"/>
          <w:sz w:val="24"/>
          <w:szCs w:val="24"/>
        </w:rPr>
        <w:t xml:space="preserve">En segundo lugar se someterá a los estudiantes y maestros a la realización de una tarea de diseño de diagramas entidad relación </w:t>
      </w:r>
      <w:r>
        <w:rPr>
          <w:b w:val="0"/>
          <w:sz w:val="24"/>
          <w:szCs w:val="24"/>
        </w:rPr>
        <w:lastRenderedPageBreak/>
        <w:t xml:space="preserve">utilizando el sistema de superficies colaborativas (los estudiantes realizarán el diseño de un diagrama ER y los maestros evaluarán la participación efectiva de los estudiantes).  La cual servirá para evaluar la usabilidad de esta solución. En cuanto a la medición de usabilidad, se ha considerado 3 métricas: facilidad de uso, tiempo en completar una tarea específica, y satisfacción de la utilización del sistema.  </w:t>
      </w:r>
    </w:p>
    <w:p w14:paraId="1E8FA627" w14:textId="77777777" w:rsidR="001D7D9F" w:rsidRDefault="001D7D9F" w:rsidP="001D7D9F">
      <w:pPr>
        <w:pStyle w:val="NombreCapitulo"/>
        <w:numPr>
          <w:ilvl w:val="0"/>
          <w:numId w:val="0"/>
        </w:numPr>
        <w:ind w:left="360"/>
        <w:rPr>
          <w:b w:val="0"/>
          <w:sz w:val="24"/>
          <w:szCs w:val="24"/>
        </w:rPr>
      </w:pPr>
      <w:r>
        <w:rPr>
          <w:b w:val="0"/>
          <w:sz w:val="24"/>
          <w:szCs w:val="24"/>
        </w:rPr>
        <w:t xml:space="preserve">Por último, se evaluará la opinión sobre las ventajas y desventajas del sistema de superficies colaborativas de los sujetos (considerando las perspectivas de maestro y estudiante) después de haberse sometido a la realización de la tarea grupal. </w:t>
      </w:r>
    </w:p>
    <w:p w14:paraId="07E5F5E5" w14:textId="77777777" w:rsidR="001D7D9F" w:rsidRDefault="001D7D9F" w:rsidP="001D7D9F">
      <w:pPr>
        <w:pStyle w:val="NombreCapitulo"/>
        <w:numPr>
          <w:ilvl w:val="0"/>
          <w:numId w:val="0"/>
        </w:numPr>
        <w:ind w:left="360"/>
        <w:rPr>
          <w:b w:val="0"/>
          <w:sz w:val="24"/>
          <w:szCs w:val="24"/>
        </w:rPr>
      </w:pPr>
    </w:p>
    <w:p w14:paraId="1C170FDC" w14:textId="77777777" w:rsidR="001D7D9F" w:rsidRDefault="001D7D9F" w:rsidP="001D7D9F">
      <w:pPr>
        <w:pStyle w:val="NombreCapitulo"/>
        <w:numPr>
          <w:ilvl w:val="0"/>
          <w:numId w:val="0"/>
        </w:numPr>
        <w:ind w:left="360"/>
        <w:rPr>
          <w:b w:val="0"/>
          <w:sz w:val="24"/>
          <w:szCs w:val="24"/>
        </w:rPr>
      </w:pPr>
      <w:r>
        <w:rPr>
          <w:b w:val="0"/>
          <w:sz w:val="24"/>
          <w:szCs w:val="24"/>
        </w:rPr>
        <w:t xml:space="preserve">Del análisis de los datos la primera y la tercera prueba se podrán comparar y contrastar las ventajas y desventajas de las superficies colaborativas versus otras formas  que los estudiantes utilizan para la elaboración de diagramas entidad relación de manera grupal para decidir si las ventajas son mayores. De la segunda prueba se podrá conocer la usabilidad de estas soluciones para la misma tarea. </w:t>
      </w:r>
    </w:p>
    <w:p w14:paraId="3BC83135" w14:textId="77777777" w:rsidR="001D7D9F" w:rsidRDefault="001D7D9F" w:rsidP="001D7D9F">
      <w:pPr>
        <w:pStyle w:val="NombreCapitulo"/>
        <w:numPr>
          <w:ilvl w:val="0"/>
          <w:numId w:val="0"/>
        </w:numPr>
        <w:ind w:left="360"/>
        <w:rPr>
          <w:b w:val="0"/>
          <w:sz w:val="24"/>
          <w:szCs w:val="24"/>
        </w:rPr>
      </w:pPr>
      <w:r>
        <w:rPr>
          <w:b w:val="0"/>
          <w:sz w:val="24"/>
          <w:szCs w:val="24"/>
        </w:rPr>
        <w:t>Del análisis de los resultados de comparación y contraste, los resultados de usabilidad podremos conocer si las superficies colaborativas ayudan efectivamente a resolver el problema identificado en esta investigación y posteriormente aceptar o rechazar las hipótesis planteadas.</w:t>
      </w:r>
    </w:p>
    <w:p w14:paraId="0A148045" w14:textId="77777777" w:rsidR="001D7D9F" w:rsidRDefault="001D7D9F" w:rsidP="001D7D9F">
      <w:pPr>
        <w:pStyle w:val="NombreCapitulo"/>
        <w:numPr>
          <w:ilvl w:val="0"/>
          <w:numId w:val="0"/>
        </w:numPr>
        <w:ind w:left="360"/>
        <w:rPr>
          <w:b w:val="0"/>
          <w:sz w:val="24"/>
          <w:szCs w:val="24"/>
        </w:rPr>
      </w:pPr>
    </w:p>
    <w:p w14:paraId="2ACFB98C" w14:textId="77777777" w:rsidR="000C40F1" w:rsidRPr="001D7D9F" w:rsidRDefault="000C40F1" w:rsidP="00D44937">
      <w:pPr>
        <w:spacing w:after="240" w:line="480" w:lineRule="auto"/>
        <w:jc w:val="both"/>
        <w:rPr>
          <w:rFonts w:ascii="Arial" w:eastAsia="Times New Roman" w:hAnsi="Arial" w:cs="Arial"/>
          <w:b/>
          <w:sz w:val="24"/>
          <w:szCs w:val="24"/>
          <w:lang w:eastAsia="es-EC"/>
        </w:rPr>
      </w:pPr>
    </w:p>
    <w:sectPr w:rsidR="000C40F1" w:rsidRPr="001D7D9F" w:rsidSect="00D44937">
      <w:pgSz w:w="11906" w:h="16838"/>
      <w:pgMar w:top="2268" w:right="1361" w:bottom="2268" w:left="226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6" w:author="Katherine Chiluiza" w:date="2015-02-23T15:43:00Z" w:initials="KC">
    <w:p w14:paraId="2BD1C873" w14:textId="054FAD7F" w:rsidR="007E2502" w:rsidRDefault="007E2502">
      <w:pPr>
        <w:pStyle w:val="CommentText"/>
      </w:pPr>
      <w:r>
        <w:rPr>
          <w:rStyle w:val="CommentReference"/>
        </w:rPr>
        <w:annotationRef/>
      </w:r>
      <w:r>
        <w:t xml:space="preserve">No está claro … qué es lo que quieres medir… percepción de la calidad de la evaluación, de la efectividad de la evaluación, de qué?? Revisa. </w:t>
      </w:r>
    </w:p>
  </w:comment>
  <w:comment w:id="41" w:author="Roger Granda" w:date="2015-02-17T10:32:00Z" w:initials="RG">
    <w:p w14:paraId="7483E465" w14:textId="5C313DE5" w:rsidR="005F76E3" w:rsidRDefault="005F76E3">
      <w:pPr>
        <w:pStyle w:val="CommentText"/>
      </w:pPr>
      <w:r>
        <w:rPr>
          <w:rStyle w:val="CommentReference"/>
        </w:rPr>
        <w:annotationRef/>
      </w:r>
      <w:r>
        <w:t>Pendiente Justificar</w:t>
      </w:r>
      <w:r>
        <w:br/>
      </w:r>
      <w:r>
        <w:rPr>
          <w:rFonts w:ascii="Arial" w:hAnsi="Arial" w:cs="Arial"/>
          <w:color w:val="333333"/>
          <w:shd w:val="clear" w:color="auto" w:fill="FFFFFF"/>
        </w:rPr>
        <w:t>AQUÍ FALTARÍA SER MÁS CONCRETO EN INDICAR POR QUÉ ESTE TRABAJO Y NO OTRO YA DA SOLUCIÓN AL PROBLEMA...</w:t>
      </w:r>
      <w:r>
        <w:rPr>
          <w:rFonts w:ascii="Arial" w:hAnsi="Arial" w:cs="Arial"/>
          <w:color w:val="333333"/>
        </w:rPr>
        <w:br/>
      </w:r>
      <w:r>
        <w:rPr>
          <w:rFonts w:ascii="Arial" w:hAnsi="Arial" w:cs="Arial"/>
          <w:color w:val="333333"/>
          <w:shd w:val="clear" w:color="auto" w:fill="FFFFFF"/>
        </w:rPr>
        <w:t>HAY QUE SER MÁS ENFÁTICO EN INDICAR QUE ES EN UN ENTORNO EDUCATIVO, SOLUCIÓN A BAJO COSTO Y ORIENTADO A TAREAS DE DISEÑO/MODELADO</w:t>
      </w:r>
    </w:p>
  </w:comment>
  <w:comment w:id="42" w:author="Roger Granda" w:date="2015-02-11T21:27:00Z" w:initials="RG">
    <w:p w14:paraId="6820712D" w14:textId="77777777" w:rsidR="005F76E3" w:rsidRDefault="005F76E3">
      <w:pPr>
        <w:pStyle w:val="CommentText"/>
      </w:pPr>
      <w:r>
        <w:rPr>
          <w:rStyle w:val="CommentReference"/>
        </w:rPr>
        <w:annotationRef/>
      </w:r>
      <w:r>
        <w:t>Qué debe contener esta sección?</w:t>
      </w:r>
    </w:p>
    <w:p w14:paraId="3FA2B645" w14:textId="77777777" w:rsidR="005F76E3" w:rsidRDefault="005F76E3">
      <w:pPr>
        <w:pStyle w:val="CommentText"/>
      </w:pPr>
    </w:p>
    <w:p w14:paraId="226E21B9" w14:textId="77777777" w:rsidR="005F76E3" w:rsidRDefault="005F76E3">
      <w:pPr>
        <w:pStyle w:val="CommentText"/>
        <w:rPr>
          <w:rFonts w:ascii="Arial" w:hAnsi="Arial" w:cs="Arial"/>
          <w:color w:val="333333"/>
          <w:shd w:val="clear" w:color="auto" w:fill="F5F5F5"/>
        </w:rPr>
      </w:pPr>
      <w:r>
        <w:rPr>
          <w:rFonts w:ascii="Arial" w:hAnsi="Arial" w:cs="Arial"/>
          <w:color w:val="333333"/>
          <w:shd w:val="clear" w:color="auto" w:fill="F5F5F5"/>
        </w:rPr>
        <w:t>AQUÍ HAY QUE COLOCAR QUÉ LIMMITACIONES PUDIERA TENER. (LO QUE PUSE ARRIBA EN RELACIÓN A QE NO EVALUARÁ CALIDAD DEL APORTE....)</w:t>
      </w:r>
      <w:r>
        <w:rPr>
          <w:rFonts w:ascii="Arial" w:hAnsi="Arial" w:cs="Arial"/>
          <w:color w:val="333333"/>
        </w:rPr>
        <w:br/>
      </w:r>
      <w:r>
        <w:rPr>
          <w:rFonts w:ascii="Arial" w:hAnsi="Arial" w:cs="Arial"/>
          <w:color w:val="333333"/>
        </w:rPr>
        <w:br/>
      </w:r>
      <w:r>
        <w:rPr>
          <w:rFonts w:ascii="Arial" w:hAnsi="Arial" w:cs="Arial"/>
          <w:color w:val="333333"/>
          <w:shd w:val="clear" w:color="auto" w:fill="F5F5F5"/>
        </w:rPr>
        <w:t>EN DEFINITVIA HASTA DÓNDE LLEGARÁS...</w:t>
      </w:r>
    </w:p>
    <w:p w14:paraId="758D0C13" w14:textId="537DF6B3" w:rsidR="005F76E3" w:rsidRDefault="005F76E3">
      <w:pPr>
        <w:pStyle w:val="CommentText"/>
      </w:pPr>
    </w:p>
  </w:comment>
  <w:comment w:id="80" w:author="Katherine Chiluiza" w:date="2015-02-23T16:04:00Z" w:initials="KC">
    <w:p w14:paraId="6637646C" w14:textId="7CE7E565" w:rsidR="003270A6" w:rsidRDefault="003270A6">
      <w:pPr>
        <w:pStyle w:val="CommentText"/>
      </w:pPr>
      <w:r>
        <w:rPr>
          <w:rStyle w:val="CommentReference"/>
        </w:rPr>
        <w:annotationRef/>
      </w:r>
      <w:r>
        <w:t>Por favor una vez que tengas bien claro lo de evaluación…. Has que sea consistente aquí.</w:t>
      </w:r>
    </w:p>
  </w:comment>
  <w:comment w:id="97" w:author="Katherine Chiluiza" w:date="2015-02-23T16:10:00Z" w:initials="KC">
    <w:p w14:paraId="63E4C126" w14:textId="04F04737" w:rsidR="00236BB8" w:rsidRDefault="00236BB8">
      <w:pPr>
        <w:pStyle w:val="CommentText"/>
      </w:pPr>
      <w:r>
        <w:rPr>
          <w:rStyle w:val="CommentReference"/>
        </w:rPr>
        <w:annotationRef/>
      </w:r>
      <w:r>
        <w:t xml:space="preserve">Qué es esto!!!! NO…… ponlo más sencillo. Si no nos sentamos a conversar pero esto no puede ir así. </w:t>
      </w:r>
    </w:p>
  </w:comment>
  <w:comment w:id="113" w:author="Katherine Chiluiza" w:date="2015-02-23T16:24:00Z" w:initials="KC">
    <w:p w14:paraId="7B977EF3" w14:textId="770BD06D" w:rsidR="0061619B" w:rsidRDefault="0061619B">
      <w:pPr>
        <w:pStyle w:val="CommentText"/>
      </w:pPr>
      <w:r>
        <w:rPr>
          <w:rStyle w:val="CommentReference"/>
        </w:rPr>
        <w:annotationRef/>
      </w:r>
      <w:r>
        <w:t>Dónde hablas de esto??? No lo veo!</w:t>
      </w:r>
    </w:p>
  </w:comment>
  <w:comment w:id="119" w:author="Katherine Chiluiza" w:date="2015-02-23T16:24:00Z" w:initials="KC">
    <w:p w14:paraId="1B47E906" w14:textId="26B88BA3" w:rsidR="0061619B" w:rsidRDefault="0061619B">
      <w:pPr>
        <w:pStyle w:val="CommentText"/>
      </w:pPr>
      <w:r>
        <w:rPr>
          <w:rStyle w:val="CommentReference"/>
        </w:rPr>
        <w:annotationRef/>
      </w:r>
      <w:r>
        <w:t xml:space="preserve">Esto no va aquí… esto va en el área de moetodología. </w:t>
      </w:r>
    </w:p>
  </w:comment>
  <w:comment w:id="124" w:author="Katherine Chiluiza" w:date="2015-02-23T16:27:00Z" w:initials="KC">
    <w:p w14:paraId="190D428C" w14:textId="67954E80" w:rsidR="00FD374F" w:rsidRDefault="00FD374F">
      <w:pPr>
        <w:pStyle w:val="CommentText"/>
      </w:pPr>
      <w:r>
        <w:rPr>
          <w:rStyle w:val="CommentReference"/>
        </w:rPr>
        <w:annotationRef/>
      </w:r>
      <w:r>
        <w:t xml:space="preserve">Este es el término que debes usar SIEMPRE, ANTES, AQUÍ Y EN ADELANTE. </w:t>
      </w:r>
    </w:p>
  </w:comment>
  <w:comment w:id="126" w:author="Katherine Chiluiza" w:date="2015-02-23T16:28:00Z" w:initials="KC">
    <w:p w14:paraId="65F1805B" w14:textId="14A3476F" w:rsidR="00FD374F" w:rsidRDefault="00FD374F">
      <w:pPr>
        <w:pStyle w:val="CommentText"/>
      </w:pPr>
      <w:r>
        <w:rPr>
          <w:rStyle w:val="CommentReference"/>
        </w:rPr>
        <w:annotationRef/>
      </w:r>
      <w:r>
        <w:t xml:space="preserve">Misma observación anterior.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BD1C873" w15:done="0"/>
  <w15:commentEx w15:paraId="7483E465" w15:done="1"/>
  <w15:commentEx w15:paraId="758D0C13" w15:done="1"/>
  <w15:commentEx w15:paraId="6637646C" w15:done="0"/>
  <w15:commentEx w15:paraId="63E4C126" w15:done="0"/>
  <w15:commentEx w15:paraId="7B977EF3" w15:done="0"/>
  <w15:commentEx w15:paraId="1B47E906" w15:done="0"/>
  <w15:commentEx w15:paraId="190D428C" w15:done="0"/>
  <w15:commentEx w15:paraId="65F1805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898DBF" w14:textId="77777777" w:rsidR="00111002" w:rsidRDefault="00111002" w:rsidP="009A63C4">
      <w:pPr>
        <w:spacing w:after="0" w:line="240" w:lineRule="auto"/>
      </w:pPr>
      <w:r>
        <w:separator/>
      </w:r>
    </w:p>
  </w:endnote>
  <w:endnote w:type="continuationSeparator" w:id="0">
    <w:p w14:paraId="408D9AD8" w14:textId="77777777" w:rsidR="00111002" w:rsidRDefault="00111002" w:rsidP="009A6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Trebuchet MS">
    <w:panose1 w:val="020B0603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699201" w14:textId="77777777" w:rsidR="00111002" w:rsidRDefault="00111002" w:rsidP="009A63C4">
      <w:pPr>
        <w:spacing w:after="0" w:line="240" w:lineRule="auto"/>
      </w:pPr>
      <w:r>
        <w:separator/>
      </w:r>
    </w:p>
  </w:footnote>
  <w:footnote w:type="continuationSeparator" w:id="0">
    <w:p w14:paraId="5DC67DBA" w14:textId="77777777" w:rsidR="00111002" w:rsidRDefault="00111002" w:rsidP="009A63C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E5768F"/>
    <w:multiLevelType w:val="hybridMultilevel"/>
    <w:tmpl w:val="EDE058D4"/>
    <w:lvl w:ilvl="0" w:tplc="300A0005">
      <w:start w:val="1"/>
      <w:numFmt w:val="bullet"/>
      <w:lvlText w:val=""/>
      <w:lvlJc w:val="left"/>
      <w:pPr>
        <w:ind w:left="1185" w:hanging="360"/>
      </w:pPr>
      <w:rPr>
        <w:rFonts w:ascii="Wingdings" w:hAnsi="Wingdings" w:hint="default"/>
      </w:rPr>
    </w:lvl>
    <w:lvl w:ilvl="1" w:tplc="300A0003" w:tentative="1">
      <w:start w:val="1"/>
      <w:numFmt w:val="bullet"/>
      <w:lvlText w:val="o"/>
      <w:lvlJc w:val="left"/>
      <w:pPr>
        <w:ind w:left="1905" w:hanging="360"/>
      </w:pPr>
      <w:rPr>
        <w:rFonts w:ascii="Courier New" w:hAnsi="Courier New" w:cs="Courier New" w:hint="default"/>
      </w:rPr>
    </w:lvl>
    <w:lvl w:ilvl="2" w:tplc="300A0005" w:tentative="1">
      <w:start w:val="1"/>
      <w:numFmt w:val="bullet"/>
      <w:lvlText w:val=""/>
      <w:lvlJc w:val="left"/>
      <w:pPr>
        <w:ind w:left="2625" w:hanging="360"/>
      </w:pPr>
      <w:rPr>
        <w:rFonts w:ascii="Wingdings" w:hAnsi="Wingdings" w:hint="default"/>
      </w:rPr>
    </w:lvl>
    <w:lvl w:ilvl="3" w:tplc="300A0001" w:tentative="1">
      <w:start w:val="1"/>
      <w:numFmt w:val="bullet"/>
      <w:lvlText w:val=""/>
      <w:lvlJc w:val="left"/>
      <w:pPr>
        <w:ind w:left="3345" w:hanging="360"/>
      </w:pPr>
      <w:rPr>
        <w:rFonts w:ascii="Symbol" w:hAnsi="Symbol" w:hint="default"/>
      </w:rPr>
    </w:lvl>
    <w:lvl w:ilvl="4" w:tplc="300A0003" w:tentative="1">
      <w:start w:val="1"/>
      <w:numFmt w:val="bullet"/>
      <w:lvlText w:val="o"/>
      <w:lvlJc w:val="left"/>
      <w:pPr>
        <w:ind w:left="4065" w:hanging="360"/>
      </w:pPr>
      <w:rPr>
        <w:rFonts w:ascii="Courier New" w:hAnsi="Courier New" w:cs="Courier New" w:hint="default"/>
      </w:rPr>
    </w:lvl>
    <w:lvl w:ilvl="5" w:tplc="300A0005" w:tentative="1">
      <w:start w:val="1"/>
      <w:numFmt w:val="bullet"/>
      <w:lvlText w:val=""/>
      <w:lvlJc w:val="left"/>
      <w:pPr>
        <w:ind w:left="4785" w:hanging="360"/>
      </w:pPr>
      <w:rPr>
        <w:rFonts w:ascii="Wingdings" w:hAnsi="Wingdings" w:hint="default"/>
      </w:rPr>
    </w:lvl>
    <w:lvl w:ilvl="6" w:tplc="300A0001" w:tentative="1">
      <w:start w:val="1"/>
      <w:numFmt w:val="bullet"/>
      <w:lvlText w:val=""/>
      <w:lvlJc w:val="left"/>
      <w:pPr>
        <w:ind w:left="5505" w:hanging="360"/>
      </w:pPr>
      <w:rPr>
        <w:rFonts w:ascii="Symbol" w:hAnsi="Symbol" w:hint="default"/>
      </w:rPr>
    </w:lvl>
    <w:lvl w:ilvl="7" w:tplc="300A0003" w:tentative="1">
      <w:start w:val="1"/>
      <w:numFmt w:val="bullet"/>
      <w:lvlText w:val="o"/>
      <w:lvlJc w:val="left"/>
      <w:pPr>
        <w:ind w:left="6225" w:hanging="360"/>
      </w:pPr>
      <w:rPr>
        <w:rFonts w:ascii="Courier New" w:hAnsi="Courier New" w:cs="Courier New" w:hint="default"/>
      </w:rPr>
    </w:lvl>
    <w:lvl w:ilvl="8" w:tplc="300A0005" w:tentative="1">
      <w:start w:val="1"/>
      <w:numFmt w:val="bullet"/>
      <w:lvlText w:val=""/>
      <w:lvlJc w:val="left"/>
      <w:pPr>
        <w:ind w:left="6945" w:hanging="360"/>
      </w:pPr>
      <w:rPr>
        <w:rFonts w:ascii="Wingdings" w:hAnsi="Wingdings" w:hint="default"/>
      </w:rPr>
    </w:lvl>
  </w:abstractNum>
  <w:abstractNum w:abstractNumId="1">
    <w:nsid w:val="028962EC"/>
    <w:multiLevelType w:val="hybridMultilevel"/>
    <w:tmpl w:val="7F6E4532"/>
    <w:lvl w:ilvl="0" w:tplc="300A000F">
      <w:start w:val="1"/>
      <w:numFmt w:val="decimal"/>
      <w:lvlText w:val="%1."/>
      <w:lvlJc w:val="left"/>
      <w:pPr>
        <w:ind w:left="1545" w:hanging="360"/>
      </w:pPr>
    </w:lvl>
    <w:lvl w:ilvl="1" w:tplc="300A0019" w:tentative="1">
      <w:start w:val="1"/>
      <w:numFmt w:val="lowerLetter"/>
      <w:lvlText w:val="%2."/>
      <w:lvlJc w:val="left"/>
      <w:pPr>
        <w:ind w:left="2265" w:hanging="360"/>
      </w:pPr>
    </w:lvl>
    <w:lvl w:ilvl="2" w:tplc="300A001B" w:tentative="1">
      <w:start w:val="1"/>
      <w:numFmt w:val="lowerRoman"/>
      <w:lvlText w:val="%3."/>
      <w:lvlJc w:val="right"/>
      <w:pPr>
        <w:ind w:left="2985" w:hanging="180"/>
      </w:pPr>
    </w:lvl>
    <w:lvl w:ilvl="3" w:tplc="300A000F" w:tentative="1">
      <w:start w:val="1"/>
      <w:numFmt w:val="decimal"/>
      <w:lvlText w:val="%4."/>
      <w:lvlJc w:val="left"/>
      <w:pPr>
        <w:ind w:left="3705" w:hanging="360"/>
      </w:pPr>
    </w:lvl>
    <w:lvl w:ilvl="4" w:tplc="300A0019" w:tentative="1">
      <w:start w:val="1"/>
      <w:numFmt w:val="lowerLetter"/>
      <w:lvlText w:val="%5."/>
      <w:lvlJc w:val="left"/>
      <w:pPr>
        <w:ind w:left="4425" w:hanging="360"/>
      </w:pPr>
    </w:lvl>
    <w:lvl w:ilvl="5" w:tplc="300A001B" w:tentative="1">
      <w:start w:val="1"/>
      <w:numFmt w:val="lowerRoman"/>
      <w:lvlText w:val="%6."/>
      <w:lvlJc w:val="right"/>
      <w:pPr>
        <w:ind w:left="5145" w:hanging="180"/>
      </w:pPr>
    </w:lvl>
    <w:lvl w:ilvl="6" w:tplc="300A000F" w:tentative="1">
      <w:start w:val="1"/>
      <w:numFmt w:val="decimal"/>
      <w:lvlText w:val="%7."/>
      <w:lvlJc w:val="left"/>
      <w:pPr>
        <w:ind w:left="5865" w:hanging="360"/>
      </w:pPr>
    </w:lvl>
    <w:lvl w:ilvl="7" w:tplc="300A0019" w:tentative="1">
      <w:start w:val="1"/>
      <w:numFmt w:val="lowerLetter"/>
      <w:lvlText w:val="%8."/>
      <w:lvlJc w:val="left"/>
      <w:pPr>
        <w:ind w:left="6585" w:hanging="360"/>
      </w:pPr>
    </w:lvl>
    <w:lvl w:ilvl="8" w:tplc="300A001B" w:tentative="1">
      <w:start w:val="1"/>
      <w:numFmt w:val="lowerRoman"/>
      <w:lvlText w:val="%9."/>
      <w:lvlJc w:val="right"/>
      <w:pPr>
        <w:ind w:left="7305" w:hanging="180"/>
      </w:pPr>
    </w:lvl>
  </w:abstractNum>
  <w:abstractNum w:abstractNumId="2">
    <w:nsid w:val="11326024"/>
    <w:multiLevelType w:val="hybridMultilevel"/>
    <w:tmpl w:val="3D1E0DCE"/>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3">
    <w:nsid w:val="151629A1"/>
    <w:multiLevelType w:val="hybridMultilevel"/>
    <w:tmpl w:val="E16A3C1E"/>
    <w:lvl w:ilvl="0" w:tplc="300A000F">
      <w:start w:val="1"/>
      <w:numFmt w:val="decimal"/>
      <w:lvlText w:val="%1."/>
      <w:lvlJc w:val="left"/>
      <w:pPr>
        <w:ind w:left="1776" w:hanging="360"/>
      </w:pPr>
    </w:lvl>
    <w:lvl w:ilvl="1" w:tplc="300A0019">
      <w:start w:val="1"/>
      <w:numFmt w:val="lowerLetter"/>
      <w:lvlText w:val="%2."/>
      <w:lvlJc w:val="left"/>
      <w:pPr>
        <w:ind w:left="2496" w:hanging="360"/>
      </w:pPr>
    </w:lvl>
    <w:lvl w:ilvl="2" w:tplc="300A001B" w:tentative="1">
      <w:start w:val="1"/>
      <w:numFmt w:val="lowerRoman"/>
      <w:lvlText w:val="%3."/>
      <w:lvlJc w:val="right"/>
      <w:pPr>
        <w:ind w:left="3216" w:hanging="180"/>
      </w:pPr>
    </w:lvl>
    <w:lvl w:ilvl="3" w:tplc="300A000F" w:tentative="1">
      <w:start w:val="1"/>
      <w:numFmt w:val="decimal"/>
      <w:lvlText w:val="%4."/>
      <w:lvlJc w:val="left"/>
      <w:pPr>
        <w:ind w:left="3936" w:hanging="360"/>
      </w:pPr>
    </w:lvl>
    <w:lvl w:ilvl="4" w:tplc="300A0019" w:tentative="1">
      <w:start w:val="1"/>
      <w:numFmt w:val="lowerLetter"/>
      <w:lvlText w:val="%5."/>
      <w:lvlJc w:val="left"/>
      <w:pPr>
        <w:ind w:left="4656" w:hanging="360"/>
      </w:pPr>
    </w:lvl>
    <w:lvl w:ilvl="5" w:tplc="300A001B" w:tentative="1">
      <w:start w:val="1"/>
      <w:numFmt w:val="lowerRoman"/>
      <w:lvlText w:val="%6."/>
      <w:lvlJc w:val="right"/>
      <w:pPr>
        <w:ind w:left="5376" w:hanging="180"/>
      </w:pPr>
    </w:lvl>
    <w:lvl w:ilvl="6" w:tplc="300A000F" w:tentative="1">
      <w:start w:val="1"/>
      <w:numFmt w:val="decimal"/>
      <w:lvlText w:val="%7."/>
      <w:lvlJc w:val="left"/>
      <w:pPr>
        <w:ind w:left="6096" w:hanging="360"/>
      </w:pPr>
    </w:lvl>
    <w:lvl w:ilvl="7" w:tplc="300A0019" w:tentative="1">
      <w:start w:val="1"/>
      <w:numFmt w:val="lowerLetter"/>
      <w:lvlText w:val="%8."/>
      <w:lvlJc w:val="left"/>
      <w:pPr>
        <w:ind w:left="6816" w:hanging="360"/>
      </w:pPr>
    </w:lvl>
    <w:lvl w:ilvl="8" w:tplc="300A001B" w:tentative="1">
      <w:start w:val="1"/>
      <w:numFmt w:val="lowerRoman"/>
      <w:lvlText w:val="%9."/>
      <w:lvlJc w:val="right"/>
      <w:pPr>
        <w:ind w:left="7536" w:hanging="180"/>
      </w:pPr>
    </w:lvl>
  </w:abstractNum>
  <w:abstractNum w:abstractNumId="4">
    <w:nsid w:val="182450BE"/>
    <w:multiLevelType w:val="hybridMultilevel"/>
    <w:tmpl w:val="A9162548"/>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5">
    <w:nsid w:val="1C8D126C"/>
    <w:multiLevelType w:val="multilevel"/>
    <w:tmpl w:val="50BEE2C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2342416C"/>
    <w:multiLevelType w:val="multilevel"/>
    <w:tmpl w:val="65561B0E"/>
    <w:lvl w:ilvl="0">
      <w:start w:val="1"/>
      <w:numFmt w:val="decimal"/>
      <w:pStyle w:val="NombreCapitulo"/>
      <w:lvlText w:val="%1."/>
      <w:lvlJc w:val="left"/>
      <w:pPr>
        <w:ind w:left="360" w:hanging="360"/>
      </w:pPr>
    </w:lvl>
    <w:lvl w:ilvl="1">
      <w:start w:val="1"/>
      <w:numFmt w:val="decimal"/>
      <w:pStyle w:val="Subtitulocapitulo"/>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2B494640"/>
    <w:multiLevelType w:val="hybridMultilevel"/>
    <w:tmpl w:val="704EEDA6"/>
    <w:lvl w:ilvl="0" w:tplc="300A0001">
      <w:start w:val="1"/>
      <w:numFmt w:val="bullet"/>
      <w:lvlText w:val=""/>
      <w:lvlJc w:val="left"/>
      <w:pPr>
        <w:ind w:left="1605" w:hanging="360"/>
      </w:pPr>
      <w:rPr>
        <w:rFonts w:ascii="Symbol" w:hAnsi="Symbol" w:hint="default"/>
      </w:rPr>
    </w:lvl>
    <w:lvl w:ilvl="1" w:tplc="300A0003" w:tentative="1">
      <w:start w:val="1"/>
      <w:numFmt w:val="bullet"/>
      <w:lvlText w:val="o"/>
      <w:lvlJc w:val="left"/>
      <w:pPr>
        <w:ind w:left="2325" w:hanging="360"/>
      </w:pPr>
      <w:rPr>
        <w:rFonts w:ascii="Courier New" w:hAnsi="Courier New" w:cs="Courier New" w:hint="default"/>
      </w:rPr>
    </w:lvl>
    <w:lvl w:ilvl="2" w:tplc="300A0005" w:tentative="1">
      <w:start w:val="1"/>
      <w:numFmt w:val="bullet"/>
      <w:lvlText w:val=""/>
      <w:lvlJc w:val="left"/>
      <w:pPr>
        <w:ind w:left="3045" w:hanging="360"/>
      </w:pPr>
      <w:rPr>
        <w:rFonts w:ascii="Wingdings" w:hAnsi="Wingdings" w:hint="default"/>
      </w:rPr>
    </w:lvl>
    <w:lvl w:ilvl="3" w:tplc="300A0001" w:tentative="1">
      <w:start w:val="1"/>
      <w:numFmt w:val="bullet"/>
      <w:lvlText w:val=""/>
      <w:lvlJc w:val="left"/>
      <w:pPr>
        <w:ind w:left="3765" w:hanging="360"/>
      </w:pPr>
      <w:rPr>
        <w:rFonts w:ascii="Symbol" w:hAnsi="Symbol" w:hint="default"/>
      </w:rPr>
    </w:lvl>
    <w:lvl w:ilvl="4" w:tplc="300A0003" w:tentative="1">
      <w:start w:val="1"/>
      <w:numFmt w:val="bullet"/>
      <w:lvlText w:val="o"/>
      <w:lvlJc w:val="left"/>
      <w:pPr>
        <w:ind w:left="4485" w:hanging="360"/>
      </w:pPr>
      <w:rPr>
        <w:rFonts w:ascii="Courier New" w:hAnsi="Courier New" w:cs="Courier New" w:hint="default"/>
      </w:rPr>
    </w:lvl>
    <w:lvl w:ilvl="5" w:tplc="300A0005" w:tentative="1">
      <w:start w:val="1"/>
      <w:numFmt w:val="bullet"/>
      <w:lvlText w:val=""/>
      <w:lvlJc w:val="left"/>
      <w:pPr>
        <w:ind w:left="5205" w:hanging="360"/>
      </w:pPr>
      <w:rPr>
        <w:rFonts w:ascii="Wingdings" w:hAnsi="Wingdings" w:hint="default"/>
      </w:rPr>
    </w:lvl>
    <w:lvl w:ilvl="6" w:tplc="300A0001" w:tentative="1">
      <w:start w:val="1"/>
      <w:numFmt w:val="bullet"/>
      <w:lvlText w:val=""/>
      <w:lvlJc w:val="left"/>
      <w:pPr>
        <w:ind w:left="5925" w:hanging="360"/>
      </w:pPr>
      <w:rPr>
        <w:rFonts w:ascii="Symbol" w:hAnsi="Symbol" w:hint="default"/>
      </w:rPr>
    </w:lvl>
    <w:lvl w:ilvl="7" w:tplc="300A0003" w:tentative="1">
      <w:start w:val="1"/>
      <w:numFmt w:val="bullet"/>
      <w:lvlText w:val="o"/>
      <w:lvlJc w:val="left"/>
      <w:pPr>
        <w:ind w:left="6645" w:hanging="360"/>
      </w:pPr>
      <w:rPr>
        <w:rFonts w:ascii="Courier New" w:hAnsi="Courier New" w:cs="Courier New" w:hint="default"/>
      </w:rPr>
    </w:lvl>
    <w:lvl w:ilvl="8" w:tplc="300A0005" w:tentative="1">
      <w:start w:val="1"/>
      <w:numFmt w:val="bullet"/>
      <w:lvlText w:val=""/>
      <w:lvlJc w:val="left"/>
      <w:pPr>
        <w:ind w:left="7365" w:hanging="360"/>
      </w:pPr>
      <w:rPr>
        <w:rFonts w:ascii="Wingdings" w:hAnsi="Wingdings" w:hint="default"/>
      </w:rPr>
    </w:lvl>
  </w:abstractNum>
  <w:abstractNum w:abstractNumId="8">
    <w:nsid w:val="2C2F514F"/>
    <w:multiLevelType w:val="hybridMultilevel"/>
    <w:tmpl w:val="85C2E44A"/>
    <w:lvl w:ilvl="0" w:tplc="300A0001">
      <w:start w:val="1"/>
      <w:numFmt w:val="bullet"/>
      <w:lvlText w:val=""/>
      <w:lvlJc w:val="left"/>
      <w:pPr>
        <w:ind w:left="1545" w:hanging="360"/>
      </w:pPr>
      <w:rPr>
        <w:rFonts w:ascii="Symbol" w:hAnsi="Symbol" w:hint="default"/>
      </w:rPr>
    </w:lvl>
    <w:lvl w:ilvl="1" w:tplc="300A0003">
      <w:start w:val="1"/>
      <w:numFmt w:val="bullet"/>
      <w:lvlText w:val="o"/>
      <w:lvlJc w:val="left"/>
      <w:pPr>
        <w:ind w:left="2265" w:hanging="360"/>
      </w:pPr>
      <w:rPr>
        <w:rFonts w:ascii="Courier New" w:hAnsi="Courier New" w:cs="Courier New" w:hint="default"/>
      </w:rPr>
    </w:lvl>
    <w:lvl w:ilvl="2" w:tplc="300A0005">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9">
    <w:nsid w:val="41981750"/>
    <w:multiLevelType w:val="hybridMultilevel"/>
    <w:tmpl w:val="01D0DAB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10">
    <w:nsid w:val="42BE2F7C"/>
    <w:multiLevelType w:val="hybridMultilevel"/>
    <w:tmpl w:val="3A7E843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1">
    <w:nsid w:val="46641C9D"/>
    <w:multiLevelType w:val="hybridMultilevel"/>
    <w:tmpl w:val="DC846C1A"/>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12">
    <w:nsid w:val="4A4C07B3"/>
    <w:multiLevelType w:val="hybridMultilevel"/>
    <w:tmpl w:val="08BEA14A"/>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13">
    <w:nsid w:val="4F91229F"/>
    <w:multiLevelType w:val="hybridMultilevel"/>
    <w:tmpl w:val="C6BA53D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4">
    <w:nsid w:val="50701A13"/>
    <w:multiLevelType w:val="hybridMultilevel"/>
    <w:tmpl w:val="1D76A65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5">
    <w:nsid w:val="5236267A"/>
    <w:multiLevelType w:val="hybridMultilevel"/>
    <w:tmpl w:val="B89603A2"/>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16">
    <w:nsid w:val="63463DA0"/>
    <w:multiLevelType w:val="hybridMultilevel"/>
    <w:tmpl w:val="5E6CC68E"/>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17">
    <w:nsid w:val="6C23457B"/>
    <w:multiLevelType w:val="multilevel"/>
    <w:tmpl w:val="127A21E0"/>
    <w:lvl w:ilvl="0">
      <w:start w:val="5"/>
      <w:numFmt w:val="decimal"/>
      <w:lvlText w:val="%1"/>
      <w:lvlJc w:val="left"/>
      <w:pPr>
        <w:ind w:left="720" w:hanging="360"/>
      </w:pPr>
      <w:rPr>
        <w:rFonts w:ascii="Arial" w:hAnsi="Arial" w:cs="Arial" w:hint="default"/>
        <w:color w:val="000000"/>
        <w:sz w:val="23"/>
      </w:rPr>
    </w:lvl>
    <w:lvl w:ilvl="1">
      <w:start w:val="1"/>
      <w:numFmt w:val="decimal"/>
      <w:lvlText w:val="%1.%2"/>
      <w:lvlJc w:val="left"/>
      <w:pPr>
        <w:ind w:left="1440" w:hanging="360"/>
      </w:pPr>
      <w:rPr>
        <w:rFonts w:ascii="Arial" w:hAnsi="Arial" w:cs="Arial" w:hint="default"/>
        <w:color w:val="000000"/>
        <w:sz w:val="23"/>
      </w:rPr>
    </w:lvl>
    <w:lvl w:ilvl="2">
      <w:start w:val="1"/>
      <w:numFmt w:val="decimal"/>
      <w:lvlText w:val="%1.%2.%3"/>
      <w:lvlJc w:val="left"/>
      <w:pPr>
        <w:ind w:left="2520" w:hanging="720"/>
      </w:pPr>
      <w:rPr>
        <w:rFonts w:ascii="Arial" w:hAnsi="Arial" w:cs="Arial" w:hint="default"/>
        <w:color w:val="000000"/>
        <w:sz w:val="23"/>
      </w:rPr>
    </w:lvl>
    <w:lvl w:ilvl="3">
      <w:start w:val="1"/>
      <w:numFmt w:val="decimal"/>
      <w:lvlText w:val="%1.%2.%3.%4"/>
      <w:lvlJc w:val="left"/>
      <w:pPr>
        <w:ind w:left="3240" w:hanging="720"/>
      </w:pPr>
      <w:rPr>
        <w:rFonts w:ascii="Arial" w:hAnsi="Arial" w:cs="Arial" w:hint="default"/>
        <w:color w:val="000000"/>
        <w:sz w:val="23"/>
      </w:rPr>
    </w:lvl>
    <w:lvl w:ilvl="4">
      <w:start w:val="1"/>
      <w:numFmt w:val="decimal"/>
      <w:lvlText w:val="%1.%2.%3.%4.%5"/>
      <w:lvlJc w:val="left"/>
      <w:pPr>
        <w:ind w:left="4320" w:hanging="1080"/>
      </w:pPr>
      <w:rPr>
        <w:rFonts w:ascii="Arial" w:hAnsi="Arial" w:cs="Arial" w:hint="default"/>
        <w:color w:val="000000"/>
        <w:sz w:val="23"/>
      </w:rPr>
    </w:lvl>
    <w:lvl w:ilvl="5">
      <w:start w:val="1"/>
      <w:numFmt w:val="decimal"/>
      <w:lvlText w:val="%1.%2.%3.%4.%5.%6"/>
      <w:lvlJc w:val="left"/>
      <w:pPr>
        <w:ind w:left="5040" w:hanging="1080"/>
      </w:pPr>
      <w:rPr>
        <w:rFonts w:ascii="Arial" w:hAnsi="Arial" w:cs="Arial" w:hint="default"/>
        <w:color w:val="000000"/>
        <w:sz w:val="23"/>
      </w:rPr>
    </w:lvl>
    <w:lvl w:ilvl="6">
      <w:start w:val="1"/>
      <w:numFmt w:val="decimal"/>
      <w:lvlText w:val="%1.%2.%3.%4.%5.%6.%7"/>
      <w:lvlJc w:val="left"/>
      <w:pPr>
        <w:ind w:left="6120" w:hanging="1440"/>
      </w:pPr>
      <w:rPr>
        <w:rFonts w:ascii="Arial" w:hAnsi="Arial" w:cs="Arial" w:hint="default"/>
        <w:color w:val="000000"/>
        <w:sz w:val="23"/>
      </w:rPr>
    </w:lvl>
    <w:lvl w:ilvl="7">
      <w:start w:val="1"/>
      <w:numFmt w:val="decimal"/>
      <w:lvlText w:val="%1.%2.%3.%4.%5.%6.%7.%8"/>
      <w:lvlJc w:val="left"/>
      <w:pPr>
        <w:ind w:left="6840" w:hanging="1440"/>
      </w:pPr>
      <w:rPr>
        <w:rFonts w:ascii="Arial" w:hAnsi="Arial" w:cs="Arial" w:hint="default"/>
        <w:color w:val="000000"/>
        <w:sz w:val="23"/>
      </w:rPr>
    </w:lvl>
    <w:lvl w:ilvl="8">
      <w:start w:val="1"/>
      <w:numFmt w:val="decimal"/>
      <w:lvlText w:val="%1.%2.%3.%4.%5.%6.%7.%8.%9"/>
      <w:lvlJc w:val="left"/>
      <w:pPr>
        <w:ind w:left="7920" w:hanging="1800"/>
      </w:pPr>
      <w:rPr>
        <w:rFonts w:ascii="Arial" w:hAnsi="Arial" w:cs="Arial" w:hint="default"/>
        <w:color w:val="000000"/>
        <w:sz w:val="23"/>
      </w:rPr>
    </w:lvl>
  </w:abstractNum>
  <w:abstractNum w:abstractNumId="18">
    <w:nsid w:val="6E643260"/>
    <w:multiLevelType w:val="hybridMultilevel"/>
    <w:tmpl w:val="772AE8A0"/>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9">
    <w:nsid w:val="71895B34"/>
    <w:multiLevelType w:val="hybridMultilevel"/>
    <w:tmpl w:val="0144DAF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num w:numId="1">
    <w:abstractNumId w:val="6"/>
  </w:num>
  <w:num w:numId="2">
    <w:abstractNumId w:val="10"/>
  </w:num>
  <w:num w:numId="3">
    <w:abstractNumId w:val="9"/>
  </w:num>
  <w:num w:numId="4">
    <w:abstractNumId w:val="7"/>
  </w:num>
  <w:num w:numId="5">
    <w:abstractNumId w:val="14"/>
  </w:num>
  <w:num w:numId="6">
    <w:abstractNumId w:val="13"/>
  </w:num>
  <w:num w:numId="7">
    <w:abstractNumId w:val="5"/>
  </w:num>
  <w:num w:numId="8">
    <w:abstractNumId w:val="17"/>
  </w:num>
  <w:num w:numId="9">
    <w:abstractNumId w:val="18"/>
  </w:num>
  <w:num w:numId="10">
    <w:abstractNumId w:val="4"/>
  </w:num>
  <w:num w:numId="11">
    <w:abstractNumId w:val="15"/>
  </w:num>
  <w:num w:numId="12">
    <w:abstractNumId w:val="3"/>
  </w:num>
  <w:num w:numId="13">
    <w:abstractNumId w:val="8"/>
  </w:num>
  <w:num w:numId="14">
    <w:abstractNumId w:val="16"/>
  </w:num>
  <w:num w:numId="15">
    <w:abstractNumId w:val="12"/>
  </w:num>
  <w:num w:numId="16">
    <w:abstractNumId w:val="19"/>
  </w:num>
  <w:num w:numId="17">
    <w:abstractNumId w:val="2"/>
  </w:num>
  <w:num w:numId="18">
    <w:abstractNumId w:val="1"/>
  </w:num>
  <w:num w:numId="19">
    <w:abstractNumId w:val="0"/>
  </w:num>
  <w:num w:numId="20">
    <w:abstractNumId w:val="11"/>
  </w:num>
  <w:numIdMacAtCleanup w:val="2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therine Chiluiza">
    <w15:presenceInfo w15:providerId="AD" w15:userId="S-1-5-21-4156850658-669764151-1906917767-1180"/>
  </w15:person>
  <w15:person w15:author="Roger Granda">
    <w15:presenceInfo w15:providerId="Windows Live" w15:userId="4fc026cd8925fa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2ACD"/>
    <w:rsid w:val="00012AB2"/>
    <w:rsid w:val="00016458"/>
    <w:rsid w:val="00017C31"/>
    <w:rsid w:val="00020EA1"/>
    <w:rsid w:val="00021A7C"/>
    <w:rsid w:val="000227E0"/>
    <w:rsid w:val="00023661"/>
    <w:rsid w:val="00024805"/>
    <w:rsid w:val="0003496A"/>
    <w:rsid w:val="00037EF9"/>
    <w:rsid w:val="000421F9"/>
    <w:rsid w:val="00044391"/>
    <w:rsid w:val="00045B62"/>
    <w:rsid w:val="000510E9"/>
    <w:rsid w:val="0006256F"/>
    <w:rsid w:val="00064CFC"/>
    <w:rsid w:val="00065CB1"/>
    <w:rsid w:val="00066B19"/>
    <w:rsid w:val="00066CD3"/>
    <w:rsid w:val="000719D2"/>
    <w:rsid w:val="000738D6"/>
    <w:rsid w:val="00074ADE"/>
    <w:rsid w:val="00077255"/>
    <w:rsid w:val="000817C3"/>
    <w:rsid w:val="00084AE8"/>
    <w:rsid w:val="00092774"/>
    <w:rsid w:val="00097996"/>
    <w:rsid w:val="000A2AD9"/>
    <w:rsid w:val="000A6C3F"/>
    <w:rsid w:val="000A79C0"/>
    <w:rsid w:val="000B0EC4"/>
    <w:rsid w:val="000B2DAA"/>
    <w:rsid w:val="000B5C38"/>
    <w:rsid w:val="000C3DBE"/>
    <w:rsid w:val="000C40F1"/>
    <w:rsid w:val="000C69FA"/>
    <w:rsid w:val="000C6A8C"/>
    <w:rsid w:val="000C73D7"/>
    <w:rsid w:val="000E0CA3"/>
    <w:rsid w:val="000E5E4A"/>
    <w:rsid w:val="000E78E0"/>
    <w:rsid w:val="000F2C19"/>
    <w:rsid w:val="000F2D8B"/>
    <w:rsid w:val="000F4022"/>
    <w:rsid w:val="000F6BEF"/>
    <w:rsid w:val="00100231"/>
    <w:rsid w:val="001048AB"/>
    <w:rsid w:val="00110027"/>
    <w:rsid w:val="00111002"/>
    <w:rsid w:val="001134D2"/>
    <w:rsid w:val="00114F99"/>
    <w:rsid w:val="00124828"/>
    <w:rsid w:val="00130798"/>
    <w:rsid w:val="0013548D"/>
    <w:rsid w:val="00137A8A"/>
    <w:rsid w:val="00140091"/>
    <w:rsid w:val="00143F18"/>
    <w:rsid w:val="00144FEC"/>
    <w:rsid w:val="0014563C"/>
    <w:rsid w:val="00153FAC"/>
    <w:rsid w:val="001704F7"/>
    <w:rsid w:val="00171B09"/>
    <w:rsid w:val="001726C4"/>
    <w:rsid w:val="00181584"/>
    <w:rsid w:val="0018321E"/>
    <w:rsid w:val="00195342"/>
    <w:rsid w:val="0019566A"/>
    <w:rsid w:val="001A6B68"/>
    <w:rsid w:val="001D4201"/>
    <w:rsid w:val="001D4BF3"/>
    <w:rsid w:val="001D57E7"/>
    <w:rsid w:val="001D7D9F"/>
    <w:rsid w:val="001E71F4"/>
    <w:rsid w:val="001F1B99"/>
    <w:rsid w:val="001F431F"/>
    <w:rsid w:val="001F5B41"/>
    <w:rsid w:val="001F6165"/>
    <w:rsid w:val="002038A4"/>
    <w:rsid w:val="00206366"/>
    <w:rsid w:val="00216B26"/>
    <w:rsid w:val="00222E64"/>
    <w:rsid w:val="00223889"/>
    <w:rsid w:val="00234D80"/>
    <w:rsid w:val="00236BB8"/>
    <w:rsid w:val="00237F25"/>
    <w:rsid w:val="00241166"/>
    <w:rsid w:val="00243632"/>
    <w:rsid w:val="002444D6"/>
    <w:rsid w:val="00252ABA"/>
    <w:rsid w:val="00254D0A"/>
    <w:rsid w:val="00256F09"/>
    <w:rsid w:val="00257167"/>
    <w:rsid w:val="002608AB"/>
    <w:rsid w:val="002609FE"/>
    <w:rsid w:val="00264210"/>
    <w:rsid w:val="00264C26"/>
    <w:rsid w:val="00266697"/>
    <w:rsid w:val="00266B90"/>
    <w:rsid w:val="00267ABA"/>
    <w:rsid w:val="00274006"/>
    <w:rsid w:val="00274817"/>
    <w:rsid w:val="00276A84"/>
    <w:rsid w:val="00276C42"/>
    <w:rsid w:val="002802ED"/>
    <w:rsid w:val="00281D2F"/>
    <w:rsid w:val="002822CE"/>
    <w:rsid w:val="00291029"/>
    <w:rsid w:val="002916F4"/>
    <w:rsid w:val="00293798"/>
    <w:rsid w:val="00294701"/>
    <w:rsid w:val="002A421C"/>
    <w:rsid w:val="002A5404"/>
    <w:rsid w:val="002C017F"/>
    <w:rsid w:val="002C094B"/>
    <w:rsid w:val="002C0BA7"/>
    <w:rsid w:val="002C2D57"/>
    <w:rsid w:val="002C4CEC"/>
    <w:rsid w:val="002C5D8B"/>
    <w:rsid w:val="002D2F14"/>
    <w:rsid w:val="002D46D0"/>
    <w:rsid w:val="002E2AAF"/>
    <w:rsid w:val="002E39B0"/>
    <w:rsid w:val="00300FDF"/>
    <w:rsid w:val="00305AB4"/>
    <w:rsid w:val="003072DC"/>
    <w:rsid w:val="00312674"/>
    <w:rsid w:val="00315B75"/>
    <w:rsid w:val="003206D5"/>
    <w:rsid w:val="00321129"/>
    <w:rsid w:val="003270A6"/>
    <w:rsid w:val="00334B27"/>
    <w:rsid w:val="00334D6C"/>
    <w:rsid w:val="00347479"/>
    <w:rsid w:val="00350F1E"/>
    <w:rsid w:val="0035219A"/>
    <w:rsid w:val="00353742"/>
    <w:rsid w:val="0035653B"/>
    <w:rsid w:val="003570C3"/>
    <w:rsid w:val="00360520"/>
    <w:rsid w:val="003624D1"/>
    <w:rsid w:val="00363BD2"/>
    <w:rsid w:val="003648EF"/>
    <w:rsid w:val="00367225"/>
    <w:rsid w:val="003706D5"/>
    <w:rsid w:val="00374B0C"/>
    <w:rsid w:val="0037584F"/>
    <w:rsid w:val="00375968"/>
    <w:rsid w:val="003800AD"/>
    <w:rsid w:val="00384EC6"/>
    <w:rsid w:val="00391D62"/>
    <w:rsid w:val="0039229F"/>
    <w:rsid w:val="003927A4"/>
    <w:rsid w:val="003A2438"/>
    <w:rsid w:val="003A6C87"/>
    <w:rsid w:val="003A799B"/>
    <w:rsid w:val="003B4453"/>
    <w:rsid w:val="003C43C3"/>
    <w:rsid w:val="003C5732"/>
    <w:rsid w:val="003C5D3A"/>
    <w:rsid w:val="003C7FA0"/>
    <w:rsid w:val="003D5DBE"/>
    <w:rsid w:val="003D78ED"/>
    <w:rsid w:val="003E039D"/>
    <w:rsid w:val="003E1A73"/>
    <w:rsid w:val="003E3AE3"/>
    <w:rsid w:val="003E572C"/>
    <w:rsid w:val="003E7539"/>
    <w:rsid w:val="0040016F"/>
    <w:rsid w:val="00401387"/>
    <w:rsid w:val="004142E9"/>
    <w:rsid w:val="00416F34"/>
    <w:rsid w:val="00417637"/>
    <w:rsid w:val="00422CB4"/>
    <w:rsid w:val="00423C64"/>
    <w:rsid w:val="00425A37"/>
    <w:rsid w:val="00426D95"/>
    <w:rsid w:val="00432D40"/>
    <w:rsid w:val="0043460A"/>
    <w:rsid w:val="00441C6F"/>
    <w:rsid w:val="00441F32"/>
    <w:rsid w:val="0045430B"/>
    <w:rsid w:val="00454582"/>
    <w:rsid w:val="004564D1"/>
    <w:rsid w:val="00460233"/>
    <w:rsid w:val="00460A76"/>
    <w:rsid w:val="00464EBC"/>
    <w:rsid w:val="0047550C"/>
    <w:rsid w:val="00475C6E"/>
    <w:rsid w:val="00483445"/>
    <w:rsid w:val="00483F3F"/>
    <w:rsid w:val="00492AA8"/>
    <w:rsid w:val="0049318C"/>
    <w:rsid w:val="00493960"/>
    <w:rsid w:val="004A4E58"/>
    <w:rsid w:val="004A54A2"/>
    <w:rsid w:val="004B0F10"/>
    <w:rsid w:val="004B1F98"/>
    <w:rsid w:val="004C4743"/>
    <w:rsid w:val="004C61D4"/>
    <w:rsid w:val="004C7D29"/>
    <w:rsid w:val="004D6DD6"/>
    <w:rsid w:val="004E0FEC"/>
    <w:rsid w:val="004E3E38"/>
    <w:rsid w:val="004F2E70"/>
    <w:rsid w:val="004F3992"/>
    <w:rsid w:val="004F52A9"/>
    <w:rsid w:val="004F775B"/>
    <w:rsid w:val="0050614A"/>
    <w:rsid w:val="00510D9C"/>
    <w:rsid w:val="00513EE1"/>
    <w:rsid w:val="0052043E"/>
    <w:rsid w:val="00525F5D"/>
    <w:rsid w:val="0053052C"/>
    <w:rsid w:val="0053250A"/>
    <w:rsid w:val="00543C22"/>
    <w:rsid w:val="00545DF9"/>
    <w:rsid w:val="005517B8"/>
    <w:rsid w:val="00560E93"/>
    <w:rsid w:val="00561D33"/>
    <w:rsid w:val="005801AA"/>
    <w:rsid w:val="005825E6"/>
    <w:rsid w:val="005A01EB"/>
    <w:rsid w:val="005A7EB4"/>
    <w:rsid w:val="005B1D51"/>
    <w:rsid w:val="005B4461"/>
    <w:rsid w:val="005B7C0A"/>
    <w:rsid w:val="005C1C3A"/>
    <w:rsid w:val="005D1551"/>
    <w:rsid w:val="005D2C5C"/>
    <w:rsid w:val="005E5EA9"/>
    <w:rsid w:val="005F55DA"/>
    <w:rsid w:val="005F5F2C"/>
    <w:rsid w:val="005F7364"/>
    <w:rsid w:val="005F76E3"/>
    <w:rsid w:val="006024A1"/>
    <w:rsid w:val="00603E59"/>
    <w:rsid w:val="00605C72"/>
    <w:rsid w:val="0061426F"/>
    <w:rsid w:val="0061619B"/>
    <w:rsid w:val="00622ACD"/>
    <w:rsid w:val="00622CC8"/>
    <w:rsid w:val="00633030"/>
    <w:rsid w:val="00636C3D"/>
    <w:rsid w:val="006373B1"/>
    <w:rsid w:val="00641529"/>
    <w:rsid w:val="006435D8"/>
    <w:rsid w:val="0064448F"/>
    <w:rsid w:val="00661A8E"/>
    <w:rsid w:val="00667201"/>
    <w:rsid w:val="00676124"/>
    <w:rsid w:val="00677F23"/>
    <w:rsid w:val="006828D3"/>
    <w:rsid w:val="00683DF5"/>
    <w:rsid w:val="00687020"/>
    <w:rsid w:val="006879FB"/>
    <w:rsid w:val="00690857"/>
    <w:rsid w:val="00691DA8"/>
    <w:rsid w:val="00696565"/>
    <w:rsid w:val="006965A9"/>
    <w:rsid w:val="006A2F10"/>
    <w:rsid w:val="006B29C6"/>
    <w:rsid w:val="006B5717"/>
    <w:rsid w:val="006C383C"/>
    <w:rsid w:val="006D0076"/>
    <w:rsid w:val="006D2367"/>
    <w:rsid w:val="006D4CE4"/>
    <w:rsid w:val="006D6611"/>
    <w:rsid w:val="006E0202"/>
    <w:rsid w:val="006E350C"/>
    <w:rsid w:val="006E5C8F"/>
    <w:rsid w:val="006E7522"/>
    <w:rsid w:val="006F40C8"/>
    <w:rsid w:val="006F5863"/>
    <w:rsid w:val="006F70AC"/>
    <w:rsid w:val="007059FE"/>
    <w:rsid w:val="007117D7"/>
    <w:rsid w:val="0071365B"/>
    <w:rsid w:val="00716707"/>
    <w:rsid w:val="00717470"/>
    <w:rsid w:val="00725795"/>
    <w:rsid w:val="00733AA9"/>
    <w:rsid w:val="007343FC"/>
    <w:rsid w:val="00737992"/>
    <w:rsid w:val="00746F13"/>
    <w:rsid w:val="0075299C"/>
    <w:rsid w:val="0075426E"/>
    <w:rsid w:val="00762997"/>
    <w:rsid w:val="00766243"/>
    <w:rsid w:val="00767BB7"/>
    <w:rsid w:val="00777F62"/>
    <w:rsid w:val="0078088F"/>
    <w:rsid w:val="00781DA8"/>
    <w:rsid w:val="007903A0"/>
    <w:rsid w:val="007904D2"/>
    <w:rsid w:val="00794DD6"/>
    <w:rsid w:val="0079544C"/>
    <w:rsid w:val="007969BC"/>
    <w:rsid w:val="0079786B"/>
    <w:rsid w:val="007A13F1"/>
    <w:rsid w:val="007A6187"/>
    <w:rsid w:val="007A6816"/>
    <w:rsid w:val="007A7792"/>
    <w:rsid w:val="007B5EB6"/>
    <w:rsid w:val="007B5F6A"/>
    <w:rsid w:val="007B71F6"/>
    <w:rsid w:val="007C2D72"/>
    <w:rsid w:val="007C3882"/>
    <w:rsid w:val="007C4CF6"/>
    <w:rsid w:val="007C7815"/>
    <w:rsid w:val="007D14B4"/>
    <w:rsid w:val="007E1896"/>
    <w:rsid w:val="007E2502"/>
    <w:rsid w:val="007E3207"/>
    <w:rsid w:val="007E59E1"/>
    <w:rsid w:val="007F0154"/>
    <w:rsid w:val="00802B10"/>
    <w:rsid w:val="00803B2F"/>
    <w:rsid w:val="00807818"/>
    <w:rsid w:val="008116D2"/>
    <w:rsid w:val="00813C92"/>
    <w:rsid w:val="008216C7"/>
    <w:rsid w:val="008252E4"/>
    <w:rsid w:val="00827646"/>
    <w:rsid w:val="00836B86"/>
    <w:rsid w:val="00837A99"/>
    <w:rsid w:val="00852285"/>
    <w:rsid w:val="008558BB"/>
    <w:rsid w:val="00860353"/>
    <w:rsid w:val="00860FE9"/>
    <w:rsid w:val="008640A0"/>
    <w:rsid w:val="00871AD6"/>
    <w:rsid w:val="00872A11"/>
    <w:rsid w:val="00873DF0"/>
    <w:rsid w:val="00880DBE"/>
    <w:rsid w:val="008830FF"/>
    <w:rsid w:val="00883E19"/>
    <w:rsid w:val="00887DEE"/>
    <w:rsid w:val="008927B1"/>
    <w:rsid w:val="0089360E"/>
    <w:rsid w:val="008A04C9"/>
    <w:rsid w:val="008A1631"/>
    <w:rsid w:val="008A2178"/>
    <w:rsid w:val="008A54DC"/>
    <w:rsid w:val="008A5EAC"/>
    <w:rsid w:val="008A6E9C"/>
    <w:rsid w:val="008B1E36"/>
    <w:rsid w:val="008B41B4"/>
    <w:rsid w:val="008B7515"/>
    <w:rsid w:val="008C2C39"/>
    <w:rsid w:val="008C3D52"/>
    <w:rsid w:val="008C6A54"/>
    <w:rsid w:val="008C7838"/>
    <w:rsid w:val="008D4491"/>
    <w:rsid w:val="008D4BD1"/>
    <w:rsid w:val="008D569A"/>
    <w:rsid w:val="008D6AEB"/>
    <w:rsid w:val="008E1B27"/>
    <w:rsid w:val="008F02B3"/>
    <w:rsid w:val="008F0FA8"/>
    <w:rsid w:val="008F6B75"/>
    <w:rsid w:val="008F7300"/>
    <w:rsid w:val="00916B0C"/>
    <w:rsid w:val="00920C4E"/>
    <w:rsid w:val="00925B53"/>
    <w:rsid w:val="00927727"/>
    <w:rsid w:val="0093076C"/>
    <w:rsid w:val="00930BA2"/>
    <w:rsid w:val="00931500"/>
    <w:rsid w:val="00931A5B"/>
    <w:rsid w:val="009376CF"/>
    <w:rsid w:val="00940EB2"/>
    <w:rsid w:val="009423C9"/>
    <w:rsid w:val="00943E4B"/>
    <w:rsid w:val="00947705"/>
    <w:rsid w:val="00953048"/>
    <w:rsid w:val="00953410"/>
    <w:rsid w:val="00954261"/>
    <w:rsid w:val="0096061C"/>
    <w:rsid w:val="00961AE4"/>
    <w:rsid w:val="00964D29"/>
    <w:rsid w:val="009661A8"/>
    <w:rsid w:val="009668BB"/>
    <w:rsid w:val="00970050"/>
    <w:rsid w:val="0097147A"/>
    <w:rsid w:val="0097160C"/>
    <w:rsid w:val="00980AEC"/>
    <w:rsid w:val="009833C9"/>
    <w:rsid w:val="0098430A"/>
    <w:rsid w:val="00996078"/>
    <w:rsid w:val="009A63C4"/>
    <w:rsid w:val="009A6908"/>
    <w:rsid w:val="009A739A"/>
    <w:rsid w:val="009C088D"/>
    <w:rsid w:val="009C380D"/>
    <w:rsid w:val="009C61F4"/>
    <w:rsid w:val="009E0877"/>
    <w:rsid w:val="009E4AC8"/>
    <w:rsid w:val="009E6684"/>
    <w:rsid w:val="009F16F8"/>
    <w:rsid w:val="009F241F"/>
    <w:rsid w:val="009F28B3"/>
    <w:rsid w:val="00A00DEB"/>
    <w:rsid w:val="00A077CE"/>
    <w:rsid w:val="00A122AC"/>
    <w:rsid w:val="00A1701F"/>
    <w:rsid w:val="00A177BD"/>
    <w:rsid w:val="00A2207C"/>
    <w:rsid w:val="00A23372"/>
    <w:rsid w:val="00A239B0"/>
    <w:rsid w:val="00A24858"/>
    <w:rsid w:val="00A30987"/>
    <w:rsid w:val="00A33543"/>
    <w:rsid w:val="00A33954"/>
    <w:rsid w:val="00A40198"/>
    <w:rsid w:val="00A45368"/>
    <w:rsid w:val="00A4726A"/>
    <w:rsid w:val="00A5142E"/>
    <w:rsid w:val="00A5328A"/>
    <w:rsid w:val="00A548D8"/>
    <w:rsid w:val="00A558DE"/>
    <w:rsid w:val="00A55C54"/>
    <w:rsid w:val="00A56F9A"/>
    <w:rsid w:val="00A60EA8"/>
    <w:rsid w:val="00A613B5"/>
    <w:rsid w:val="00A6579C"/>
    <w:rsid w:val="00A70B4A"/>
    <w:rsid w:val="00A841F7"/>
    <w:rsid w:val="00A90C1E"/>
    <w:rsid w:val="00A957D4"/>
    <w:rsid w:val="00AA23FF"/>
    <w:rsid w:val="00AA5C1B"/>
    <w:rsid w:val="00AA7DB7"/>
    <w:rsid w:val="00AB4AEB"/>
    <w:rsid w:val="00AB6D08"/>
    <w:rsid w:val="00AB70B7"/>
    <w:rsid w:val="00AB7AE4"/>
    <w:rsid w:val="00AC0AFA"/>
    <w:rsid w:val="00AC6258"/>
    <w:rsid w:val="00AC6F68"/>
    <w:rsid w:val="00AD4F2B"/>
    <w:rsid w:val="00AD6CB6"/>
    <w:rsid w:val="00AE3BC0"/>
    <w:rsid w:val="00AE4033"/>
    <w:rsid w:val="00AF1BDD"/>
    <w:rsid w:val="00AF24DA"/>
    <w:rsid w:val="00AF6467"/>
    <w:rsid w:val="00B0138C"/>
    <w:rsid w:val="00B02238"/>
    <w:rsid w:val="00B14C03"/>
    <w:rsid w:val="00B25B8C"/>
    <w:rsid w:val="00B25D34"/>
    <w:rsid w:val="00B3548F"/>
    <w:rsid w:val="00B368EC"/>
    <w:rsid w:val="00B43A84"/>
    <w:rsid w:val="00B47E2A"/>
    <w:rsid w:val="00B501CE"/>
    <w:rsid w:val="00B52AB8"/>
    <w:rsid w:val="00B52E95"/>
    <w:rsid w:val="00B60A19"/>
    <w:rsid w:val="00B6190F"/>
    <w:rsid w:val="00B6382F"/>
    <w:rsid w:val="00B64D49"/>
    <w:rsid w:val="00B7081B"/>
    <w:rsid w:val="00B7087D"/>
    <w:rsid w:val="00B73770"/>
    <w:rsid w:val="00B73980"/>
    <w:rsid w:val="00B73B35"/>
    <w:rsid w:val="00B750F7"/>
    <w:rsid w:val="00B821F0"/>
    <w:rsid w:val="00B85BA8"/>
    <w:rsid w:val="00B93648"/>
    <w:rsid w:val="00BA06A8"/>
    <w:rsid w:val="00BA07B8"/>
    <w:rsid w:val="00BA3C13"/>
    <w:rsid w:val="00BA58B1"/>
    <w:rsid w:val="00BB148F"/>
    <w:rsid w:val="00BB19AB"/>
    <w:rsid w:val="00BB43C0"/>
    <w:rsid w:val="00BB5C61"/>
    <w:rsid w:val="00BC7933"/>
    <w:rsid w:val="00BD2885"/>
    <w:rsid w:val="00BD2AAD"/>
    <w:rsid w:val="00BD62B3"/>
    <w:rsid w:val="00BD7A2E"/>
    <w:rsid w:val="00BE3474"/>
    <w:rsid w:val="00BF0330"/>
    <w:rsid w:val="00C02D7B"/>
    <w:rsid w:val="00C05538"/>
    <w:rsid w:val="00C10DFA"/>
    <w:rsid w:val="00C14105"/>
    <w:rsid w:val="00C157C1"/>
    <w:rsid w:val="00C17BFB"/>
    <w:rsid w:val="00C25AA1"/>
    <w:rsid w:val="00C40FBD"/>
    <w:rsid w:val="00C41DF2"/>
    <w:rsid w:val="00C50379"/>
    <w:rsid w:val="00C50BEB"/>
    <w:rsid w:val="00C5135A"/>
    <w:rsid w:val="00C54EFC"/>
    <w:rsid w:val="00C649A1"/>
    <w:rsid w:val="00C67E7C"/>
    <w:rsid w:val="00C83000"/>
    <w:rsid w:val="00C855C6"/>
    <w:rsid w:val="00C85986"/>
    <w:rsid w:val="00C86D1D"/>
    <w:rsid w:val="00C90143"/>
    <w:rsid w:val="00C9235D"/>
    <w:rsid w:val="00C93236"/>
    <w:rsid w:val="00C948EC"/>
    <w:rsid w:val="00C9701F"/>
    <w:rsid w:val="00CA72E8"/>
    <w:rsid w:val="00CA73EE"/>
    <w:rsid w:val="00CB2B24"/>
    <w:rsid w:val="00CB2F3F"/>
    <w:rsid w:val="00CC4CD1"/>
    <w:rsid w:val="00CD045D"/>
    <w:rsid w:val="00CD0972"/>
    <w:rsid w:val="00CD3662"/>
    <w:rsid w:val="00CD5FCD"/>
    <w:rsid w:val="00CD788A"/>
    <w:rsid w:val="00CE1006"/>
    <w:rsid w:val="00CE3589"/>
    <w:rsid w:val="00CE4B80"/>
    <w:rsid w:val="00CE5F1B"/>
    <w:rsid w:val="00CF061A"/>
    <w:rsid w:val="00CF2EEB"/>
    <w:rsid w:val="00CF4D6B"/>
    <w:rsid w:val="00D0274D"/>
    <w:rsid w:val="00D06AA5"/>
    <w:rsid w:val="00D06CCF"/>
    <w:rsid w:val="00D07A3A"/>
    <w:rsid w:val="00D17832"/>
    <w:rsid w:val="00D20DF6"/>
    <w:rsid w:val="00D218F7"/>
    <w:rsid w:val="00D229F7"/>
    <w:rsid w:val="00D25799"/>
    <w:rsid w:val="00D30B2C"/>
    <w:rsid w:val="00D371E5"/>
    <w:rsid w:val="00D4042A"/>
    <w:rsid w:val="00D40C7D"/>
    <w:rsid w:val="00D42B15"/>
    <w:rsid w:val="00D44937"/>
    <w:rsid w:val="00D51B0A"/>
    <w:rsid w:val="00D5270A"/>
    <w:rsid w:val="00D528D5"/>
    <w:rsid w:val="00D647E2"/>
    <w:rsid w:val="00D71D48"/>
    <w:rsid w:val="00D72568"/>
    <w:rsid w:val="00D842FB"/>
    <w:rsid w:val="00D971C8"/>
    <w:rsid w:val="00DA18C9"/>
    <w:rsid w:val="00DB5FF3"/>
    <w:rsid w:val="00DD1296"/>
    <w:rsid w:val="00DE438A"/>
    <w:rsid w:val="00DE6964"/>
    <w:rsid w:val="00DF2C27"/>
    <w:rsid w:val="00DF2F08"/>
    <w:rsid w:val="00DF5DE1"/>
    <w:rsid w:val="00DF5E88"/>
    <w:rsid w:val="00DF699D"/>
    <w:rsid w:val="00DF6EB9"/>
    <w:rsid w:val="00E0795D"/>
    <w:rsid w:val="00E114CF"/>
    <w:rsid w:val="00E1240E"/>
    <w:rsid w:val="00E13767"/>
    <w:rsid w:val="00E13F22"/>
    <w:rsid w:val="00E16B73"/>
    <w:rsid w:val="00E1741A"/>
    <w:rsid w:val="00E20783"/>
    <w:rsid w:val="00E20D68"/>
    <w:rsid w:val="00E26578"/>
    <w:rsid w:val="00E26D6F"/>
    <w:rsid w:val="00E27B0D"/>
    <w:rsid w:val="00E42CC6"/>
    <w:rsid w:val="00E44A53"/>
    <w:rsid w:val="00E45E9E"/>
    <w:rsid w:val="00E50457"/>
    <w:rsid w:val="00E505DA"/>
    <w:rsid w:val="00E60734"/>
    <w:rsid w:val="00E65CB1"/>
    <w:rsid w:val="00E67432"/>
    <w:rsid w:val="00E70475"/>
    <w:rsid w:val="00E74780"/>
    <w:rsid w:val="00E74CC5"/>
    <w:rsid w:val="00E843CE"/>
    <w:rsid w:val="00E8458E"/>
    <w:rsid w:val="00E904AA"/>
    <w:rsid w:val="00E90759"/>
    <w:rsid w:val="00E96575"/>
    <w:rsid w:val="00EB1E08"/>
    <w:rsid w:val="00EC5AD3"/>
    <w:rsid w:val="00ED29F4"/>
    <w:rsid w:val="00EE790F"/>
    <w:rsid w:val="00F00DCD"/>
    <w:rsid w:val="00F04776"/>
    <w:rsid w:val="00F06321"/>
    <w:rsid w:val="00F0716B"/>
    <w:rsid w:val="00F12067"/>
    <w:rsid w:val="00F12C43"/>
    <w:rsid w:val="00F20552"/>
    <w:rsid w:val="00F21AFA"/>
    <w:rsid w:val="00F22D82"/>
    <w:rsid w:val="00F26574"/>
    <w:rsid w:val="00F36B2F"/>
    <w:rsid w:val="00F37A95"/>
    <w:rsid w:val="00F47772"/>
    <w:rsid w:val="00F61CA7"/>
    <w:rsid w:val="00F636E0"/>
    <w:rsid w:val="00F64277"/>
    <w:rsid w:val="00F71D4A"/>
    <w:rsid w:val="00F877E3"/>
    <w:rsid w:val="00F92782"/>
    <w:rsid w:val="00F94ABB"/>
    <w:rsid w:val="00F94BC0"/>
    <w:rsid w:val="00FB20B8"/>
    <w:rsid w:val="00FB2587"/>
    <w:rsid w:val="00FB62DC"/>
    <w:rsid w:val="00FB701E"/>
    <w:rsid w:val="00FC553F"/>
    <w:rsid w:val="00FC5F75"/>
    <w:rsid w:val="00FC77F6"/>
    <w:rsid w:val="00FD374F"/>
    <w:rsid w:val="00FD4E3D"/>
    <w:rsid w:val="00FD71BE"/>
    <w:rsid w:val="00FE004E"/>
    <w:rsid w:val="00FE3FA9"/>
    <w:rsid w:val="00FF19F1"/>
    <w:rsid w:val="00FF410D"/>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BF668F"/>
  <w15:chartTrackingRefBased/>
  <w15:docId w15:val="{C34B28CC-A84E-4560-BA63-D76D4500E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D4493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C"/>
    </w:rPr>
  </w:style>
  <w:style w:type="paragraph" w:styleId="Heading2">
    <w:name w:val="heading 2"/>
    <w:basedOn w:val="Normal"/>
    <w:next w:val="Normal"/>
    <w:link w:val="Heading2Char"/>
    <w:uiPriority w:val="9"/>
    <w:semiHidden/>
    <w:unhideWhenUsed/>
    <w:qFormat/>
    <w:rsid w:val="005061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D44937"/>
    <w:pPr>
      <w:spacing w:before="100" w:beforeAutospacing="1" w:after="100" w:afterAutospacing="1" w:line="240" w:lineRule="auto"/>
      <w:outlineLvl w:val="2"/>
    </w:pPr>
    <w:rPr>
      <w:rFonts w:ascii="Times New Roman" w:eastAsia="Times New Roman" w:hAnsi="Times New Roman" w:cs="Times New Roman"/>
      <w:b/>
      <w:bCs/>
      <w:sz w:val="27"/>
      <w:szCs w:val="27"/>
      <w:lang w:eastAsia="es-EC"/>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4937"/>
    <w:rPr>
      <w:rFonts w:ascii="Times New Roman" w:eastAsia="Times New Roman" w:hAnsi="Times New Roman" w:cs="Times New Roman"/>
      <w:b/>
      <w:bCs/>
      <w:kern w:val="36"/>
      <w:sz w:val="48"/>
      <w:szCs w:val="48"/>
      <w:lang w:eastAsia="es-EC"/>
    </w:rPr>
  </w:style>
  <w:style w:type="character" w:customStyle="1" w:styleId="Heading3Char">
    <w:name w:val="Heading 3 Char"/>
    <w:basedOn w:val="DefaultParagraphFont"/>
    <w:link w:val="Heading3"/>
    <w:uiPriority w:val="9"/>
    <w:rsid w:val="00D44937"/>
    <w:rPr>
      <w:rFonts w:ascii="Times New Roman" w:eastAsia="Times New Roman" w:hAnsi="Times New Roman" w:cs="Times New Roman"/>
      <w:b/>
      <w:bCs/>
      <w:sz w:val="27"/>
      <w:szCs w:val="27"/>
      <w:lang w:eastAsia="es-EC"/>
    </w:rPr>
  </w:style>
  <w:style w:type="paragraph" w:styleId="NormalWeb">
    <w:name w:val="Normal (Web)"/>
    <w:basedOn w:val="Normal"/>
    <w:uiPriority w:val="99"/>
    <w:unhideWhenUsed/>
    <w:rsid w:val="00D44937"/>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customStyle="1" w:styleId="apple-tab-span">
    <w:name w:val="apple-tab-span"/>
    <w:basedOn w:val="DefaultParagraphFont"/>
    <w:rsid w:val="00D44937"/>
  </w:style>
  <w:style w:type="character" w:styleId="Hyperlink">
    <w:name w:val="Hyperlink"/>
    <w:basedOn w:val="DefaultParagraphFont"/>
    <w:uiPriority w:val="99"/>
    <w:unhideWhenUsed/>
    <w:rsid w:val="00D44937"/>
    <w:rPr>
      <w:color w:val="0000FF"/>
      <w:u w:val="single"/>
    </w:rPr>
  </w:style>
  <w:style w:type="paragraph" w:customStyle="1" w:styleId="NumeroCapitulo">
    <w:name w:val="Numero Capitulo"/>
    <w:basedOn w:val="Normal"/>
    <w:link w:val="NumeroCapituloCar"/>
    <w:autoRedefine/>
    <w:qFormat/>
    <w:rsid w:val="0050614A"/>
    <w:pPr>
      <w:spacing w:after="0" w:line="480" w:lineRule="auto"/>
      <w:jc w:val="center"/>
    </w:pPr>
    <w:rPr>
      <w:rFonts w:ascii="Arial" w:eastAsia="Times New Roman" w:hAnsi="Arial" w:cs="Arial"/>
      <w:b/>
      <w:bCs/>
      <w:color w:val="000000"/>
      <w:sz w:val="40"/>
      <w:szCs w:val="23"/>
      <w:lang w:eastAsia="es-EC"/>
    </w:rPr>
  </w:style>
  <w:style w:type="paragraph" w:styleId="ListParagraph">
    <w:name w:val="List Paragraph"/>
    <w:basedOn w:val="Normal"/>
    <w:uiPriority w:val="34"/>
    <w:qFormat/>
    <w:rsid w:val="00124828"/>
    <w:pPr>
      <w:ind w:left="720"/>
      <w:contextualSpacing/>
    </w:pPr>
  </w:style>
  <w:style w:type="character" w:customStyle="1" w:styleId="NumeroCapituloCar">
    <w:name w:val="Numero Capitulo Car"/>
    <w:basedOn w:val="DefaultParagraphFont"/>
    <w:link w:val="NumeroCapitulo"/>
    <w:rsid w:val="0050614A"/>
    <w:rPr>
      <w:rFonts w:ascii="Arial" w:eastAsia="Times New Roman" w:hAnsi="Arial" w:cs="Arial"/>
      <w:b/>
      <w:bCs/>
      <w:color w:val="000000"/>
      <w:sz w:val="40"/>
      <w:szCs w:val="23"/>
      <w:lang w:eastAsia="es-EC"/>
    </w:rPr>
  </w:style>
  <w:style w:type="paragraph" w:customStyle="1" w:styleId="NombreCapitulo">
    <w:name w:val="Nombre Capitulo"/>
    <w:basedOn w:val="NumeroCapitulo"/>
    <w:link w:val="NombreCapituloCar"/>
    <w:qFormat/>
    <w:rsid w:val="0075426E"/>
    <w:pPr>
      <w:numPr>
        <w:numId w:val="1"/>
      </w:numPr>
      <w:jc w:val="left"/>
    </w:pPr>
    <w:rPr>
      <w:sz w:val="32"/>
      <w:szCs w:val="32"/>
    </w:rPr>
  </w:style>
  <w:style w:type="paragraph" w:customStyle="1" w:styleId="Subtitulocapitulo">
    <w:name w:val="Subtitulo capitulo"/>
    <w:basedOn w:val="NombreCapitulo"/>
    <w:link w:val="SubtitulocapituloCar"/>
    <w:qFormat/>
    <w:rsid w:val="006F70AC"/>
    <w:pPr>
      <w:numPr>
        <w:ilvl w:val="1"/>
      </w:numPr>
    </w:pPr>
    <w:rPr>
      <w:sz w:val="28"/>
      <w:szCs w:val="28"/>
    </w:rPr>
  </w:style>
  <w:style w:type="character" w:customStyle="1" w:styleId="NombreCapituloCar">
    <w:name w:val="Nombre Capitulo Car"/>
    <w:basedOn w:val="NumeroCapituloCar"/>
    <w:link w:val="NombreCapitulo"/>
    <w:rsid w:val="0075426E"/>
    <w:rPr>
      <w:rFonts w:ascii="Arial" w:eastAsia="Times New Roman" w:hAnsi="Arial" w:cs="Arial"/>
      <w:b/>
      <w:bCs/>
      <w:color w:val="000000"/>
      <w:sz w:val="32"/>
      <w:szCs w:val="32"/>
      <w:lang w:eastAsia="es-EC"/>
    </w:rPr>
  </w:style>
  <w:style w:type="paragraph" w:customStyle="1" w:styleId="Texto">
    <w:name w:val="Texto"/>
    <w:basedOn w:val="Normal"/>
    <w:link w:val="TextoCar"/>
    <w:qFormat/>
    <w:rsid w:val="003A6C87"/>
    <w:pPr>
      <w:spacing w:after="0" w:line="480" w:lineRule="auto"/>
      <w:ind w:left="825"/>
      <w:jc w:val="both"/>
    </w:pPr>
    <w:rPr>
      <w:rFonts w:ascii="Arial" w:eastAsia="Times New Roman" w:hAnsi="Arial" w:cs="Arial"/>
      <w:sz w:val="24"/>
      <w:szCs w:val="24"/>
      <w:lang w:eastAsia="es-EC"/>
    </w:rPr>
  </w:style>
  <w:style w:type="character" w:customStyle="1" w:styleId="SubtitulocapituloCar">
    <w:name w:val="Subtitulo capitulo Car"/>
    <w:basedOn w:val="NombreCapituloCar"/>
    <w:link w:val="Subtitulocapitulo"/>
    <w:rsid w:val="006F70AC"/>
    <w:rPr>
      <w:rFonts w:ascii="Arial" w:eastAsia="Times New Roman" w:hAnsi="Arial" w:cs="Arial"/>
      <w:b/>
      <w:bCs/>
      <w:color w:val="000000"/>
      <w:sz w:val="28"/>
      <w:szCs w:val="28"/>
      <w:lang w:eastAsia="es-EC"/>
    </w:rPr>
  </w:style>
  <w:style w:type="paragraph" w:styleId="TOC3">
    <w:name w:val="toc 3"/>
    <w:basedOn w:val="Normal"/>
    <w:next w:val="Normal"/>
    <w:autoRedefine/>
    <w:uiPriority w:val="39"/>
    <w:unhideWhenUsed/>
    <w:rsid w:val="00416F34"/>
    <w:pPr>
      <w:spacing w:after="100"/>
      <w:ind w:left="440"/>
    </w:pPr>
  </w:style>
  <w:style w:type="character" w:customStyle="1" w:styleId="TextoCar">
    <w:name w:val="Texto Car"/>
    <w:basedOn w:val="DefaultParagraphFont"/>
    <w:link w:val="Texto"/>
    <w:rsid w:val="003A6C87"/>
    <w:rPr>
      <w:rFonts w:ascii="Arial" w:eastAsia="Times New Roman" w:hAnsi="Arial" w:cs="Arial"/>
      <w:sz w:val="24"/>
      <w:szCs w:val="24"/>
      <w:lang w:eastAsia="es-EC"/>
    </w:rPr>
  </w:style>
  <w:style w:type="paragraph" w:styleId="TOC1">
    <w:name w:val="toc 1"/>
    <w:basedOn w:val="Normal"/>
    <w:next w:val="Normal"/>
    <w:autoRedefine/>
    <w:uiPriority w:val="39"/>
    <w:unhideWhenUsed/>
    <w:rsid w:val="00416F34"/>
    <w:pPr>
      <w:spacing w:after="100"/>
    </w:pPr>
  </w:style>
  <w:style w:type="character" w:customStyle="1" w:styleId="Heading2Char">
    <w:name w:val="Heading 2 Char"/>
    <w:basedOn w:val="DefaultParagraphFont"/>
    <w:link w:val="Heading2"/>
    <w:uiPriority w:val="9"/>
    <w:semiHidden/>
    <w:rsid w:val="0050614A"/>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50614A"/>
    <w:pPr>
      <w:spacing w:after="100"/>
      <w:ind w:left="220"/>
    </w:pPr>
  </w:style>
  <w:style w:type="paragraph" w:styleId="EndnoteText">
    <w:name w:val="endnote text"/>
    <w:basedOn w:val="Normal"/>
    <w:link w:val="EndnoteTextChar"/>
    <w:uiPriority w:val="99"/>
    <w:semiHidden/>
    <w:unhideWhenUsed/>
    <w:rsid w:val="009A63C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A63C4"/>
    <w:rPr>
      <w:sz w:val="20"/>
      <w:szCs w:val="20"/>
    </w:rPr>
  </w:style>
  <w:style w:type="character" w:styleId="EndnoteReference">
    <w:name w:val="endnote reference"/>
    <w:basedOn w:val="DefaultParagraphFont"/>
    <w:uiPriority w:val="99"/>
    <w:semiHidden/>
    <w:unhideWhenUsed/>
    <w:rsid w:val="009A63C4"/>
    <w:rPr>
      <w:vertAlign w:val="superscript"/>
    </w:rPr>
  </w:style>
  <w:style w:type="paragraph" w:styleId="Bibliography">
    <w:name w:val="Bibliography"/>
    <w:basedOn w:val="Normal"/>
    <w:next w:val="Normal"/>
    <w:uiPriority w:val="37"/>
    <w:unhideWhenUsed/>
    <w:rsid w:val="00483F3F"/>
  </w:style>
  <w:style w:type="paragraph" w:styleId="Header">
    <w:name w:val="header"/>
    <w:basedOn w:val="Normal"/>
    <w:link w:val="HeaderChar"/>
    <w:uiPriority w:val="99"/>
    <w:unhideWhenUsed/>
    <w:rsid w:val="002444D6"/>
    <w:pPr>
      <w:tabs>
        <w:tab w:val="center" w:pos="4252"/>
        <w:tab w:val="right" w:pos="8504"/>
      </w:tabs>
      <w:spacing w:after="0" w:line="240" w:lineRule="auto"/>
    </w:pPr>
  </w:style>
  <w:style w:type="character" w:customStyle="1" w:styleId="HeaderChar">
    <w:name w:val="Header Char"/>
    <w:basedOn w:val="DefaultParagraphFont"/>
    <w:link w:val="Header"/>
    <w:uiPriority w:val="99"/>
    <w:rsid w:val="002444D6"/>
  </w:style>
  <w:style w:type="paragraph" w:styleId="Footer">
    <w:name w:val="footer"/>
    <w:basedOn w:val="Normal"/>
    <w:link w:val="FooterChar"/>
    <w:uiPriority w:val="99"/>
    <w:unhideWhenUsed/>
    <w:rsid w:val="002444D6"/>
    <w:pPr>
      <w:tabs>
        <w:tab w:val="center" w:pos="4252"/>
        <w:tab w:val="right" w:pos="8504"/>
      </w:tabs>
      <w:spacing w:after="0" w:line="240" w:lineRule="auto"/>
    </w:pPr>
  </w:style>
  <w:style w:type="character" w:customStyle="1" w:styleId="FooterChar">
    <w:name w:val="Footer Char"/>
    <w:basedOn w:val="DefaultParagraphFont"/>
    <w:link w:val="Footer"/>
    <w:uiPriority w:val="99"/>
    <w:rsid w:val="002444D6"/>
  </w:style>
  <w:style w:type="character" w:styleId="CommentReference">
    <w:name w:val="annotation reference"/>
    <w:basedOn w:val="DefaultParagraphFont"/>
    <w:uiPriority w:val="99"/>
    <w:semiHidden/>
    <w:unhideWhenUsed/>
    <w:rsid w:val="00374B0C"/>
    <w:rPr>
      <w:sz w:val="16"/>
      <w:szCs w:val="16"/>
    </w:rPr>
  </w:style>
  <w:style w:type="paragraph" w:styleId="CommentText">
    <w:name w:val="annotation text"/>
    <w:basedOn w:val="Normal"/>
    <w:link w:val="CommentTextChar"/>
    <w:uiPriority w:val="99"/>
    <w:semiHidden/>
    <w:unhideWhenUsed/>
    <w:rsid w:val="00374B0C"/>
    <w:pPr>
      <w:spacing w:line="240" w:lineRule="auto"/>
    </w:pPr>
    <w:rPr>
      <w:sz w:val="20"/>
      <w:szCs w:val="20"/>
    </w:rPr>
  </w:style>
  <w:style w:type="character" w:customStyle="1" w:styleId="CommentTextChar">
    <w:name w:val="Comment Text Char"/>
    <w:basedOn w:val="DefaultParagraphFont"/>
    <w:link w:val="CommentText"/>
    <w:uiPriority w:val="99"/>
    <w:semiHidden/>
    <w:rsid w:val="00374B0C"/>
    <w:rPr>
      <w:sz w:val="20"/>
      <w:szCs w:val="20"/>
    </w:rPr>
  </w:style>
  <w:style w:type="paragraph" w:styleId="CommentSubject">
    <w:name w:val="annotation subject"/>
    <w:basedOn w:val="CommentText"/>
    <w:next w:val="CommentText"/>
    <w:link w:val="CommentSubjectChar"/>
    <w:uiPriority w:val="99"/>
    <w:semiHidden/>
    <w:unhideWhenUsed/>
    <w:rsid w:val="00374B0C"/>
    <w:rPr>
      <w:b/>
      <w:bCs/>
    </w:rPr>
  </w:style>
  <w:style w:type="character" w:customStyle="1" w:styleId="CommentSubjectChar">
    <w:name w:val="Comment Subject Char"/>
    <w:basedOn w:val="CommentTextChar"/>
    <w:link w:val="CommentSubject"/>
    <w:uiPriority w:val="99"/>
    <w:semiHidden/>
    <w:rsid w:val="00374B0C"/>
    <w:rPr>
      <w:b/>
      <w:bCs/>
      <w:sz w:val="20"/>
      <w:szCs w:val="20"/>
    </w:rPr>
  </w:style>
  <w:style w:type="paragraph" w:styleId="BalloonText">
    <w:name w:val="Balloon Text"/>
    <w:basedOn w:val="Normal"/>
    <w:link w:val="BalloonTextChar"/>
    <w:uiPriority w:val="99"/>
    <w:semiHidden/>
    <w:unhideWhenUsed/>
    <w:rsid w:val="00374B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4B0C"/>
    <w:rPr>
      <w:rFonts w:ascii="Segoe UI" w:hAnsi="Segoe UI" w:cs="Segoe UI"/>
      <w:sz w:val="18"/>
      <w:szCs w:val="18"/>
    </w:rPr>
  </w:style>
  <w:style w:type="paragraph" w:styleId="Caption">
    <w:name w:val="caption"/>
    <w:basedOn w:val="Normal"/>
    <w:next w:val="Normal"/>
    <w:uiPriority w:val="35"/>
    <w:unhideWhenUsed/>
    <w:qFormat/>
    <w:rsid w:val="009833C9"/>
    <w:pPr>
      <w:spacing w:after="200" w:line="240" w:lineRule="auto"/>
    </w:pPr>
    <w:rPr>
      <w:i/>
      <w:iCs/>
      <w:color w:val="44546A" w:themeColor="text2"/>
      <w:sz w:val="18"/>
      <w:szCs w:val="18"/>
    </w:rPr>
  </w:style>
  <w:style w:type="table" w:styleId="TableGrid">
    <w:name w:val="Table Grid"/>
    <w:basedOn w:val="TableNormal"/>
    <w:uiPriority w:val="39"/>
    <w:rsid w:val="001F43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A07B8"/>
    <w:pPr>
      <w:spacing w:after="0" w:line="240" w:lineRule="auto"/>
    </w:pPr>
  </w:style>
  <w:style w:type="table" w:styleId="PlainTable1">
    <w:name w:val="Plain Table 1"/>
    <w:basedOn w:val="TableNormal"/>
    <w:uiPriority w:val="41"/>
    <w:rsid w:val="007662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8F730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8F02B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8F02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128804">
      <w:bodyDiv w:val="1"/>
      <w:marLeft w:val="0"/>
      <w:marRight w:val="0"/>
      <w:marTop w:val="0"/>
      <w:marBottom w:val="0"/>
      <w:divBdr>
        <w:top w:val="none" w:sz="0" w:space="0" w:color="auto"/>
        <w:left w:val="none" w:sz="0" w:space="0" w:color="auto"/>
        <w:bottom w:val="none" w:sz="0" w:space="0" w:color="auto"/>
        <w:right w:val="none" w:sz="0" w:space="0" w:color="auto"/>
      </w:divBdr>
    </w:div>
    <w:div w:id="151918678">
      <w:bodyDiv w:val="1"/>
      <w:marLeft w:val="0"/>
      <w:marRight w:val="0"/>
      <w:marTop w:val="0"/>
      <w:marBottom w:val="0"/>
      <w:divBdr>
        <w:top w:val="none" w:sz="0" w:space="0" w:color="auto"/>
        <w:left w:val="none" w:sz="0" w:space="0" w:color="auto"/>
        <w:bottom w:val="none" w:sz="0" w:space="0" w:color="auto"/>
        <w:right w:val="none" w:sz="0" w:space="0" w:color="auto"/>
      </w:divBdr>
    </w:div>
    <w:div w:id="175383819">
      <w:bodyDiv w:val="1"/>
      <w:marLeft w:val="0"/>
      <w:marRight w:val="0"/>
      <w:marTop w:val="0"/>
      <w:marBottom w:val="0"/>
      <w:divBdr>
        <w:top w:val="none" w:sz="0" w:space="0" w:color="auto"/>
        <w:left w:val="none" w:sz="0" w:space="0" w:color="auto"/>
        <w:bottom w:val="none" w:sz="0" w:space="0" w:color="auto"/>
        <w:right w:val="none" w:sz="0" w:space="0" w:color="auto"/>
      </w:divBdr>
    </w:div>
    <w:div w:id="191724754">
      <w:bodyDiv w:val="1"/>
      <w:marLeft w:val="0"/>
      <w:marRight w:val="0"/>
      <w:marTop w:val="0"/>
      <w:marBottom w:val="0"/>
      <w:divBdr>
        <w:top w:val="none" w:sz="0" w:space="0" w:color="auto"/>
        <w:left w:val="none" w:sz="0" w:space="0" w:color="auto"/>
        <w:bottom w:val="none" w:sz="0" w:space="0" w:color="auto"/>
        <w:right w:val="none" w:sz="0" w:space="0" w:color="auto"/>
      </w:divBdr>
    </w:div>
    <w:div w:id="192039254">
      <w:bodyDiv w:val="1"/>
      <w:marLeft w:val="0"/>
      <w:marRight w:val="0"/>
      <w:marTop w:val="0"/>
      <w:marBottom w:val="0"/>
      <w:divBdr>
        <w:top w:val="none" w:sz="0" w:space="0" w:color="auto"/>
        <w:left w:val="none" w:sz="0" w:space="0" w:color="auto"/>
        <w:bottom w:val="none" w:sz="0" w:space="0" w:color="auto"/>
        <w:right w:val="none" w:sz="0" w:space="0" w:color="auto"/>
      </w:divBdr>
    </w:div>
    <w:div w:id="218517358">
      <w:bodyDiv w:val="1"/>
      <w:marLeft w:val="0"/>
      <w:marRight w:val="0"/>
      <w:marTop w:val="0"/>
      <w:marBottom w:val="0"/>
      <w:divBdr>
        <w:top w:val="none" w:sz="0" w:space="0" w:color="auto"/>
        <w:left w:val="none" w:sz="0" w:space="0" w:color="auto"/>
        <w:bottom w:val="none" w:sz="0" w:space="0" w:color="auto"/>
        <w:right w:val="none" w:sz="0" w:space="0" w:color="auto"/>
      </w:divBdr>
      <w:divsChild>
        <w:div w:id="484513988">
          <w:marLeft w:val="0"/>
          <w:marRight w:val="0"/>
          <w:marTop w:val="0"/>
          <w:marBottom w:val="0"/>
          <w:divBdr>
            <w:top w:val="none" w:sz="0" w:space="0" w:color="auto"/>
            <w:left w:val="none" w:sz="0" w:space="0" w:color="auto"/>
            <w:bottom w:val="none" w:sz="0" w:space="0" w:color="auto"/>
            <w:right w:val="none" w:sz="0" w:space="0" w:color="auto"/>
          </w:divBdr>
        </w:div>
        <w:div w:id="962925375">
          <w:marLeft w:val="0"/>
          <w:marRight w:val="0"/>
          <w:marTop w:val="0"/>
          <w:marBottom w:val="0"/>
          <w:divBdr>
            <w:top w:val="none" w:sz="0" w:space="0" w:color="auto"/>
            <w:left w:val="none" w:sz="0" w:space="0" w:color="auto"/>
            <w:bottom w:val="none" w:sz="0" w:space="0" w:color="auto"/>
            <w:right w:val="none" w:sz="0" w:space="0" w:color="auto"/>
          </w:divBdr>
        </w:div>
        <w:div w:id="1705321">
          <w:marLeft w:val="0"/>
          <w:marRight w:val="0"/>
          <w:marTop w:val="0"/>
          <w:marBottom w:val="0"/>
          <w:divBdr>
            <w:top w:val="none" w:sz="0" w:space="0" w:color="auto"/>
            <w:left w:val="none" w:sz="0" w:space="0" w:color="auto"/>
            <w:bottom w:val="none" w:sz="0" w:space="0" w:color="auto"/>
            <w:right w:val="none" w:sz="0" w:space="0" w:color="auto"/>
          </w:divBdr>
        </w:div>
        <w:div w:id="1069352582">
          <w:marLeft w:val="0"/>
          <w:marRight w:val="0"/>
          <w:marTop w:val="0"/>
          <w:marBottom w:val="0"/>
          <w:divBdr>
            <w:top w:val="none" w:sz="0" w:space="0" w:color="auto"/>
            <w:left w:val="none" w:sz="0" w:space="0" w:color="auto"/>
            <w:bottom w:val="none" w:sz="0" w:space="0" w:color="auto"/>
            <w:right w:val="none" w:sz="0" w:space="0" w:color="auto"/>
          </w:divBdr>
        </w:div>
        <w:div w:id="42143940">
          <w:marLeft w:val="0"/>
          <w:marRight w:val="0"/>
          <w:marTop w:val="0"/>
          <w:marBottom w:val="0"/>
          <w:divBdr>
            <w:top w:val="none" w:sz="0" w:space="0" w:color="auto"/>
            <w:left w:val="none" w:sz="0" w:space="0" w:color="auto"/>
            <w:bottom w:val="none" w:sz="0" w:space="0" w:color="auto"/>
            <w:right w:val="none" w:sz="0" w:space="0" w:color="auto"/>
          </w:divBdr>
        </w:div>
        <w:div w:id="1035929527">
          <w:marLeft w:val="0"/>
          <w:marRight w:val="0"/>
          <w:marTop w:val="0"/>
          <w:marBottom w:val="0"/>
          <w:divBdr>
            <w:top w:val="none" w:sz="0" w:space="0" w:color="auto"/>
            <w:left w:val="none" w:sz="0" w:space="0" w:color="auto"/>
            <w:bottom w:val="none" w:sz="0" w:space="0" w:color="auto"/>
            <w:right w:val="none" w:sz="0" w:space="0" w:color="auto"/>
          </w:divBdr>
        </w:div>
        <w:div w:id="1184979378">
          <w:marLeft w:val="0"/>
          <w:marRight w:val="0"/>
          <w:marTop w:val="0"/>
          <w:marBottom w:val="0"/>
          <w:divBdr>
            <w:top w:val="none" w:sz="0" w:space="0" w:color="auto"/>
            <w:left w:val="none" w:sz="0" w:space="0" w:color="auto"/>
            <w:bottom w:val="none" w:sz="0" w:space="0" w:color="auto"/>
            <w:right w:val="none" w:sz="0" w:space="0" w:color="auto"/>
          </w:divBdr>
        </w:div>
        <w:div w:id="120349907">
          <w:marLeft w:val="0"/>
          <w:marRight w:val="0"/>
          <w:marTop w:val="0"/>
          <w:marBottom w:val="0"/>
          <w:divBdr>
            <w:top w:val="none" w:sz="0" w:space="0" w:color="auto"/>
            <w:left w:val="none" w:sz="0" w:space="0" w:color="auto"/>
            <w:bottom w:val="none" w:sz="0" w:space="0" w:color="auto"/>
            <w:right w:val="none" w:sz="0" w:space="0" w:color="auto"/>
          </w:divBdr>
        </w:div>
        <w:div w:id="1072461622">
          <w:marLeft w:val="0"/>
          <w:marRight w:val="0"/>
          <w:marTop w:val="0"/>
          <w:marBottom w:val="0"/>
          <w:divBdr>
            <w:top w:val="none" w:sz="0" w:space="0" w:color="auto"/>
            <w:left w:val="none" w:sz="0" w:space="0" w:color="auto"/>
            <w:bottom w:val="none" w:sz="0" w:space="0" w:color="auto"/>
            <w:right w:val="none" w:sz="0" w:space="0" w:color="auto"/>
          </w:divBdr>
        </w:div>
        <w:div w:id="1939630884">
          <w:marLeft w:val="0"/>
          <w:marRight w:val="0"/>
          <w:marTop w:val="0"/>
          <w:marBottom w:val="0"/>
          <w:divBdr>
            <w:top w:val="none" w:sz="0" w:space="0" w:color="auto"/>
            <w:left w:val="none" w:sz="0" w:space="0" w:color="auto"/>
            <w:bottom w:val="none" w:sz="0" w:space="0" w:color="auto"/>
            <w:right w:val="none" w:sz="0" w:space="0" w:color="auto"/>
          </w:divBdr>
        </w:div>
        <w:div w:id="100298426">
          <w:marLeft w:val="0"/>
          <w:marRight w:val="0"/>
          <w:marTop w:val="0"/>
          <w:marBottom w:val="0"/>
          <w:divBdr>
            <w:top w:val="none" w:sz="0" w:space="0" w:color="auto"/>
            <w:left w:val="none" w:sz="0" w:space="0" w:color="auto"/>
            <w:bottom w:val="none" w:sz="0" w:space="0" w:color="auto"/>
            <w:right w:val="none" w:sz="0" w:space="0" w:color="auto"/>
          </w:divBdr>
        </w:div>
        <w:div w:id="1094016824">
          <w:marLeft w:val="0"/>
          <w:marRight w:val="0"/>
          <w:marTop w:val="0"/>
          <w:marBottom w:val="0"/>
          <w:divBdr>
            <w:top w:val="none" w:sz="0" w:space="0" w:color="auto"/>
            <w:left w:val="none" w:sz="0" w:space="0" w:color="auto"/>
            <w:bottom w:val="none" w:sz="0" w:space="0" w:color="auto"/>
            <w:right w:val="none" w:sz="0" w:space="0" w:color="auto"/>
          </w:divBdr>
        </w:div>
        <w:div w:id="2034456409">
          <w:marLeft w:val="0"/>
          <w:marRight w:val="0"/>
          <w:marTop w:val="0"/>
          <w:marBottom w:val="0"/>
          <w:divBdr>
            <w:top w:val="none" w:sz="0" w:space="0" w:color="auto"/>
            <w:left w:val="none" w:sz="0" w:space="0" w:color="auto"/>
            <w:bottom w:val="none" w:sz="0" w:space="0" w:color="auto"/>
            <w:right w:val="none" w:sz="0" w:space="0" w:color="auto"/>
          </w:divBdr>
        </w:div>
      </w:divsChild>
    </w:div>
    <w:div w:id="219557674">
      <w:bodyDiv w:val="1"/>
      <w:marLeft w:val="0"/>
      <w:marRight w:val="0"/>
      <w:marTop w:val="0"/>
      <w:marBottom w:val="0"/>
      <w:divBdr>
        <w:top w:val="none" w:sz="0" w:space="0" w:color="auto"/>
        <w:left w:val="none" w:sz="0" w:space="0" w:color="auto"/>
        <w:bottom w:val="none" w:sz="0" w:space="0" w:color="auto"/>
        <w:right w:val="none" w:sz="0" w:space="0" w:color="auto"/>
      </w:divBdr>
    </w:div>
    <w:div w:id="257567062">
      <w:bodyDiv w:val="1"/>
      <w:marLeft w:val="0"/>
      <w:marRight w:val="0"/>
      <w:marTop w:val="0"/>
      <w:marBottom w:val="0"/>
      <w:divBdr>
        <w:top w:val="none" w:sz="0" w:space="0" w:color="auto"/>
        <w:left w:val="none" w:sz="0" w:space="0" w:color="auto"/>
        <w:bottom w:val="none" w:sz="0" w:space="0" w:color="auto"/>
        <w:right w:val="none" w:sz="0" w:space="0" w:color="auto"/>
      </w:divBdr>
    </w:div>
    <w:div w:id="281233636">
      <w:bodyDiv w:val="1"/>
      <w:marLeft w:val="0"/>
      <w:marRight w:val="0"/>
      <w:marTop w:val="0"/>
      <w:marBottom w:val="0"/>
      <w:divBdr>
        <w:top w:val="none" w:sz="0" w:space="0" w:color="auto"/>
        <w:left w:val="none" w:sz="0" w:space="0" w:color="auto"/>
        <w:bottom w:val="none" w:sz="0" w:space="0" w:color="auto"/>
        <w:right w:val="none" w:sz="0" w:space="0" w:color="auto"/>
      </w:divBdr>
    </w:div>
    <w:div w:id="293290283">
      <w:bodyDiv w:val="1"/>
      <w:marLeft w:val="0"/>
      <w:marRight w:val="0"/>
      <w:marTop w:val="0"/>
      <w:marBottom w:val="0"/>
      <w:divBdr>
        <w:top w:val="none" w:sz="0" w:space="0" w:color="auto"/>
        <w:left w:val="none" w:sz="0" w:space="0" w:color="auto"/>
        <w:bottom w:val="none" w:sz="0" w:space="0" w:color="auto"/>
        <w:right w:val="none" w:sz="0" w:space="0" w:color="auto"/>
      </w:divBdr>
    </w:div>
    <w:div w:id="392970564">
      <w:bodyDiv w:val="1"/>
      <w:marLeft w:val="0"/>
      <w:marRight w:val="0"/>
      <w:marTop w:val="0"/>
      <w:marBottom w:val="0"/>
      <w:divBdr>
        <w:top w:val="none" w:sz="0" w:space="0" w:color="auto"/>
        <w:left w:val="none" w:sz="0" w:space="0" w:color="auto"/>
        <w:bottom w:val="none" w:sz="0" w:space="0" w:color="auto"/>
        <w:right w:val="none" w:sz="0" w:space="0" w:color="auto"/>
      </w:divBdr>
    </w:div>
    <w:div w:id="531302744">
      <w:bodyDiv w:val="1"/>
      <w:marLeft w:val="0"/>
      <w:marRight w:val="0"/>
      <w:marTop w:val="0"/>
      <w:marBottom w:val="0"/>
      <w:divBdr>
        <w:top w:val="none" w:sz="0" w:space="0" w:color="auto"/>
        <w:left w:val="none" w:sz="0" w:space="0" w:color="auto"/>
        <w:bottom w:val="none" w:sz="0" w:space="0" w:color="auto"/>
        <w:right w:val="none" w:sz="0" w:space="0" w:color="auto"/>
      </w:divBdr>
    </w:div>
    <w:div w:id="535042454">
      <w:bodyDiv w:val="1"/>
      <w:marLeft w:val="0"/>
      <w:marRight w:val="0"/>
      <w:marTop w:val="0"/>
      <w:marBottom w:val="0"/>
      <w:divBdr>
        <w:top w:val="none" w:sz="0" w:space="0" w:color="auto"/>
        <w:left w:val="none" w:sz="0" w:space="0" w:color="auto"/>
        <w:bottom w:val="none" w:sz="0" w:space="0" w:color="auto"/>
        <w:right w:val="none" w:sz="0" w:space="0" w:color="auto"/>
      </w:divBdr>
    </w:div>
    <w:div w:id="551891838">
      <w:bodyDiv w:val="1"/>
      <w:marLeft w:val="0"/>
      <w:marRight w:val="0"/>
      <w:marTop w:val="0"/>
      <w:marBottom w:val="0"/>
      <w:divBdr>
        <w:top w:val="none" w:sz="0" w:space="0" w:color="auto"/>
        <w:left w:val="none" w:sz="0" w:space="0" w:color="auto"/>
        <w:bottom w:val="none" w:sz="0" w:space="0" w:color="auto"/>
        <w:right w:val="none" w:sz="0" w:space="0" w:color="auto"/>
      </w:divBdr>
    </w:div>
    <w:div w:id="557133484">
      <w:bodyDiv w:val="1"/>
      <w:marLeft w:val="0"/>
      <w:marRight w:val="0"/>
      <w:marTop w:val="0"/>
      <w:marBottom w:val="0"/>
      <w:divBdr>
        <w:top w:val="none" w:sz="0" w:space="0" w:color="auto"/>
        <w:left w:val="none" w:sz="0" w:space="0" w:color="auto"/>
        <w:bottom w:val="none" w:sz="0" w:space="0" w:color="auto"/>
        <w:right w:val="none" w:sz="0" w:space="0" w:color="auto"/>
      </w:divBdr>
    </w:div>
    <w:div w:id="595091191">
      <w:bodyDiv w:val="1"/>
      <w:marLeft w:val="0"/>
      <w:marRight w:val="0"/>
      <w:marTop w:val="0"/>
      <w:marBottom w:val="0"/>
      <w:divBdr>
        <w:top w:val="none" w:sz="0" w:space="0" w:color="auto"/>
        <w:left w:val="none" w:sz="0" w:space="0" w:color="auto"/>
        <w:bottom w:val="none" w:sz="0" w:space="0" w:color="auto"/>
        <w:right w:val="none" w:sz="0" w:space="0" w:color="auto"/>
      </w:divBdr>
    </w:div>
    <w:div w:id="622073608">
      <w:bodyDiv w:val="1"/>
      <w:marLeft w:val="0"/>
      <w:marRight w:val="0"/>
      <w:marTop w:val="0"/>
      <w:marBottom w:val="0"/>
      <w:divBdr>
        <w:top w:val="none" w:sz="0" w:space="0" w:color="auto"/>
        <w:left w:val="none" w:sz="0" w:space="0" w:color="auto"/>
        <w:bottom w:val="none" w:sz="0" w:space="0" w:color="auto"/>
        <w:right w:val="none" w:sz="0" w:space="0" w:color="auto"/>
      </w:divBdr>
    </w:div>
    <w:div w:id="655842056">
      <w:bodyDiv w:val="1"/>
      <w:marLeft w:val="0"/>
      <w:marRight w:val="0"/>
      <w:marTop w:val="0"/>
      <w:marBottom w:val="0"/>
      <w:divBdr>
        <w:top w:val="none" w:sz="0" w:space="0" w:color="auto"/>
        <w:left w:val="none" w:sz="0" w:space="0" w:color="auto"/>
        <w:bottom w:val="none" w:sz="0" w:space="0" w:color="auto"/>
        <w:right w:val="none" w:sz="0" w:space="0" w:color="auto"/>
      </w:divBdr>
    </w:div>
    <w:div w:id="665518679">
      <w:bodyDiv w:val="1"/>
      <w:marLeft w:val="0"/>
      <w:marRight w:val="0"/>
      <w:marTop w:val="0"/>
      <w:marBottom w:val="0"/>
      <w:divBdr>
        <w:top w:val="none" w:sz="0" w:space="0" w:color="auto"/>
        <w:left w:val="none" w:sz="0" w:space="0" w:color="auto"/>
        <w:bottom w:val="none" w:sz="0" w:space="0" w:color="auto"/>
        <w:right w:val="none" w:sz="0" w:space="0" w:color="auto"/>
      </w:divBdr>
    </w:div>
    <w:div w:id="723717925">
      <w:bodyDiv w:val="1"/>
      <w:marLeft w:val="0"/>
      <w:marRight w:val="0"/>
      <w:marTop w:val="0"/>
      <w:marBottom w:val="0"/>
      <w:divBdr>
        <w:top w:val="none" w:sz="0" w:space="0" w:color="auto"/>
        <w:left w:val="none" w:sz="0" w:space="0" w:color="auto"/>
        <w:bottom w:val="none" w:sz="0" w:space="0" w:color="auto"/>
        <w:right w:val="none" w:sz="0" w:space="0" w:color="auto"/>
      </w:divBdr>
    </w:div>
    <w:div w:id="732968374">
      <w:bodyDiv w:val="1"/>
      <w:marLeft w:val="0"/>
      <w:marRight w:val="0"/>
      <w:marTop w:val="0"/>
      <w:marBottom w:val="0"/>
      <w:divBdr>
        <w:top w:val="none" w:sz="0" w:space="0" w:color="auto"/>
        <w:left w:val="none" w:sz="0" w:space="0" w:color="auto"/>
        <w:bottom w:val="none" w:sz="0" w:space="0" w:color="auto"/>
        <w:right w:val="none" w:sz="0" w:space="0" w:color="auto"/>
      </w:divBdr>
      <w:divsChild>
        <w:div w:id="1705784788">
          <w:marLeft w:val="0"/>
          <w:marRight w:val="0"/>
          <w:marTop w:val="0"/>
          <w:marBottom w:val="0"/>
          <w:divBdr>
            <w:top w:val="none" w:sz="0" w:space="0" w:color="auto"/>
            <w:left w:val="none" w:sz="0" w:space="0" w:color="auto"/>
            <w:bottom w:val="none" w:sz="0" w:space="0" w:color="auto"/>
            <w:right w:val="none" w:sz="0" w:space="0" w:color="auto"/>
          </w:divBdr>
          <w:divsChild>
            <w:div w:id="1519663010">
              <w:marLeft w:val="0"/>
              <w:marRight w:val="0"/>
              <w:marTop w:val="0"/>
              <w:marBottom w:val="0"/>
              <w:divBdr>
                <w:top w:val="none" w:sz="0" w:space="0" w:color="auto"/>
                <w:left w:val="none" w:sz="0" w:space="0" w:color="auto"/>
                <w:bottom w:val="none" w:sz="0" w:space="0" w:color="auto"/>
                <w:right w:val="none" w:sz="0" w:space="0" w:color="auto"/>
              </w:divBdr>
              <w:divsChild>
                <w:div w:id="741294083">
                  <w:marLeft w:val="0"/>
                  <w:marRight w:val="0"/>
                  <w:marTop w:val="0"/>
                  <w:marBottom w:val="0"/>
                  <w:divBdr>
                    <w:top w:val="none" w:sz="0" w:space="0" w:color="auto"/>
                    <w:left w:val="none" w:sz="0" w:space="0" w:color="auto"/>
                    <w:bottom w:val="none" w:sz="0" w:space="0" w:color="auto"/>
                    <w:right w:val="none" w:sz="0" w:space="0" w:color="auto"/>
                  </w:divBdr>
                  <w:divsChild>
                    <w:div w:id="1173909842">
                      <w:marLeft w:val="0"/>
                      <w:marRight w:val="0"/>
                      <w:marTop w:val="0"/>
                      <w:marBottom w:val="0"/>
                      <w:divBdr>
                        <w:top w:val="none" w:sz="0" w:space="0" w:color="auto"/>
                        <w:left w:val="none" w:sz="0" w:space="0" w:color="auto"/>
                        <w:bottom w:val="none" w:sz="0" w:space="0" w:color="auto"/>
                        <w:right w:val="none" w:sz="0" w:space="0" w:color="auto"/>
                      </w:divBdr>
                      <w:divsChild>
                        <w:div w:id="787355073">
                          <w:marLeft w:val="0"/>
                          <w:marRight w:val="0"/>
                          <w:marTop w:val="0"/>
                          <w:marBottom w:val="0"/>
                          <w:divBdr>
                            <w:top w:val="none" w:sz="0" w:space="0" w:color="auto"/>
                            <w:left w:val="none" w:sz="0" w:space="0" w:color="auto"/>
                            <w:bottom w:val="none" w:sz="0" w:space="0" w:color="auto"/>
                            <w:right w:val="none" w:sz="0" w:space="0" w:color="auto"/>
                          </w:divBdr>
                          <w:divsChild>
                            <w:div w:id="396248839">
                              <w:marLeft w:val="0"/>
                              <w:marRight w:val="0"/>
                              <w:marTop w:val="0"/>
                              <w:marBottom w:val="0"/>
                              <w:divBdr>
                                <w:top w:val="none" w:sz="0" w:space="0" w:color="auto"/>
                                <w:left w:val="none" w:sz="0" w:space="0" w:color="auto"/>
                                <w:bottom w:val="none" w:sz="0" w:space="0" w:color="auto"/>
                                <w:right w:val="none" w:sz="0" w:space="0" w:color="auto"/>
                              </w:divBdr>
                              <w:divsChild>
                                <w:div w:id="802112581">
                                  <w:marLeft w:val="0"/>
                                  <w:marRight w:val="0"/>
                                  <w:marTop w:val="0"/>
                                  <w:marBottom w:val="0"/>
                                  <w:divBdr>
                                    <w:top w:val="none" w:sz="0" w:space="0" w:color="auto"/>
                                    <w:left w:val="none" w:sz="0" w:space="0" w:color="auto"/>
                                    <w:bottom w:val="none" w:sz="0" w:space="0" w:color="auto"/>
                                    <w:right w:val="none" w:sz="0" w:space="0" w:color="auto"/>
                                  </w:divBdr>
                                  <w:divsChild>
                                    <w:div w:id="2141799604">
                                      <w:marLeft w:val="0"/>
                                      <w:marRight w:val="0"/>
                                      <w:marTop w:val="0"/>
                                      <w:marBottom w:val="0"/>
                                      <w:divBdr>
                                        <w:top w:val="none" w:sz="0" w:space="0" w:color="auto"/>
                                        <w:left w:val="none" w:sz="0" w:space="0" w:color="auto"/>
                                        <w:bottom w:val="none" w:sz="0" w:space="0" w:color="auto"/>
                                        <w:right w:val="none" w:sz="0" w:space="0" w:color="auto"/>
                                      </w:divBdr>
                                      <w:divsChild>
                                        <w:div w:id="1691492211">
                                          <w:marLeft w:val="0"/>
                                          <w:marRight w:val="0"/>
                                          <w:marTop w:val="0"/>
                                          <w:marBottom w:val="0"/>
                                          <w:divBdr>
                                            <w:top w:val="none" w:sz="0" w:space="0" w:color="auto"/>
                                            <w:left w:val="none" w:sz="0" w:space="0" w:color="auto"/>
                                            <w:bottom w:val="none" w:sz="0" w:space="0" w:color="auto"/>
                                            <w:right w:val="none" w:sz="0" w:space="0" w:color="auto"/>
                                          </w:divBdr>
                                          <w:divsChild>
                                            <w:div w:id="1247226095">
                                              <w:marLeft w:val="0"/>
                                              <w:marRight w:val="0"/>
                                              <w:marTop w:val="0"/>
                                              <w:marBottom w:val="0"/>
                                              <w:divBdr>
                                                <w:top w:val="none" w:sz="0" w:space="0" w:color="auto"/>
                                                <w:left w:val="none" w:sz="0" w:space="0" w:color="auto"/>
                                                <w:bottom w:val="none" w:sz="0" w:space="0" w:color="auto"/>
                                                <w:right w:val="none" w:sz="0" w:space="0" w:color="auto"/>
                                              </w:divBdr>
                                              <w:divsChild>
                                                <w:div w:id="890700550">
                                                  <w:marLeft w:val="0"/>
                                                  <w:marRight w:val="0"/>
                                                  <w:marTop w:val="0"/>
                                                  <w:marBottom w:val="0"/>
                                                  <w:divBdr>
                                                    <w:top w:val="none" w:sz="0" w:space="0" w:color="auto"/>
                                                    <w:left w:val="none" w:sz="0" w:space="0" w:color="auto"/>
                                                    <w:bottom w:val="none" w:sz="0" w:space="0" w:color="auto"/>
                                                    <w:right w:val="none" w:sz="0" w:space="0" w:color="auto"/>
                                                  </w:divBdr>
                                                  <w:divsChild>
                                                    <w:div w:id="311299459">
                                                      <w:marLeft w:val="0"/>
                                                      <w:marRight w:val="0"/>
                                                      <w:marTop w:val="0"/>
                                                      <w:marBottom w:val="0"/>
                                                      <w:divBdr>
                                                        <w:top w:val="none" w:sz="0" w:space="0" w:color="auto"/>
                                                        <w:left w:val="none" w:sz="0" w:space="0" w:color="auto"/>
                                                        <w:bottom w:val="none" w:sz="0" w:space="0" w:color="auto"/>
                                                        <w:right w:val="none" w:sz="0" w:space="0" w:color="auto"/>
                                                      </w:divBdr>
                                                      <w:divsChild>
                                                        <w:div w:id="323969274">
                                                          <w:marLeft w:val="0"/>
                                                          <w:marRight w:val="0"/>
                                                          <w:marTop w:val="0"/>
                                                          <w:marBottom w:val="0"/>
                                                          <w:divBdr>
                                                            <w:top w:val="none" w:sz="0" w:space="0" w:color="auto"/>
                                                            <w:left w:val="none" w:sz="0" w:space="0" w:color="auto"/>
                                                            <w:bottom w:val="none" w:sz="0" w:space="0" w:color="auto"/>
                                                            <w:right w:val="none" w:sz="0" w:space="0" w:color="auto"/>
                                                          </w:divBdr>
                                                          <w:divsChild>
                                                            <w:div w:id="257979866">
                                                              <w:marLeft w:val="0"/>
                                                              <w:marRight w:val="0"/>
                                                              <w:marTop w:val="0"/>
                                                              <w:marBottom w:val="0"/>
                                                              <w:divBdr>
                                                                <w:top w:val="none" w:sz="0" w:space="0" w:color="auto"/>
                                                                <w:left w:val="none" w:sz="0" w:space="0" w:color="auto"/>
                                                                <w:bottom w:val="none" w:sz="0" w:space="0" w:color="auto"/>
                                                                <w:right w:val="none" w:sz="0" w:space="0" w:color="auto"/>
                                                              </w:divBdr>
                                                              <w:divsChild>
                                                                <w:div w:id="157235708">
                                                                  <w:marLeft w:val="0"/>
                                                                  <w:marRight w:val="0"/>
                                                                  <w:marTop w:val="0"/>
                                                                  <w:marBottom w:val="0"/>
                                                                  <w:divBdr>
                                                                    <w:top w:val="none" w:sz="0" w:space="0" w:color="auto"/>
                                                                    <w:left w:val="none" w:sz="0" w:space="0" w:color="auto"/>
                                                                    <w:bottom w:val="none" w:sz="0" w:space="0" w:color="auto"/>
                                                                    <w:right w:val="none" w:sz="0" w:space="0" w:color="auto"/>
                                                                  </w:divBdr>
                                                                  <w:divsChild>
                                                                    <w:div w:id="1610625369">
                                                                      <w:marLeft w:val="0"/>
                                                                      <w:marRight w:val="0"/>
                                                                      <w:marTop w:val="0"/>
                                                                      <w:marBottom w:val="0"/>
                                                                      <w:divBdr>
                                                                        <w:top w:val="none" w:sz="0" w:space="0" w:color="auto"/>
                                                                        <w:left w:val="none" w:sz="0" w:space="0" w:color="auto"/>
                                                                        <w:bottom w:val="none" w:sz="0" w:space="0" w:color="auto"/>
                                                                        <w:right w:val="none" w:sz="0" w:space="0" w:color="auto"/>
                                                                      </w:divBdr>
                                                                      <w:divsChild>
                                                                        <w:div w:id="213541791">
                                                                          <w:marLeft w:val="0"/>
                                                                          <w:marRight w:val="0"/>
                                                                          <w:marTop w:val="0"/>
                                                                          <w:marBottom w:val="0"/>
                                                                          <w:divBdr>
                                                                            <w:top w:val="none" w:sz="0" w:space="0" w:color="auto"/>
                                                                            <w:left w:val="none" w:sz="0" w:space="0" w:color="auto"/>
                                                                            <w:bottom w:val="none" w:sz="0" w:space="0" w:color="auto"/>
                                                                            <w:right w:val="none" w:sz="0" w:space="0" w:color="auto"/>
                                                                          </w:divBdr>
                                                                          <w:divsChild>
                                                                            <w:div w:id="102923945">
                                                                              <w:marLeft w:val="0"/>
                                                                              <w:marRight w:val="0"/>
                                                                              <w:marTop w:val="0"/>
                                                                              <w:marBottom w:val="0"/>
                                                                              <w:divBdr>
                                                                                <w:top w:val="none" w:sz="0" w:space="0" w:color="auto"/>
                                                                                <w:left w:val="none" w:sz="0" w:space="0" w:color="auto"/>
                                                                                <w:bottom w:val="none" w:sz="0" w:space="0" w:color="auto"/>
                                                                                <w:right w:val="none" w:sz="0" w:space="0" w:color="auto"/>
                                                                              </w:divBdr>
                                                                              <w:divsChild>
                                                                                <w:div w:id="2125495300">
                                                                                  <w:marLeft w:val="0"/>
                                                                                  <w:marRight w:val="0"/>
                                                                                  <w:marTop w:val="0"/>
                                                                                  <w:marBottom w:val="0"/>
                                                                                  <w:divBdr>
                                                                                    <w:top w:val="none" w:sz="0" w:space="0" w:color="auto"/>
                                                                                    <w:left w:val="none" w:sz="0" w:space="0" w:color="auto"/>
                                                                                    <w:bottom w:val="none" w:sz="0" w:space="0" w:color="auto"/>
                                                                                    <w:right w:val="none" w:sz="0" w:space="0" w:color="auto"/>
                                                                                  </w:divBdr>
                                                                                  <w:divsChild>
                                                                                    <w:div w:id="1607496504">
                                                                                      <w:marLeft w:val="0"/>
                                                                                      <w:marRight w:val="0"/>
                                                                                      <w:marTop w:val="0"/>
                                                                                      <w:marBottom w:val="0"/>
                                                                                      <w:divBdr>
                                                                                        <w:top w:val="none" w:sz="0" w:space="0" w:color="auto"/>
                                                                                        <w:left w:val="none" w:sz="0" w:space="0" w:color="auto"/>
                                                                                        <w:bottom w:val="none" w:sz="0" w:space="0" w:color="auto"/>
                                                                                        <w:right w:val="none" w:sz="0" w:space="0" w:color="auto"/>
                                                                                      </w:divBdr>
                                                                                      <w:divsChild>
                                                                                        <w:div w:id="361368220">
                                                                                          <w:marLeft w:val="0"/>
                                                                                          <w:marRight w:val="0"/>
                                                                                          <w:marTop w:val="0"/>
                                                                                          <w:marBottom w:val="0"/>
                                                                                          <w:divBdr>
                                                                                            <w:top w:val="none" w:sz="0" w:space="0" w:color="auto"/>
                                                                                            <w:left w:val="none" w:sz="0" w:space="0" w:color="auto"/>
                                                                                            <w:bottom w:val="none" w:sz="0" w:space="0" w:color="auto"/>
                                                                                            <w:right w:val="none" w:sz="0" w:space="0" w:color="auto"/>
                                                                                          </w:divBdr>
                                                                                          <w:divsChild>
                                                                                            <w:div w:id="974411115">
                                                                                              <w:marLeft w:val="0"/>
                                                                                              <w:marRight w:val="0"/>
                                                                                              <w:marTop w:val="0"/>
                                                                                              <w:marBottom w:val="0"/>
                                                                                              <w:divBdr>
                                                                                                <w:top w:val="none" w:sz="0" w:space="0" w:color="auto"/>
                                                                                                <w:left w:val="none" w:sz="0" w:space="0" w:color="auto"/>
                                                                                                <w:bottom w:val="none" w:sz="0" w:space="0" w:color="auto"/>
                                                                                                <w:right w:val="none" w:sz="0" w:space="0" w:color="auto"/>
                                                                                              </w:divBdr>
                                                                                              <w:divsChild>
                                                                                                <w:div w:id="925655409">
                                                                                                  <w:marLeft w:val="0"/>
                                                                                                  <w:marRight w:val="0"/>
                                                                                                  <w:marTop w:val="0"/>
                                                                                                  <w:marBottom w:val="0"/>
                                                                                                  <w:divBdr>
                                                                                                    <w:top w:val="none" w:sz="0" w:space="0" w:color="auto"/>
                                                                                                    <w:left w:val="none" w:sz="0" w:space="0" w:color="auto"/>
                                                                                                    <w:bottom w:val="none" w:sz="0" w:space="0" w:color="auto"/>
                                                                                                    <w:right w:val="none" w:sz="0" w:space="0" w:color="auto"/>
                                                                                                  </w:divBdr>
                                                                                                  <w:divsChild>
                                                                                                    <w:div w:id="2075736227">
                                                                                                      <w:marLeft w:val="0"/>
                                                                                                      <w:marRight w:val="0"/>
                                                                                                      <w:marTop w:val="0"/>
                                                                                                      <w:marBottom w:val="0"/>
                                                                                                      <w:divBdr>
                                                                                                        <w:top w:val="none" w:sz="0" w:space="0" w:color="auto"/>
                                                                                                        <w:left w:val="none" w:sz="0" w:space="0" w:color="auto"/>
                                                                                                        <w:bottom w:val="none" w:sz="0" w:space="0" w:color="auto"/>
                                                                                                        <w:right w:val="none" w:sz="0" w:space="0" w:color="auto"/>
                                                                                                      </w:divBdr>
                                                                                                    </w:div>
                                                                                                    <w:div w:id="217665175">
                                                                                                      <w:marLeft w:val="0"/>
                                                                                                      <w:marRight w:val="0"/>
                                                                                                      <w:marTop w:val="0"/>
                                                                                                      <w:marBottom w:val="0"/>
                                                                                                      <w:divBdr>
                                                                                                        <w:top w:val="none" w:sz="0" w:space="0" w:color="auto"/>
                                                                                                        <w:left w:val="none" w:sz="0" w:space="0" w:color="auto"/>
                                                                                                        <w:bottom w:val="none" w:sz="0" w:space="0" w:color="auto"/>
                                                                                                        <w:right w:val="none" w:sz="0" w:space="0" w:color="auto"/>
                                                                                                      </w:divBdr>
                                                                                                    </w:div>
                                                                                                    <w:div w:id="104158233">
                                                                                                      <w:marLeft w:val="0"/>
                                                                                                      <w:marRight w:val="0"/>
                                                                                                      <w:marTop w:val="0"/>
                                                                                                      <w:marBottom w:val="0"/>
                                                                                                      <w:divBdr>
                                                                                                        <w:top w:val="none" w:sz="0" w:space="0" w:color="auto"/>
                                                                                                        <w:left w:val="none" w:sz="0" w:space="0" w:color="auto"/>
                                                                                                        <w:bottom w:val="none" w:sz="0" w:space="0" w:color="auto"/>
                                                                                                        <w:right w:val="none" w:sz="0" w:space="0" w:color="auto"/>
                                                                                                      </w:divBdr>
                                                                                                    </w:div>
                                                                                                    <w:div w:id="882982319">
                                                                                                      <w:marLeft w:val="0"/>
                                                                                                      <w:marRight w:val="0"/>
                                                                                                      <w:marTop w:val="0"/>
                                                                                                      <w:marBottom w:val="0"/>
                                                                                                      <w:divBdr>
                                                                                                        <w:top w:val="none" w:sz="0" w:space="0" w:color="auto"/>
                                                                                                        <w:left w:val="none" w:sz="0" w:space="0" w:color="auto"/>
                                                                                                        <w:bottom w:val="none" w:sz="0" w:space="0" w:color="auto"/>
                                                                                                        <w:right w:val="none" w:sz="0" w:space="0" w:color="auto"/>
                                                                                                      </w:divBdr>
                                                                                                    </w:div>
                                                                                                    <w:div w:id="1006787007">
                                                                                                      <w:marLeft w:val="0"/>
                                                                                                      <w:marRight w:val="0"/>
                                                                                                      <w:marTop w:val="0"/>
                                                                                                      <w:marBottom w:val="0"/>
                                                                                                      <w:divBdr>
                                                                                                        <w:top w:val="none" w:sz="0" w:space="0" w:color="auto"/>
                                                                                                        <w:left w:val="none" w:sz="0" w:space="0" w:color="auto"/>
                                                                                                        <w:bottom w:val="none" w:sz="0" w:space="0" w:color="auto"/>
                                                                                                        <w:right w:val="none" w:sz="0" w:space="0" w:color="auto"/>
                                                                                                      </w:divBdr>
                                                                                                      <w:divsChild>
                                                                                                        <w:div w:id="746658971">
                                                                                                          <w:marLeft w:val="0"/>
                                                                                                          <w:marRight w:val="0"/>
                                                                                                          <w:marTop w:val="0"/>
                                                                                                          <w:marBottom w:val="0"/>
                                                                                                          <w:divBdr>
                                                                                                            <w:top w:val="none" w:sz="0" w:space="0" w:color="auto"/>
                                                                                                            <w:left w:val="none" w:sz="0" w:space="0" w:color="auto"/>
                                                                                                            <w:bottom w:val="none" w:sz="0" w:space="0" w:color="auto"/>
                                                                                                            <w:right w:val="none" w:sz="0" w:space="0" w:color="auto"/>
                                                                                                          </w:divBdr>
                                                                                                          <w:divsChild>
                                                                                                            <w:div w:id="1045104393">
                                                                                                              <w:marLeft w:val="0"/>
                                                                                                              <w:marRight w:val="0"/>
                                                                                                              <w:marTop w:val="0"/>
                                                                                                              <w:marBottom w:val="0"/>
                                                                                                              <w:divBdr>
                                                                                                                <w:top w:val="none" w:sz="0" w:space="0" w:color="auto"/>
                                                                                                                <w:left w:val="none" w:sz="0" w:space="0" w:color="auto"/>
                                                                                                                <w:bottom w:val="none" w:sz="0" w:space="0" w:color="auto"/>
                                                                                                                <w:right w:val="none" w:sz="0" w:space="0" w:color="auto"/>
                                                                                                              </w:divBdr>
                                                                                                              <w:divsChild>
                                                                                                                <w:div w:id="1571846015">
                                                                                                                  <w:marLeft w:val="0"/>
                                                                                                                  <w:marRight w:val="0"/>
                                                                                                                  <w:marTop w:val="0"/>
                                                                                                                  <w:marBottom w:val="0"/>
                                                                                                                  <w:divBdr>
                                                                                                                    <w:top w:val="none" w:sz="0" w:space="0" w:color="auto"/>
                                                                                                                    <w:left w:val="none" w:sz="0" w:space="0" w:color="auto"/>
                                                                                                                    <w:bottom w:val="none" w:sz="0" w:space="0" w:color="auto"/>
                                                                                                                    <w:right w:val="none" w:sz="0" w:space="0" w:color="auto"/>
                                                                                                                  </w:divBdr>
                                                                                                                  <w:divsChild>
                                                                                                                    <w:div w:id="794952744">
                                                                                                                      <w:marLeft w:val="0"/>
                                                                                                                      <w:marRight w:val="0"/>
                                                                                                                      <w:marTop w:val="0"/>
                                                                                                                      <w:marBottom w:val="0"/>
                                                                                                                      <w:divBdr>
                                                                                                                        <w:top w:val="none" w:sz="0" w:space="0" w:color="auto"/>
                                                                                                                        <w:left w:val="none" w:sz="0" w:space="0" w:color="auto"/>
                                                                                                                        <w:bottom w:val="none" w:sz="0" w:space="0" w:color="auto"/>
                                                                                                                        <w:right w:val="none" w:sz="0" w:space="0" w:color="auto"/>
                                                                                                                      </w:divBdr>
                                                                                                                      <w:divsChild>
                                                                                                                        <w:div w:id="17826852">
                                                                                                                          <w:marLeft w:val="0"/>
                                                                                                                          <w:marRight w:val="0"/>
                                                                                                                          <w:marTop w:val="0"/>
                                                                                                                          <w:marBottom w:val="0"/>
                                                                                                                          <w:divBdr>
                                                                                                                            <w:top w:val="none" w:sz="0" w:space="0" w:color="auto"/>
                                                                                                                            <w:left w:val="none" w:sz="0" w:space="0" w:color="auto"/>
                                                                                                                            <w:bottom w:val="none" w:sz="0" w:space="0" w:color="auto"/>
                                                                                                                            <w:right w:val="none" w:sz="0" w:space="0" w:color="auto"/>
                                                                                                                          </w:divBdr>
                                                                                                                          <w:divsChild>
                                                                                                                            <w:div w:id="1163735508">
                                                                                                                              <w:marLeft w:val="0"/>
                                                                                                                              <w:marRight w:val="0"/>
                                                                                                                              <w:marTop w:val="0"/>
                                                                                                                              <w:marBottom w:val="0"/>
                                                                                                                              <w:divBdr>
                                                                                                                                <w:top w:val="none" w:sz="0" w:space="0" w:color="auto"/>
                                                                                                                                <w:left w:val="none" w:sz="0" w:space="0" w:color="auto"/>
                                                                                                                                <w:bottom w:val="none" w:sz="0" w:space="0" w:color="auto"/>
                                                                                                                                <w:right w:val="none" w:sz="0" w:space="0" w:color="auto"/>
                                                                                                                              </w:divBdr>
                                                                                                                              <w:divsChild>
                                                                                                                                <w:div w:id="1484660033">
                                                                                                                                  <w:marLeft w:val="0"/>
                                                                                                                                  <w:marRight w:val="0"/>
                                                                                                                                  <w:marTop w:val="0"/>
                                                                                                                                  <w:marBottom w:val="0"/>
                                                                                                                                  <w:divBdr>
                                                                                                                                    <w:top w:val="none" w:sz="0" w:space="0" w:color="auto"/>
                                                                                                                                    <w:left w:val="none" w:sz="0" w:space="0" w:color="auto"/>
                                                                                                                                    <w:bottom w:val="none" w:sz="0" w:space="0" w:color="auto"/>
                                                                                                                                    <w:right w:val="none" w:sz="0" w:space="0" w:color="auto"/>
                                                                                                                                  </w:divBdr>
                                                                                                                                  <w:divsChild>
                                                                                                                                    <w:div w:id="892277535">
                                                                                                                                      <w:marLeft w:val="0"/>
                                                                                                                                      <w:marRight w:val="0"/>
                                                                                                                                      <w:marTop w:val="0"/>
                                                                                                                                      <w:marBottom w:val="0"/>
                                                                                                                                      <w:divBdr>
                                                                                                                                        <w:top w:val="none" w:sz="0" w:space="0" w:color="auto"/>
                                                                                                                                        <w:left w:val="none" w:sz="0" w:space="0" w:color="auto"/>
                                                                                                                                        <w:bottom w:val="none" w:sz="0" w:space="0" w:color="auto"/>
                                                                                                                                        <w:right w:val="none" w:sz="0" w:space="0" w:color="auto"/>
                                                                                                                                      </w:divBdr>
                                                                                                                                      <w:divsChild>
                                                                                                                                        <w:div w:id="328413915">
                                                                                                                                          <w:marLeft w:val="0"/>
                                                                                                                                          <w:marRight w:val="0"/>
                                                                                                                                          <w:marTop w:val="0"/>
                                                                                                                                          <w:marBottom w:val="0"/>
                                                                                                                                          <w:divBdr>
                                                                                                                                            <w:top w:val="none" w:sz="0" w:space="0" w:color="auto"/>
                                                                                                                                            <w:left w:val="none" w:sz="0" w:space="0" w:color="auto"/>
                                                                                                                                            <w:bottom w:val="none" w:sz="0" w:space="0" w:color="auto"/>
                                                                                                                                            <w:right w:val="none" w:sz="0" w:space="0" w:color="auto"/>
                                                                                                                                          </w:divBdr>
                                                                                                                                          <w:divsChild>
                                                                                                                                            <w:div w:id="892689768">
                                                                                                                                              <w:marLeft w:val="0"/>
                                                                                                                                              <w:marRight w:val="0"/>
                                                                                                                                              <w:marTop w:val="0"/>
                                                                                                                                              <w:marBottom w:val="0"/>
                                                                                                                                              <w:divBdr>
                                                                                                                                                <w:top w:val="none" w:sz="0" w:space="0" w:color="auto"/>
                                                                                                                                                <w:left w:val="none" w:sz="0" w:space="0" w:color="auto"/>
                                                                                                                                                <w:bottom w:val="none" w:sz="0" w:space="0" w:color="auto"/>
                                                                                                                                                <w:right w:val="none" w:sz="0" w:space="0" w:color="auto"/>
                                                                                                                                              </w:divBdr>
                                                                                                                                              <w:divsChild>
                                                                                                                                                <w:div w:id="494613841">
                                                                                                                                                  <w:marLeft w:val="0"/>
                                                                                                                                                  <w:marRight w:val="0"/>
                                                                                                                                                  <w:marTop w:val="0"/>
                                                                                                                                                  <w:marBottom w:val="0"/>
                                                                                                                                                  <w:divBdr>
                                                                                                                                                    <w:top w:val="none" w:sz="0" w:space="0" w:color="auto"/>
                                                                                                                                                    <w:left w:val="none" w:sz="0" w:space="0" w:color="auto"/>
                                                                                                                                                    <w:bottom w:val="none" w:sz="0" w:space="0" w:color="auto"/>
                                                                                                                                                    <w:right w:val="none" w:sz="0" w:space="0" w:color="auto"/>
                                                                                                                                                  </w:divBdr>
                                                                                                                                                  <w:divsChild>
                                                                                                                                                    <w:div w:id="1436175916">
                                                                                                                                                      <w:marLeft w:val="0"/>
                                                                                                                                                      <w:marRight w:val="0"/>
                                                                                                                                                      <w:marTop w:val="0"/>
                                                                                                                                                      <w:marBottom w:val="0"/>
                                                                                                                                                      <w:divBdr>
                                                                                                                                                        <w:top w:val="none" w:sz="0" w:space="0" w:color="auto"/>
                                                                                                                                                        <w:left w:val="none" w:sz="0" w:space="0" w:color="auto"/>
                                                                                                                                                        <w:bottom w:val="none" w:sz="0" w:space="0" w:color="auto"/>
                                                                                                                                                        <w:right w:val="none" w:sz="0" w:space="0" w:color="auto"/>
                                                                                                                                                      </w:divBdr>
                                                                                                                                                      <w:divsChild>
                                                                                                                                                        <w:div w:id="2097899633">
                                                                                                                                                          <w:marLeft w:val="0"/>
                                                                                                                                                          <w:marRight w:val="0"/>
                                                                                                                                                          <w:marTop w:val="0"/>
                                                                                                                                                          <w:marBottom w:val="0"/>
                                                                                                                                                          <w:divBdr>
                                                                                                                                                            <w:top w:val="none" w:sz="0" w:space="0" w:color="auto"/>
                                                                                                                                                            <w:left w:val="none" w:sz="0" w:space="0" w:color="auto"/>
                                                                                                                                                            <w:bottom w:val="none" w:sz="0" w:space="0" w:color="auto"/>
                                                                                                                                                            <w:right w:val="none" w:sz="0" w:space="0" w:color="auto"/>
                                                                                                                                                          </w:divBdr>
                                                                                                                                                          <w:divsChild>
                                                                                                                                                            <w:div w:id="615411853">
                                                                                                                                                              <w:marLeft w:val="0"/>
                                                                                                                                                              <w:marRight w:val="0"/>
                                                                                                                                                              <w:marTop w:val="0"/>
                                                                                                                                                              <w:marBottom w:val="0"/>
                                                                                                                                                              <w:divBdr>
                                                                                                                                                                <w:top w:val="none" w:sz="0" w:space="0" w:color="auto"/>
                                                                                                                                                                <w:left w:val="none" w:sz="0" w:space="0" w:color="auto"/>
                                                                                                                                                                <w:bottom w:val="none" w:sz="0" w:space="0" w:color="auto"/>
                                                                                                                                                                <w:right w:val="none" w:sz="0" w:space="0" w:color="auto"/>
                                                                                                                                                              </w:divBdr>
                                                                                                                                                              <w:divsChild>
                                                                                                                                                                <w:div w:id="1348094678">
                                                                                                                                                                  <w:marLeft w:val="0"/>
                                                                                                                                                                  <w:marRight w:val="0"/>
                                                                                                                                                                  <w:marTop w:val="0"/>
                                                                                                                                                                  <w:marBottom w:val="0"/>
                                                                                                                                                                  <w:divBdr>
                                                                                                                                                                    <w:top w:val="none" w:sz="0" w:space="0" w:color="auto"/>
                                                                                                                                                                    <w:left w:val="none" w:sz="0" w:space="0" w:color="auto"/>
                                                                                                                                                                    <w:bottom w:val="none" w:sz="0" w:space="0" w:color="auto"/>
                                                                                                                                                                    <w:right w:val="none" w:sz="0" w:space="0" w:color="auto"/>
                                                                                                                                                                  </w:divBdr>
                                                                                                                                                                  <w:divsChild>
                                                                                                                                                                    <w:div w:id="1066801322">
                                                                                                                                                                      <w:marLeft w:val="0"/>
                                                                                                                                                                      <w:marRight w:val="0"/>
                                                                                                                                                                      <w:marTop w:val="0"/>
                                                                                                                                                                      <w:marBottom w:val="0"/>
                                                                                                                                                                      <w:divBdr>
                                                                                                                                                                        <w:top w:val="none" w:sz="0" w:space="0" w:color="auto"/>
                                                                                                                                                                        <w:left w:val="none" w:sz="0" w:space="0" w:color="auto"/>
                                                                                                                                                                        <w:bottom w:val="none" w:sz="0" w:space="0" w:color="auto"/>
                                                                                                                                                                        <w:right w:val="none" w:sz="0" w:space="0" w:color="auto"/>
                                                                                                                                                                      </w:divBdr>
                                                                                                                                                                      <w:divsChild>
                                                                                                                                                                        <w:div w:id="231964312">
                                                                                                                                                                          <w:marLeft w:val="0"/>
                                                                                                                                                                          <w:marRight w:val="0"/>
                                                                                                                                                                          <w:marTop w:val="0"/>
                                                                                                                                                                          <w:marBottom w:val="0"/>
                                                                                                                                                                          <w:divBdr>
                                                                                                                                                                            <w:top w:val="none" w:sz="0" w:space="0" w:color="auto"/>
                                                                                                                                                                            <w:left w:val="none" w:sz="0" w:space="0" w:color="auto"/>
                                                                                                                                                                            <w:bottom w:val="none" w:sz="0" w:space="0" w:color="auto"/>
                                                                                                                                                                            <w:right w:val="none" w:sz="0" w:space="0" w:color="auto"/>
                                                                                                                                                                          </w:divBdr>
                                                                                                                                                                          <w:divsChild>
                                                                                                                                                                            <w:div w:id="1136483188">
                                                                                                                                                                              <w:marLeft w:val="0"/>
                                                                                                                                                                              <w:marRight w:val="0"/>
                                                                                                                                                                              <w:marTop w:val="0"/>
                                                                                                                                                                              <w:marBottom w:val="0"/>
                                                                                                                                                                              <w:divBdr>
                                                                                                                                                                                <w:top w:val="none" w:sz="0" w:space="0" w:color="auto"/>
                                                                                                                                                                                <w:left w:val="none" w:sz="0" w:space="0" w:color="auto"/>
                                                                                                                                                                                <w:bottom w:val="none" w:sz="0" w:space="0" w:color="auto"/>
                                                                                                                                                                                <w:right w:val="none" w:sz="0" w:space="0" w:color="auto"/>
                                                                                                                                                                              </w:divBdr>
                                                                                                                                                                              <w:divsChild>
                                                                                                                                                                                <w:div w:id="856776473">
                                                                                                                                                                                  <w:marLeft w:val="0"/>
                                                                                                                                                                                  <w:marRight w:val="0"/>
                                                                                                                                                                                  <w:marTop w:val="0"/>
                                                                                                                                                                                  <w:marBottom w:val="0"/>
                                                                                                                                                                                  <w:divBdr>
                                                                                                                                                                                    <w:top w:val="none" w:sz="0" w:space="0" w:color="auto"/>
                                                                                                                                                                                    <w:left w:val="none" w:sz="0" w:space="0" w:color="auto"/>
                                                                                                                                                                                    <w:bottom w:val="none" w:sz="0" w:space="0" w:color="auto"/>
                                                                                                                                                                                    <w:right w:val="none" w:sz="0" w:space="0" w:color="auto"/>
                                                                                                                                                                                  </w:divBdr>
                                                                                                                                                                                  <w:divsChild>
                                                                                                                                                                                    <w:div w:id="136455876">
                                                                                                                                                                                      <w:marLeft w:val="0"/>
                                                                                                                                                                                      <w:marRight w:val="0"/>
                                                                                                                                                                                      <w:marTop w:val="0"/>
                                                                                                                                                                                      <w:marBottom w:val="0"/>
                                                                                                                                                                                      <w:divBdr>
                                                                                                                                                                                        <w:top w:val="none" w:sz="0" w:space="0" w:color="auto"/>
                                                                                                                                                                                        <w:left w:val="none" w:sz="0" w:space="0" w:color="auto"/>
                                                                                                                                                                                        <w:bottom w:val="none" w:sz="0" w:space="0" w:color="auto"/>
                                                                                                                                                                                        <w:right w:val="none" w:sz="0" w:space="0" w:color="auto"/>
                                                                                                                                                                                      </w:divBdr>
                                                                                                                                                                                      <w:divsChild>
                                                                                                                                                                                        <w:div w:id="1333725547">
                                                                                                                                                                                          <w:marLeft w:val="0"/>
                                                                                                                                                                                          <w:marRight w:val="0"/>
                                                                                                                                                                                          <w:marTop w:val="0"/>
                                                                                                                                                                                          <w:marBottom w:val="0"/>
                                                                                                                                                                                          <w:divBdr>
                                                                                                                                                                                            <w:top w:val="none" w:sz="0" w:space="0" w:color="auto"/>
                                                                                                                                                                                            <w:left w:val="none" w:sz="0" w:space="0" w:color="auto"/>
                                                                                                                                                                                            <w:bottom w:val="none" w:sz="0" w:space="0" w:color="auto"/>
                                                                                                                                                                                            <w:right w:val="none" w:sz="0" w:space="0" w:color="auto"/>
                                                                                                                                                                                          </w:divBdr>
                                                                                                                                                                                          <w:divsChild>
                                                                                                                                                                                            <w:div w:id="507790278">
                                                                                                                                                                                              <w:marLeft w:val="0"/>
                                                                                                                                                                                              <w:marRight w:val="0"/>
                                                                                                                                                                                              <w:marTop w:val="0"/>
                                                                                                                                                                                              <w:marBottom w:val="0"/>
                                                                                                                                                                                              <w:divBdr>
                                                                                                                                                                                                <w:top w:val="none" w:sz="0" w:space="0" w:color="auto"/>
                                                                                                                                                                                                <w:left w:val="none" w:sz="0" w:space="0" w:color="auto"/>
                                                                                                                                                                                                <w:bottom w:val="none" w:sz="0" w:space="0" w:color="auto"/>
                                                                                                                                                                                                <w:right w:val="none" w:sz="0" w:space="0" w:color="auto"/>
                                                                                                                                                                                              </w:divBdr>
                                                                                                                                                                                              <w:divsChild>
                                                                                                                                                                                                <w:div w:id="1760826545">
                                                                                                                                                                                                  <w:marLeft w:val="0"/>
                                                                                                                                                                                                  <w:marRight w:val="0"/>
                                                                                                                                                                                                  <w:marTop w:val="0"/>
                                                                                                                                                                                                  <w:marBottom w:val="0"/>
                                                                                                                                                                                                  <w:divBdr>
                                                                                                                                                                                                    <w:top w:val="none" w:sz="0" w:space="0" w:color="auto"/>
                                                                                                                                                                                                    <w:left w:val="none" w:sz="0" w:space="0" w:color="auto"/>
                                                                                                                                                                                                    <w:bottom w:val="none" w:sz="0" w:space="0" w:color="auto"/>
                                                                                                                                                                                                    <w:right w:val="none" w:sz="0" w:space="0" w:color="auto"/>
                                                                                                                                                                                                  </w:divBdr>
                                                                                                                                                                                                  <w:divsChild>
                                                                                                                                                                                                    <w:div w:id="441923294">
                                                                                                                                                                                                      <w:marLeft w:val="0"/>
                                                                                                                                                                                                      <w:marRight w:val="0"/>
                                                                                                                                                                                                      <w:marTop w:val="0"/>
                                                                                                                                                                                                      <w:marBottom w:val="0"/>
                                                                                                                                                                                                      <w:divBdr>
                                                                                                                                                                                                        <w:top w:val="none" w:sz="0" w:space="0" w:color="auto"/>
                                                                                                                                                                                                        <w:left w:val="none" w:sz="0" w:space="0" w:color="auto"/>
                                                                                                                                                                                                        <w:bottom w:val="none" w:sz="0" w:space="0" w:color="auto"/>
                                                                                                                                                                                                        <w:right w:val="none" w:sz="0" w:space="0" w:color="auto"/>
                                                                                                                                                                                                      </w:divBdr>
                                                                                                                                                                                                      <w:divsChild>
                                                                                                                                                                                                        <w:div w:id="1137454059">
                                                                                                                                                                                                          <w:marLeft w:val="0"/>
                                                                                                                                                                                                          <w:marRight w:val="0"/>
                                                                                                                                                                                                          <w:marTop w:val="0"/>
                                                                                                                                                                                                          <w:marBottom w:val="0"/>
                                                                                                                                                                                                          <w:divBdr>
                                                                                                                                                                                                            <w:top w:val="none" w:sz="0" w:space="0" w:color="auto"/>
                                                                                                                                                                                                            <w:left w:val="none" w:sz="0" w:space="0" w:color="auto"/>
                                                                                                                                                                                                            <w:bottom w:val="none" w:sz="0" w:space="0" w:color="auto"/>
                                                                                                                                                                                                            <w:right w:val="none" w:sz="0" w:space="0" w:color="auto"/>
                                                                                                                                                                                                          </w:divBdr>
                                                                                                                                                                                                          <w:divsChild>
                                                                                                                                                                                                            <w:div w:id="278610247">
                                                                                                                                                                                                              <w:marLeft w:val="0"/>
                                                                                                                                                                                                              <w:marRight w:val="0"/>
                                                                                                                                                                                                              <w:marTop w:val="0"/>
                                                                                                                                                                                                              <w:marBottom w:val="0"/>
                                                                                                                                                                                                              <w:divBdr>
                                                                                                                                                                                                                <w:top w:val="none" w:sz="0" w:space="0" w:color="auto"/>
                                                                                                                                                                                                                <w:left w:val="none" w:sz="0" w:space="0" w:color="auto"/>
                                                                                                                                                                                                                <w:bottom w:val="none" w:sz="0" w:space="0" w:color="auto"/>
                                                                                                                                                                                                                <w:right w:val="none" w:sz="0" w:space="0" w:color="auto"/>
                                                                                                                                                                                                              </w:divBdr>
                                                                                                                                                                                                              <w:divsChild>
                                                                                                                                                                                                                <w:div w:id="553396232">
                                                                                                                                                                                                                  <w:marLeft w:val="0"/>
                                                                                                                                                                                                                  <w:marRight w:val="0"/>
                                                                                                                                                                                                                  <w:marTop w:val="0"/>
                                                                                                                                                                                                                  <w:marBottom w:val="0"/>
                                                                                                                                                                                                                  <w:divBdr>
                                                                                                                                                                                                                    <w:top w:val="none" w:sz="0" w:space="0" w:color="auto"/>
                                                                                                                                                                                                                    <w:left w:val="none" w:sz="0" w:space="0" w:color="auto"/>
                                                                                                                                                                                                                    <w:bottom w:val="none" w:sz="0" w:space="0" w:color="auto"/>
                                                                                                                                                                                                                    <w:right w:val="none" w:sz="0" w:space="0" w:color="auto"/>
                                                                                                                                                                                                                  </w:divBdr>
                                                                                                                                                                                                                  <w:divsChild>
                                                                                                                                                                                                                    <w:div w:id="5060612">
                                                                                                                                                                                                                      <w:marLeft w:val="0"/>
                                                                                                                                                                                                                      <w:marRight w:val="0"/>
                                                                                                                                                                                                                      <w:marTop w:val="0"/>
                                                                                                                                                                                                                      <w:marBottom w:val="0"/>
                                                                                                                                                                                                                      <w:divBdr>
                                                                                                                                                                                                                        <w:top w:val="none" w:sz="0" w:space="0" w:color="auto"/>
                                                                                                                                                                                                                        <w:left w:val="none" w:sz="0" w:space="0" w:color="auto"/>
                                                                                                                                                                                                                        <w:bottom w:val="none" w:sz="0" w:space="0" w:color="auto"/>
                                                                                                                                                                                                                        <w:right w:val="none" w:sz="0" w:space="0" w:color="auto"/>
                                                                                                                                                                                                                      </w:divBdr>
                                                                                                                                                                                                                      <w:divsChild>
                                                                                                                                                                                                                        <w:div w:id="790560967">
                                                                                                                                                                                                                          <w:marLeft w:val="0"/>
                                                                                                                                                                                                                          <w:marRight w:val="0"/>
                                                                                                                                                                                                                          <w:marTop w:val="0"/>
                                                                                                                                                                                                                          <w:marBottom w:val="0"/>
                                                                                                                                                                                                                          <w:divBdr>
                                                                                                                                                                                                                            <w:top w:val="none" w:sz="0" w:space="0" w:color="auto"/>
                                                                                                                                                                                                                            <w:left w:val="none" w:sz="0" w:space="0" w:color="auto"/>
                                                                                                                                                                                                                            <w:bottom w:val="none" w:sz="0" w:space="0" w:color="auto"/>
                                                                                                                                                                                                                            <w:right w:val="none" w:sz="0" w:space="0" w:color="auto"/>
                                                                                                                                                                                                                          </w:divBdr>
                                                                                                                                                                                                                          <w:divsChild>
                                                                                                                                                                                                                            <w:div w:id="1171023641">
                                                                                                                                                                                                                              <w:marLeft w:val="0"/>
                                                                                                                                                                                                                              <w:marRight w:val="0"/>
                                                                                                                                                                                                                              <w:marTop w:val="0"/>
                                                                                                                                                                                                                              <w:marBottom w:val="0"/>
                                                                                                                                                                                                                              <w:divBdr>
                                                                                                                                                                                                                                <w:top w:val="none" w:sz="0" w:space="0" w:color="auto"/>
                                                                                                                                                                                                                                <w:left w:val="none" w:sz="0" w:space="0" w:color="auto"/>
                                                                                                                                                                                                                                <w:bottom w:val="none" w:sz="0" w:space="0" w:color="auto"/>
                                                                                                                                                                                                                                <w:right w:val="none" w:sz="0" w:space="0" w:color="auto"/>
                                                                                                                                                                                                                              </w:divBdr>
                                                                                                                                                                                                                              <w:divsChild>
                                                                                                                                                                                                                                <w:div w:id="1596354470">
                                                                                                                                                                                                                                  <w:marLeft w:val="0"/>
                                                                                                                                                                                                                                  <w:marRight w:val="0"/>
                                                                                                                                                                                                                                  <w:marTop w:val="0"/>
                                                                                                                                                                                                                                  <w:marBottom w:val="0"/>
                                                                                                                                                                                                                                  <w:divBdr>
                                                                                                                                                                                                                                    <w:top w:val="none" w:sz="0" w:space="0" w:color="auto"/>
                                                                                                                                                                                                                                    <w:left w:val="none" w:sz="0" w:space="0" w:color="auto"/>
                                                                                                                                                                                                                                    <w:bottom w:val="none" w:sz="0" w:space="0" w:color="auto"/>
                                                                                                                                                                                                                                    <w:right w:val="none" w:sz="0" w:space="0" w:color="auto"/>
                                                                                                                                                                                                                                  </w:divBdr>
                                                                                                                                                                                                                                  <w:divsChild>
                                                                                                                                                                                                                                    <w:div w:id="1805080827">
                                                                                                                                                                                                                                      <w:marLeft w:val="0"/>
                                                                                                                                                                                                                                      <w:marRight w:val="0"/>
                                                                                                                                                                                                                                      <w:marTop w:val="0"/>
                                                                                                                                                                                                                                      <w:marBottom w:val="0"/>
                                                                                                                                                                                                                                      <w:divBdr>
                                                                                                                                                                                                                                        <w:top w:val="none" w:sz="0" w:space="0" w:color="auto"/>
                                                                                                                                                                                                                                        <w:left w:val="none" w:sz="0" w:space="0" w:color="auto"/>
                                                                                                                                                                                                                                        <w:bottom w:val="none" w:sz="0" w:space="0" w:color="auto"/>
                                                                                                                                                                                                                                        <w:right w:val="none" w:sz="0" w:space="0" w:color="auto"/>
                                                                                                                                                                                                                                      </w:divBdr>
                                                                                                                                                                                                                                      <w:divsChild>
                                                                                                                                                                                                                                        <w:div w:id="1408264134">
                                                                                                                                                                                                                                          <w:marLeft w:val="0"/>
                                                                                                                                                                                                                                          <w:marRight w:val="0"/>
                                                                                                                                                                                                                                          <w:marTop w:val="0"/>
                                                                                                                                                                                                                                          <w:marBottom w:val="0"/>
                                                                                                                                                                                                                                          <w:divBdr>
                                                                                                                                                                                                                                            <w:top w:val="none" w:sz="0" w:space="0" w:color="auto"/>
                                                                                                                                                                                                                                            <w:left w:val="none" w:sz="0" w:space="0" w:color="auto"/>
                                                                                                                                                                                                                                            <w:bottom w:val="none" w:sz="0" w:space="0" w:color="auto"/>
                                                                                                                                                                                                                                            <w:right w:val="none" w:sz="0" w:space="0" w:color="auto"/>
                                                                                                                                                                                                                                          </w:divBdr>
                                                                                                                                                                                                                                          <w:divsChild>
                                                                                                                                                                                                                                            <w:div w:id="244843091">
                                                                                                                                                                                                                                              <w:marLeft w:val="0"/>
                                                                                                                                                                                                                                              <w:marRight w:val="0"/>
                                                                                                                                                                                                                                              <w:marTop w:val="0"/>
                                                                                                                                                                                                                                              <w:marBottom w:val="0"/>
                                                                                                                                                                                                                                              <w:divBdr>
                                                                                                                                                                                                                                                <w:top w:val="none" w:sz="0" w:space="0" w:color="auto"/>
                                                                                                                                                                                                                                                <w:left w:val="none" w:sz="0" w:space="0" w:color="auto"/>
                                                                                                                                                                                                                                                <w:bottom w:val="none" w:sz="0" w:space="0" w:color="auto"/>
                                                                                                                                                                                                                                                <w:right w:val="none" w:sz="0" w:space="0" w:color="auto"/>
                                                                                                                                                                                                                                              </w:divBdr>
                                                                                                                                                                                                                                              <w:divsChild>
                                                                                                                                                                                                                                                <w:div w:id="620843596">
                                                                                                                                                                                                                                                  <w:marLeft w:val="0"/>
                                                                                                                                                                                                                                                  <w:marRight w:val="0"/>
                                                                                                                                                                                                                                                  <w:marTop w:val="0"/>
                                                                                                                                                                                                                                                  <w:marBottom w:val="0"/>
                                                                                                                                                                                                                                                  <w:divBdr>
                                                                                                                                                                                                                                                    <w:top w:val="none" w:sz="0" w:space="0" w:color="auto"/>
                                                                                                                                                                                                                                                    <w:left w:val="none" w:sz="0" w:space="0" w:color="auto"/>
                                                                                                                                                                                                                                                    <w:bottom w:val="none" w:sz="0" w:space="0" w:color="auto"/>
                                                                                                                                                                                                                                                    <w:right w:val="none" w:sz="0" w:space="0" w:color="auto"/>
                                                                                                                                                                                                                                                  </w:divBdr>
                                                                                                                                                                                                                                                  <w:divsChild>
                                                                                                                                                                                                                                                    <w:div w:id="1472673682">
                                                                                                                                                                                                                                                      <w:marLeft w:val="0"/>
                                                                                                                                                                                                                                                      <w:marRight w:val="0"/>
                                                                                                                                                                                                                                                      <w:marTop w:val="0"/>
                                                                                                                                                                                                                                                      <w:marBottom w:val="0"/>
                                                                                                                                                                                                                                                      <w:divBdr>
                                                                                                                                                                                                                                                        <w:top w:val="none" w:sz="0" w:space="0" w:color="auto"/>
                                                                                                                                                                                                                                                        <w:left w:val="none" w:sz="0" w:space="0" w:color="auto"/>
                                                                                                                                                                                                                                                        <w:bottom w:val="none" w:sz="0" w:space="0" w:color="auto"/>
                                                                                                                                                                                                                                                        <w:right w:val="none" w:sz="0" w:space="0" w:color="auto"/>
                                                                                                                                                                                                                                                      </w:divBdr>
                                                                                                                                                                                                                                                      <w:divsChild>
                                                                                                                                                                                                                                                        <w:div w:id="604970471">
                                                                                                                                                                                                                                                          <w:marLeft w:val="0"/>
                                                                                                                                                                                                                                                          <w:marRight w:val="0"/>
                                                                                                                                                                                                                                                          <w:marTop w:val="0"/>
                                                                                                                                                                                                                                                          <w:marBottom w:val="0"/>
                                                                                                                                                                                                                                                          <w:divBdr>
                                                                                                                                                                                                                                                            <w:top w:val="none" w:sz="0" w:space="0" w:color="auto"/>
                                                                                                                                                                                                                                                            <w:left w:val="none" w:sz="0" w:space="0" w:color="auto"/>
                                                                                                                                                                                                                                                            <w:bottom w:val="none" w:sz="0" w:space="0" w:color="auto"/>
                                                                                                                                                                                                                                                            <w:right w:val="none" w:sz="0" w:space="0" w:color="auto"/>
                                                                                                                                                                                                                                                          </w:divBdr>
                                                                                                                                                                                                                                                          <w:divsChild>
                                                                                                                                                                                                                                                            <w:div w:id="262155045">
                                                                                                                                                                                                                                                              <w:marLeft w:val="0"/>
                                                                                                                                                                                                                                                              <w:marRight w:val="0"/>
                                                                                                                                                                                                                                                              <w:marTop w:val="0"/>
                                                                                                                                                                                                                                                              <w:marBottom w:val="0"/>
                                                                                                                                                                                                                                                              <w:divBdr>
                                                                                                                                                                                                                                                                <w:top w:val="none" w:sz="0" w:space="0" w:color="auto"/>
                                                                                                                                                                                                                                                                <w:left w:val="none" w:sz="0" w:space="0" w:color="auto"/>
                                                                                                                                                                                                                                                                <w:bottom w:val="none" w:sz="0" w:space="0" w:color="auto"/>
                                                                                                                                                                                                                                                                <w:right w:val="none" w:sz="0" w:space="0" w:color="auto"/>
                                                                                                                                                                                                                                                              </w:divBdr>
                                                                                                                                                                                                                                                              <w:divsChild>
                                                                                                                                                                                                                                                                <w:div w:id="401414203">
                                                                                                                                                                                                                                                                  <w:marLeft w:val="0"/>
                                                                                                                                                                                                                                                                  <w:marRight w:val="0"/>
                                                                                                                                                                                                                                                                  <w:marTop w:val="0"/>
                                                                                                                                                                                                                                                                  <w:marBottom w:val="0"/>
                                                                                                                                                                                                                                                                  <w:divBdr>
                                                                                                                                                                                                                                                                    <w:top w:val="none" w:sz="0" w:space="0" w:color="auto"/>
                                                                                                                                                                                                                                                                    <w:left w:val="none" w:sz="0" w:space="0" w:color="auto"/>
                                                                                                                                                                                                                                                                    <w:bottom w:val="none" w:sz="0" w:space="0" w:color="auto"/>
                                                                                                                                                                                                                                                                    <w:right w:val="none" w:sz="0" w:space="0" w:color="auto"/>
                                                                                                                                                                                                                                                                  </w:divBdr>
                                                                                                                                                                                                                                                                  <w:divsChild>
                                                                                                                                                                                                                                                                    <w:div w:id="548423991">
                                                                                                                                                                                                                                                                      <w:marLeft w:val="0"/>
                                                                                                                                                                                                                                                                      <w:marRight w:val="0"/>
                                                                                                                                                                                                                                                                      <w:marTop w:val="0"/>
                                                                                                                                                                                                                                                                      <w:marBottom w:val="0"/>
                                                                                                                                                                                                                                                                      <w:divBdr>
                                                                                                                                                                                                                                                                        <w:top w:val="none" w:sz="0" w:space="0" w:color="auto"/>
                                                                                                                                                                                                                                                                        <w:left w:val="none" w:sz="0" w:space="0" w:color="auto"/>
                                                                                                                                                                                                                                                                        <w:bottom w:val="none" w:sz="0" w:space="0" w:color="auto"/>
                                                                                                                                                                                                                                                                        <w:right w:val="none" w:sz="0" w:space="0" w:color="auto"/>
                                                                                                                                                                                                                                                                      </w:divBdr>
                                                                                                                                                                                                                                                                      <w:divsChild>
                                                                                                                                                                                                                                                                        <w:div w:id="390084601">
                                                                                                                                                                                                                                                                          <w:marLeft w:val="0"/>
                                                                                                                                                                                                                                                                          <w:marRight w:val="0"/>
                                                                                                                                                                                                                                                                          <w:marTop w:val="0"/>
                                                                                                                                                                                                                                                                          <w:marBottom w:val="0"/>
                                                                                                                                                                                                                                                                          <w:divBdr>
                                                                                                                                                                                                                                                                            <w:top w:val="none" w:sz="0" w:space="0" w:color="auto"/>
                                                                                                                                                                                                                                                                            <w:left w:val="none" w:sz="0" w:space="0" w:color="auto"/>
                                                                                                                                                                                                                                                                            <w:bottom w:val="none" w:sz="0" w:space="0" w:color="auto"/>
                                                                                                                                                                                                                                                                            <w:right w:val="none" w:sz="0" w:space="0" w:color="auto"/>
                                                                                                                                                                                                                                                                          </w:divBdr>
                                                                                                                                                                                                                                                                          <w:divsChild>
                                                                                                                                                                                                                                                                            <w:div w:id="2113940264">
                                                                                                                                                                                                                                                                              <w:marLeft w:val="0"/>
                                                                                                                                                                                                                                                                              <w:marRight w:val="0"/>
                                                                                                                                                                                                                                                                              <w:marTop w:val="0"/>
                                                                                                                                                                                                                                                                              <w:marBottom w:val="0"/>
                                                                                                                                                                                                                                                                              <w:divBdr>
                                                                                                                                                                                                                                                                                <w:top w:val="none" w:sz="0" w:space="0" w:color="auto"/>
                                                                                                                                                                                                                                                                                <w:left w:val="none" w:sz="0" w:space="0" w:color="auto"/>
                                                                                                                                                                                                                                                                                <w:bottom w:val="none" w:sz="0" w:space="0" w:color="auto"/>
                                                                                                                                                                                                                                                                                <w:right w:val="none" w:sz="0" w:space="0" w:color="auto"/>
                                                                                                                                                                                                                                                                              </w:divBdr>
                                                                                                                                                                                                                                                                              <w:divsChild>
                                                                                                                                                                                                                                                                                <w:div w:id="1107703113">
                                                                                                                                                                                                                                                                                  <w:marLeft w:val="0"/>
                                                                                                                                                                                                                                                                                  <w:marRight w:val="0"/>
                                                                                                                                                                                                                                                                                  <w:marTop w:val="0"/>
                                                                                                                                                                                                                                                                                  <w:marBottom w:val="0"/>
                                                                                                                                                                                                                                                                                  <w:divBdr>
                                                                                                                                                                                                                                                                                    <w:top w:val="none" w:sz="0" w:space="0" w:color="auto"/>
                                                                                                                                                                                                                                                                                    <w:left w:val="none" w:sz="0" w:space="0" w:color="auto"/>
                                                                                                                                                                                                                                                                                    <w:bottom w:val="none" w:sz="0" w:space="0" w:color="auto"/>
                                                                                                                                                                                                                                                                                    <w:right w:val="none" w:sz="0" w:space="0" w:color="auto"/>
                                                                                                                                                                                                                                                                                  </w:divBdr>
                                                                                                                                                                                                                                                                                  <w:divsChild>
                                                                                                                                                                                                                                                                                    <w:div w:id="785076028">
                                                                                                                                                                                                                                                                                      <w:marLeft w:val="0"/>
                                                                                                                                                                                                                                                                                      <w:marRight w:val="0"/>
                                                                                                                                                                                                                                                                                      <w:marTop w:val="0"/>
                                                                                                                                                                                                                                                                                      <w:marBottom w:val="0"/>
                                                                                                                                                                                                                                                                                      <w:divBdr>
                                                                                                                                                                                                                                                                                        <w:top w:val="none" w:sz="0" w:space="0" w:color="auto"/>
                                                                                                                                                                                                                                                                                        <w:left w:val="none" w:sz="0" w:space="0" w:color="auto"/>
                                                                                                                                                                                                                                                                                        <w:bottom w:val="none" w:sz="0" w:space="0" w:color="auto"/>
                                                                                                                                                                                                                                                                                        <w:right w:val="none" w:sz="0" w:space="0" w:color="auto"/>
                                                                                                                                                                                                                                                                                      </w:divBdr>
                                                                                                                                                                                                                                                                                      <w:divsChild>
                                                                                                                                                                                                                                                                                        <w:div w:id="946354857">
                                                                                                                                                                                                                                                                                          <w:marLeft w:val="0"/>
                                                                                                                                                                                                                                                                                          <w:marRight w:val="0"/>
                                                                                                                                                                                                                                                                                          <w:marTop w:val="0"/>
                                                                                                                                                                                                                                                                                          <w:marBottom w:val="0"/>
                                                                                                                                                                                                                                                                                          <w:divBdr>
                                                                                                                                                                                                                                                                                            <w:top w:val="none" w:sz="0" w:space="0" w:color="auto"/>
                                                                                                                                                                                                                                                                                            <w:left w:val="none" w:sz="0" w:space="0" w:color="auto"/>
                                                                                                                                                                                                                                                                                            <w:bottom w:val="none" w:sz="0" w:space="0" w:color="auto"/>
                                                                                                                                                                                                                                                                                            <w:right w:val="none" w:sz="0" w:space="0" w:color="auto"/>
                                                                                                                                                                                                                                                                                          </w:divBdr>
                                                                                                                                                                                                                                                                                          <w:divsChild>
                                                                                                                                                                                                                                                                                            <w:div w:id="924608001">
                                                                                                                                                                                                                                                                                              <w:marLeft w:val="0"/>
                                                                                                                                                                                                                                                                                              <w:marRight w:val="0"/>
                                                                                                                                                                                                                                                                                              <w:marTop w:val="0"/>
                                                                                                                                                                                                                                                                                              <w:marBottom w:val="0"/>
                                                                                                                                                                                                                                                                                              <w:divBdr>
                                                                                                                                                                                                                                                                                                <w:top w:val="none" w:sz="0" w:space="0" w:color="auto"/>
                                                                                                                                                                                                                                                                                                <w:left w:val="none" w:sz="0" w:space="0" w:color="auto"/>
                                                                                                                                                                                                                                                                                                <w:bottom w:val="none" w:sz="0" w:space="0" w:color="auto"/>
                                                                                                                                                                                                                                                                                                <w:right w:val="none" w:sz="0" w:space="0" w:color="auto"/>
                                                                                                                                                                                                                                                                                              </w:divBdr>
                                                                                                                                                                                                                                                                                              <w:divsChild>
                                                                                                                                                                                                                                                                                                <w:div w:id="733088100">
                                                                                                                                                                                                                                                                                                  <w:marLeft w:val="0"/>
                                                                                                                                                                                                                                                                                                  <w:marRight w:val="0"/>
                                                                                                                                                                                                                                                                                                  <w:marTop w:val="0"/>
                                                                                                                                                                                                                                                                                                  <w:marBottom w:val="0"/>
                                                                                                                                                                                                                                                                                                  <w:divBdr>
                                                                                                                                                                                                                                                                                                    <w:top w:val="none" w:sz="0" w:space="0" w:color="auto"/>
                                                                                                                                                                                                                                                                                                    <w:left w:val="none" w:sz="0" w:space="0" w:color="auto"/>
                                                                                                                                                                                                                                                                                                    <w:bottom w:val="none" w:sz="0" w:space="0" w:color="auto"/>
                                                                                                                                                                                                                                                                                                    <w:right w:val="none" w:sz="0" w:space="0" w:color="auto"/>
                                                                                                                                                                                                                                                                                                  </w:divBdr>
                                                                                                                                                                                                                                                                                                  <w:divsChild>
                                                                                                                                                                                                                                                                                                    <w:div w:id="1957102981">
                                                                                                                                                                                                                                                                                                      <w:marLeft w:val="0"/>
                                                                                                                                                                                                                                                                                                      <w:marRight w:val="0"/>
                                                                                                                                                                                                                                                                                                      <w:marTop w:val="0"/>
                                                                                                                                                                                                                                                                                                      <w:marBottom w:val="0"/>
                                                                                                                                                                                                                                                                                                      <w:divBdr>
                                                                                                                                                                                                                                                                                                        <w:top w:val="none" w:sz="0" w:space="0" w:color="auto"/>
                                                                                                                                                                                                                                                                                                        <w:left w:val="none" w:sz="0" w:space="0" w:color="auto"/>
                                                                                                                                                                                                                                                                                                        <w:bottom w:val="none" w:sz="0" w:space="0" w:color="auto"/>
                                                                                                                                                                                                                                                                                                        <w:right w:val="none" w:sz="0" w:space="0" w:color="auto"/>
                                                                                                                                                                                                                                                                                                      </w:divBdr>
                                                                                                                                                                                                                                                                                                      <w:divsChild>
                                                                                                                                                                                                                                                                                                        <w:div w:id="1704289197">
                                                                                                                                                                                                                                                                                                          <w:marLeft w:val="0"/>
                                                                                                                                                                                                                                                                                                          <w:marRight w:val="0"/>
                                                                                                                                                                                                                                                                                                          <w:marTop w:val="0"/>
                                                                                                                                                                                                                                                                                                          <w:marBottom w:val="0"/>
                                                                                                                                                                                                                                                                                                          <w:divBdr>
                                                                                                                                                                                                                                                                                                            <w:top w:val="none" w:sz="0" w:space="0" w:color="auto"/>
                                                                                                                                                                                                                                                                                                            <w:left w:val="none" w:sz="0" w:space="0" w:color="auto"/>
                                                                                                                                                                                                                                                                                                            <w:bottom w:val="none" w:sz="0" w:space="0" w:color="auto"/>
                                                                                                                                                                                                                                                                                                            <w:right w:val="none" w:sz="0" w:space="0" w:color="auto"/>
                                                                                                                                                                                                                                                                                                          </w:divBdr>
                                                                                                                                                                                                                                                                                                          <w:divsChild>
                                                                                                                                                                                                                                                                                                            <w:div w:id="1007095980">
                                                                                                                                                                                                                                                                                                              <w:marLeft w:val="0"/>
                                                                                                                                                                                                                                                                                                              <w:marRight w:val="0"/>
                                                                                                                                                                                                                                                                                                              <w:marTop w:val="0"/>
                                                                                                                                                                                                                                                                                                              <w:marBottom w:val="0"/>
                                                                                                                                                                                                                                                                                                              <w:divBdr>
                                                                                                                                                                                                                                                                                                                <w:top w:val="none" w:sz="0" w:space="0" w:color="auto"/>
                                                                                                                                                                                                                                                                                                                <w:left w:val="none" w:sz="0" w:space="0" w:color="auto"/>
                                                                                                                                                                                                                                                                                                                <w:bottom w:val="none" w:sz="0" w:space="0" w:color="auto"/>
                                                                                                                                                                                                                                                                                                                <w:right w:val="none" w:sz="0" w:space="0" w:color="auto"/>
                                                                                                                                                                                                                                                                                                              </w:divBdr>
                                                                                                                                                                                                                                                                                                              <w:divsChild>
                                                                                                                                                                                                                                                                                                                <w:div w:id="1059137203">
                                                                                                                                                                                                                                                                                                                  <w:marLeft w:val="0"/>
                                                                                                                                                                                                                                                                                                                  <w:marRight w:val="0"/>
                                                                                                                                                                                                                                                                                                                  <w:marTop w:val="0"/>
                                                                                                                                                                                                                                                                                                                  <w:marBottom w:val="0"/>
                                                                                                                                                                                                                                                                                                                  <w:divBdr>
                                                                                                                                                                                                                                                                                                                    <w:top w:val="none" w:sz="0" w:space="0" w:color="auto"/>
                                                                                                                                                                                                                                                                                                                    <w:left w:val="none" w:sz="0" w:space="0" w:color="auto"/>
                                                                                                                                                                                                                                                                                                                    <w:bottom w:val="none" w:sz="0" w:space="0" w:color="auto"/>
                                                                                                                                                                                                                                                                                                                    <w:right w:val="none" w:sz="0" w:space="0" w:color="auto"/>
                                                                                                                                                                                                                                                                                                                  </w:divBdr>
                                                                                                                                                                                                                                                                                                                  <w:divsChild>
                                                                                                                                                                                                                                                                                                                    <w:div w:id="1378774397">
                                                                                                                                                                                                                                                                                                                      <w:marLeft w:val="0"/>
                                                                                                                                                                                                                                                                                                                      <w:marRight w:val="0"/>
                                                                                                                                                                                                                                                                                                                      <w:marTop w:val="0"/>
                                                                                                                                                                                                                                                                                                                      <w:marBottom w:val="0"/>
                                                                                                                                                                                                                                                                                                                      <w:divBdr>
                                                                                                                                                                                                                                                                                                                        <w:top w:val="none" w:sz="0" w:space="0" w:color="auto"/>
                                                                                                                                                                                                                                                                                                                        <w:left w:val="none" w:sz="0" w:space="0" w:color="auto"/>
                                                                                                                                                                                                                                                                                                                        <w:bottom w:val="none" w:sz="0" w:space="0" w:color="auto"/>
                                                                                                                                                                                                                                                                                                                        <w:right w:val="none" w:sz="0" w:space="0" w:color="auto"/>
                                                                                                                                                                                                                                                                                                                      </w:divBdr>
                                                                                                                                                                                                                                                                                                                      <w:divsChild>
                                                                                                                                                                                                                                                                                                                        <w:div w:id="2070305703">
                                                                                                                                                                                                                                                                                                                          <w:marLeft w:val="0"/>
                                                                                                                                                                                                                                                                                                                          <w:marRight w:val="0"/>
                                                                                                                                                                                                                                                                                                                          <w:marTop w:val="0"/>
                                                                                                                                                                                                                                                                                                                          <w:marBottom w:val="0"/>
                                                                                                                                                                                                                                                                                                                          <w:divBdr>
                                                                                                                                                                                                                                                                                                                            <w:top w:val="none" w:sz="0" w:space="0" w:color="auto"/>
                                                                                                                                                                                                                                                                                                                            <w:left w:val="none" w:sz="0" w:space="0" w:color="auto"/>
                                                                                                                                                                                                                                                                                                                            <w:bottom w:val="none" w:sz="0" w:space="0" w:color="auto"/>
                                                                                                                                                                                                                                                                                                                            <w:right w:val="none" w:sz="0" w:space="0" w:color="auto"/>
                                                                                                                                                                                                                                                                                                                          </w:divBdr>
                                                                                                                                                                                                                                                                                                                          <w:divsChild>
                                                                                                                                                                                                                                                                                                                            <w:div w:id="474495876">
                                                                                                                                                                                                                                                                                                                              <w:marLeft w:val="0"/>
                                                                                                                                                                                                                                                                                                                              <w:marRight w:val="0"/>
                                                                                                                                                                                                                                                                                                                              <w:marTop w:val="0"/>
                                                                                                                                                                                                                                                                                                                              <w:marBottom w:val="0"/>
                                                                                                                                                                                                                                                                                                                              <w:divBdr>
                                                                                                                                                                                                                                                                                                                                <w:top w:val="none" w:sz="0" w:space="0" w:color="auto"/>
                                                                                                                                                                                                                                                                                                                                <w:left w:val="none" w:sz="0" w:space="0" w:color="auto"/>
                                                                                                                                                                                                                                                                                                                                <w:bottom w:val="none" w:sz="0" w:space="0" w:color="auto"/>
                                                                                                                                                                                                                                                                                                                                <w:right w:val="none" w:sz="0" w:space="0" w:color="auto"/>
                                                                                                                                                                                                                                                                                                                              </w:divBdr>
                                                                                                                                                                                                                                                                                                                              <w:divsChild>
                                                                                                                                                                                                                                                                                                                                <w:div w:id="216284668">
                                                                                                                                                                                                                                                                                                                                  <w:marLeft w:val="0"/>
                                                                                                                                                                                                                                                                                                                                  <w:marRight w:val="0"/>
                                                                                                                                                                                                                                                                                                                                  <w:marTop w:val="0"/>
                                                                                                                                                                                                                                                                                                                                  <w:marBottom w:val="0"/>
                                                                                                                                                                                                                                                                                                                                  <w:divBdr>
                                                                                                                                                                                                                                                                                                                                    <w:top w:val="none" w:sz="0" w:space="0" w:color="auto"/>
                                                                                                                                                                                                                                                                                                                                    <w:left w:val="none" w:sz="0" w:space="0" w:color="auto"/>
                                                                                                                                                                                                                                                                                                                                    <w:bottom w:val="none" w:sz="0" w:space="0" w:color="auto"/>
                                                                                                                                                                                                                                                                                                                                    <w:right w:val="none" w:sz="0" w:space="0" w:color="auto"/>
                                                                                                                                                                                                                                                                                                                                  </w:divBdr>
                                                                                                                                                                                                                                                                                                                                  <w:divsChild>
                                                                                                                                                                                                                                                                                                                                    <w:div w:id="1969626654">
                                                                                                                                                                                                                                                                                                                                      <w:marLeft w:val="0"/>
                                                                                                                                                                                                                                                                                                                                      <w:marRight w:val="0"/>
                                                                                                                                                                                                                                                                                                                                      <w:marTop w:val="0"/>
                                                                                                                                                                                                                                                                                                                                      <w:marBottom w:val="0"/>
                                                                                                                                                                                                                                                                                                                                      <w:divBdr>
                                                                                                                                                                                                                                                                                                                                        <w:top w:val="none" w:sz="0" w:space="0" w:color="auto"/>
                                                                                                                                                                                                                                                                                                                                        <w:left w:val="none" w:sz="0" w:space="0" w:color="auto"/>
                                                                                                                                                                                                                                                                                                                                        <w:bottom w:val="none" w:sz="0" w:space="0" w:color="auto"/>
                                                                                                                                                                                                                                                                                                                                        <w:right w:val="none" w:sz="0" w:space="0" w:color="auto"/>
                                                                                                                                                                                                                                                                                                                                      </w:divBdr>
                                                                                                                                                                                                                                                                                                                                      <w:divsChild>
                                                                                                                                                                                                                                                                                                                                        <w:div w:id="1890726180">
                                                                                                                                                                                                                                                                                                                                          <w:marLeft w:val="0"/>
                                                                                                                                                                                                                                                                                                                                          <w:marRight w:val="0"/>
                                                                                                                                                                                                                                                                                                                                          <w:marTop w:val="0"/>
                                                                                                                                                                                                                                                                                                                                          <w:marBottom w:val="0"/>
                                                                                                                                                                                                                                                                                                                                          <w:divBdr>
                                                                                                                                                                                                                                                                                                                                            <w:top w:val="none" w:sz="0" w:space="0" w:color="auto"/>
                                                                                                                                                                                                                                                                                                                                            <w:left w:val="none" w:sz="0" w:space="0" w:color="auto"/>
                                                                                                                                                                                                                                                                                                                                            <w:bottom w:val="none" w:sz="0" w:space="0" w:color="auto"/>
                                                                                                                                                                                                                                                                                                                                            <w:right w:val="none" w:sz="0" w:space="0" w:color="auto"/>
                                                                                                                                                                                                                                                                                                                                          </w:divBdr>
                                                                                                                                                                                                                                                                                                                                          <w:divsChild>
                                                                                                                                                                                                                                                                                                                                            <w:div w:id="1794858599">
                                                                                                                                                                                                                                                                                                                                              <w:marLeft w:val="0"/>
                                                                                                                                                                                                                                                                                                                                              <w:marRight w:val="0"/>
                                                                                                                                                                                                                                                                                                                                              <w:marTop w:val="0"/>
                                                                                                                                                                                                                                                                                                                                              <w:marBottom w:val="0"/>
                                                                                                                                                                                                                                                                                                                                              <w:divBdr>
                                                                                                                                                                                                                                                                                                                                                <w:top w:val="none" w:sz="0" w:space="0" w:color="auto"/>
                                                                                                                                                                                                                                                                                                                                                <w:left w:val="none" w:sz="0" w:space="0" w:color="auto"/>
                                                                                                                                                                                                                                                                                                                                                <w:bottom w:val="none" w:sz="0" w:space="0" w:color="auto"/>
                                                                                                                                                                                                                                                                                                                                                <w:right w:val="none" w:sz="0" w:space="0" w:color="auto"/>
                                                                                                                                                                                                                                                                                                                                              </w:divBdr>
                                                                                                                                                                                                                                                                                                                                              <w:divsChild>
                                                                                                                                                                                                                                                                                                                                                <w:div w:id="469904968">
                                                                                                                                                                                                                                                                                                                                                  <w:marLeft w:val="0"/>
                                                                                                                                                                                                                                                                                                                                                  <w:marRight w:val="0"/>
                                                                                                                                                                                                                                                                                                                                                  <w:marTop w:val="0"/>
                                                                                                                                                                                                                                                                                                                                                  <w:marBottom w:val="0"/>
                                                                                                                                                                                                                                                                                                                                                  <w:divBdr>
                                                                                                                                                                                                                                                                                                                                                    <w:top w:val="none" w:sz="0" w:space="0" w:color="auto"/>
                                                                                                                                                                                                                                                                                                                                                    <w:left w:val="none" w:sz="0" w:space="0" w:color="auto"/>
                                                                                                                                                                                                                                                                                                                                                    <w:bottom w:val="none" w:sz="0" w:space="0" w:color="auto"/>
                                                                                                                                                                                                                                                                                                                                                    <w:right w:val="none" w:sz="0" w:space="0" w:color="auto"/>
                                                                                                                                                                                                                                                                                                                                                  </w:divBdr>
                                                                                                                                                                                                                                                                                                                                                  <w:divsChild>
                                                                                                                                                                                                                                                                                                                                                    <w:div w:id="789662759">
                                                                                                                                                                                                                                                                                                                                                      <w:marLeft w:val="0"/>
                                                                                                                                                                                                                                                                                                                                                      <w:marRight w:val="0"/>
                                                                                                                                                                                                                                                                                                                                                      <w:marTop w:val="0"/>
                                                                                                                                                                                                                                                                                                                                                      <w:marBottom w:val="0"/>
                                                                                                                                                                                                                                                                                                                                                      <w:divBdr>
                                                                                                                                                                                                                                                                                                                                                        <w:top w:val="none" w:sz="0" w:space="0" w:color="auto"/>
                                                                                                                                                                                                                                                                                                                                                        <w:left w:val="none" w:sz="0" w:space="0" w:color="auto"/>
                                                                                                                                                                                                                                                                                                                                                        <w:bottom w:val="none" w:sz="0" w:space="0" w:color="auto"/>
                                                                                                                                                                                                                                                                                                                                                        <w:right w:val="none" w:sz="0" w:space="0" w:color="auto"/>
                                                                                                                                                                                                                                                                                                                                                      </w:divBdr>
                                                                                                                                                                                                                                                                                                                                                      <w:divsChild>
                                                                                                                                                                                                                                                                                                                                                        <w:div w:id="1220705689">
                                                                                                                                                                                                                                                                                                                                                          <w:marLeft w:val="0"/>
                                                                                                                                                                                                                                                                                                                                                          <w:marRight w:val="0"/>
                                                                                                                                                                                                                                                                                                                                                          <w:marTop w:val="0"/>
                                                                                                                                                                                                                                                                                                                                                          <w:marBottom w:val="0"/>
                                                                                                                                                                                                                                                                                                                                                          <w:divBdr>
                                                                                                                                                                                                                                                                                                                                                            <w:top w:val="none" w:sz="0" w:space="0" w:color="auto"/>
                                                                                                                                                                                                                                                                                                                                                            <w:left w:val="none" w:sz="0" w:space="0" w:color="auto"/>
                                                                                                                                                                                                                                                                                                                                                            <w:bottom w:val="none" w:sz="0" w:space="0" w:color="auto"/>
                                                                                                                                                                                                                                                                                                                                                            <w:right w:val="none" w:sz="0" w:space="0" w:color="auto"/>
                                                                                                                                                                                                                                                                                                                                                          </w:divBdr>
                                                                                                                                                                                                                                                                                                                                                          <w:divsChild>
                                                                                                                                                                                                                                                                                                                                                            <w:div w:id="1125655323">
                                                                                                                                                                                                                                                                                                                                                              <w:marLeft w:val="0"/>
                                                                                                                                                                                                                                                                                                                                                              <w:marRight w:val="0"/>
                                                                                                                                                                                                                                                                                                                                                              <w:marTop w:val="0"/>
                                                                                                                                                                                                                                                                                                                                                              <w:marBottom w:val="0"/>
                                                                                                                                                                                                                                                                                                                                                              <w:divBdr>
                                                                                                                                                                                                                                                                                                                                                                <w:top w:val="none" w:sz="0" w:space="0" w:color="auto"/>
                                                                                                                                                                                                                                                                                                                                                                <w:left w:val="none" w:sz="0" w:space="0" w:color="auto"/>
                                                                                                                                                                                                                                                                                                                                                                <w:bottom w:val="none" w:sz="0" w:space="0" w:color="auto"/>
                                                                                                                                                                                                                                                                                                                                                                <w:right w:val="none" w:sz="0" w:space="0" w:color="auto"/>
                                                                                                                                                                                                                                                                                                                                                              </w:divBdr>
                                                                                                                                                                                                                                                                                                                                                              <w:divsChild>
                                                                                                                                                                                                                                                                                                                                                                <w:div w:id="67117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4542153">
      <w:bodyDiv w:val="1"/>
      <w:marLeft w:val="0"/>
      <w:marRight w:val="0"/>
      <w:marTop w:val="0"/>
      <w:marBottom w:val="0"/>
      <w:divBdr>
        <w:top w:val="none" w:sz="0" w:space="0" w:color="auto"/>
        <w:left w:val="none" w:sz="0" w:space="0" w:color="auto"/>
        <w:bottom w:val="none" w:sz="0" w:space="0" w:color="auto"/>
        <w:right w:val="none" w:sz="0" w:space="0" w:color="auto"/>
      </w:divBdr>
    </w:div>
    <w:div w:id="837958677">
      <w:bodyDiv w:val="1"/>
      <w:marLeft w:val="0"/>
      <w:marRight w:val="0"/>
      <w:marTop w:val="0"/>
      <w:marBottom w:val="0"/>
      <w:divBdr>
        <w:top w:val="none" w:sz="0" w:space="0" w:color="auto"/>
        <w:left w:val="none" w:sz="0" w:space="0" w:color="auto"/>
        <w:bottom w:val="none" w:sz="0" w:space="0" w:color="auto"/>
        <w:right w:val="none" w:sz="0" w:space="0" w:color="auto"/>
      </w:divBdr>
    </w:div>
    <w:div w:id="865287377">
      <w:bodyDiv w:val="1"/>
      <w:marLeft w:val="0"/>
      <w:marRight w:val="0"/>
      <w:marTop w:val="0"/>
      <w:marBottom w:val="0"/>
      <w:divBdr>
        <w:top w:val="none" w:sz="0" w:space="0" w:color="auto"/>
        <w:left w:val="none" w:sz="0" w:space="0" w:color="auto"/>
        <w:bottom w:val="none" w:sz="0" w:space="0" w:color="auto"/>
        <w:right w:val="none" w:sz="0" w:space="0" w:color="auto"/>
      </w:divBdr>
    </w:div>
    <w:div w:id="893353144">
      <w:bodyDiv w:val="1"/>
      <w:marLeft w:val="0"/>
      <w:marRight w:val="0"/>
      <w:marTop w:val="0"/>
      <w:marBottom w:val="0"/>
      <w:divBdr>
        <w:top w:val="none" w:sz="0" w:space="0" w:color="auto"/>
        <w:left w:val="none" w:sz="0" w:space="0" w:color="auto"/>
        <w:bottom w:val="none" w:sz="0" w:space="0" w:color="auto"/>
        <w:right w:val="none" w:sz="0" w:space="0" w:color="auto"/>
      </w:divBdr>
    </w:div>
    <w:div w:id="898132666">
      <w:bodyDiv w:val="1"/>
      <w:marLeft w:val="0"/>
      <w:marRight w:val="0"/>
      <w:marTop w:val="0"/>
      <w:marBottom w:val="0"/>
      <w:divBdr>
        <w:top w:val="none" w:sz="0" w:space="0" w:color="auto"/>
        <w:left w:val="none" w:sz="0" w:space="0" w:color="auto"/>
        <w:bottom w:val="none" w:sz="0" w:space="0" w:color="auto"/>
        <w:right w:val="none" w:sz="0" w:space="0" w:color="auto"/>
      </w:divBdr>
    </w:div>
    <w:div w:id="901522991">
      <w:bodyDiv w:val="1"/>
      <w:marLeft w:val="0"/>
      <w:marRight w:val="0"/>
      <w:marTop w:val="0"/>
      <w:marBottom w:val="0"/>
      <w:divBdr>
        <w:top w:val="none" w:sz="0" w:space="0" w:color="auto"/>
        <w:left w:val="none" w:sz="0" w:space="0" w:color="auto"/>
        <w:bottom w:val="none" w:sz="0" w:space="0" w:color="auto"/>
        <w:right w:val="none" w:sz="0" w:space="0" w:color="auto"/>
      </w:divBdr>
    </w:div>
    <w:div w:id="922682975">
      <w:bodyDiv w:val="1"/>
      <w:marLeft w:val="0"/>
      <w:marRight w:val="0"/>
      <w:marTop w:val="0"/>
      <w:marBottom w:val="0"/>
      <w:divBdr>
        <w:top w:val="none" w:sz="0" w:space="0" w:color="auto"/>
        <w:left w:val="none" w:sz="0" w:space="0" w:color="auto"/>
        <w:bottom w:val="none" w:sz="0" w:space="0" w:color="auto"/>
        <w:right w:val="none" w:sz="0" w:space="0" w:color="auto"/>
      </w:divBdr>
    </w:div>
    <w:div w:id="974683509">
      <w:bodyDiv w:val="1"/>
      <w:marLeft w:val="0"/>
      <w:marRight w:val="0"/>
      <w:marTop w:val="0"/>
      <w:marBottom w:val="0"/>
      <w:divBdr>
        <w:top w:val="none" w:sz="0" w:space="0" w:color="auto"/>
        <w:left w:val="none" w:sz="0" w:space="0" w:color="auto"/>
        <w:bottom w:val="none" w:sz="0" w:space="0" w:color="auto"/>
        <w:right w:val="none" w:sz="0" w:space="0" w:color="auto"/>
      </w:divBdr>
    </w:div>
    <w:div w:id="991375290">
      <w:bodyDiv w:val="1"/>
      <w:marLeft w:val="0"/>
      <w:marRight w:val="0"/>
      <w:marTop w:val="0"/>
      <w:marBottom w:val="0"/>
      <w:divBdr>
        <w:top w:val="none" w:sz="0" w:space="0" w:color="auto"/>
        <w:left w:val="none" w:sz="0" w:space="0" w:color="auto"/>
        <w:bottom w:val="none" w:sz="0" w:space="0" w:color="auto"/>
        <w:right w:val="none" w:sz="0" w:space="0" w:color="auto"/>
      </w:divBdr>
    </w:div>
    <w:div w:id="1002701582">
      <w:bodyDiv w:val="1"/>
      <w:marLeft w:val="0"/>
      <w:marRight w:val="0"/>
      <w:marTop w:val="0"/>
      <w:marBottom w:val="0"/>
      <w:divBdr>
        <w:top w:val="none" w:sz="0" w:space="0" w:color="auto"/>
        <w:left w:val="none" w:sz="0" w:space="0" w:color="auto"/>
        <w:bottom w:val="none" w:sz="0" w:space="0" w:color="auto"/>
        <w:right w:val="none" w:sz="0" w:space="0" w:color="auto"/>
      </w:divBdr>
    </w:div>
    <w:div w:id="1008481431">
      <w:bodyDiv w:val="1"/>
      <w:marLeft w:val="0"/>
      <w:marRight w:val="0"/>
      <w:marTop w:val="0"/>
      <w:marBottom w:val="0"/>
      <w:divBdr>
        <w:top w:val="none" w:sz="0" w:space="0" w:color="auto"/>
        <w:left w:val="none" w:sz="0" w:space="0" w:color="auto"/>
        <w:bottom w:val="none" w:sz="0" w:space="0" w:color="auto"/>
        <w:right w:val="none" w:sz="0" w:space="0" w:color="auto"/>
      </w:divBdr>
    </w:div>
    <w:div w:id="1020279750">
      <w:bodyDiv w:val="1"/>
      <w:marLeft w:val="0"/>
      <w:marRight w:val="0"/>
      <w:marTop w:val="0"/>
      <w:marBottom w:val="0"/>
      <w:divBdr>
        <w:top w:val="none" w:sz="0" w:space="0" w:color="auto"/>
        <w:left w:val="none" w:sz="0" w:space="0" w:color="auto"/>
        <w:bottom w:val="none" w:sz="0" w:space="0" w:color="auto"/>
        <w:right w:val="none" w:sz="0" w:space="0" w:color="auto"/>
      </w:divBdr>
    </w:div>
    <w:div w:id="1037437668">
      <w:bodyDiv w:val="1"/>
      <w:marLeft w:val="0"/>
      <w:marRight w:val="0"/>
      <w:marTop w:val="0"/>
      <w:marBottom w:val="0"/>
      <w:divBdr>
        <w:top w:val="none" w:sz="0" w:space="0" w:color="auto"/>
        <w:left w:val="none" w:sz="0" w:space="0" w:color="auto"/>
        <w:bottom w:val="none" w:sz="0" w:space="0" w:color="auto"/>
        <w:right w:val="none" w:sz="0" w:space="0" w:color="auto"/>
      </w:divBdr>
    </w:div>
    <w:div w:id="1060863049">
      <w:bodyDiv w:val="1"/>
      <w:marLeft w:val="0"/>
      <w:marRight w:val="0"/>
      <w:marTop w:val="0"/>
      <w:marBottom w:val="0"/>
      <w:divBdr>
        <w:top w:val="none" w:sz="0" w:space="0" w:color="auto"/>
        <w:left w:val="none" w:sz="0" w:space="0" w:color="auto"/>
        <w:bottom w:val="none" w:sz="0" w:space="0" w:color="auto"/>
        <w:right w:val="none" w:sz="0" w:space="0" w:color="auto"/>
      </w:divBdr>
    </w:div>
    <w:div w:id="1079669853">
      <w:bodyDiv w:val="1"/>
      <w:marLeft w:val="0"/>
      <w:marRight w:val="0"/>
      <w:marTop w:val="0"/>
      <w:marBottom w:val="0"/>
      <w:divBdr>
        <w:top w:val="none" w:sz="0" w:space="0" w:color="auto"/>
        <w:left w:val="none" w:sz="0" w:space="0" w:color="auto"/>
        <w:bottom w:val="none" w:sz="0" w:space="0" w:color="auto"/>
        <w:right w:val="none" w:sz="0" w:space="0" w:color="auto"/>
      </w:divBdr>
    </w:div>
    <w:div w:id="1104108144">
      <w:bodyDiv w:val="1"/>
      <w:marLeft w:val="0"/>
      <w:marRight w:val="0"/>
      <w:marTop w:val="0"/>
      <w:marBottom w:val="0"/>
      <w:divBdr>
        <w:top w:val="none" w:sz="0" w:space="0" w:color="auto"/>
        <w:left w:val="none" w:sz="0" w:space="0" w:color="auto"/>
        <w:bottom w:val="none" w:sz="0" w:space="0" w:color="auto"/>
        <w:right w:val="none" w:sz="0" w:space="0" w:color="auto"/>
      </w:divBdr>
    </w:div>
    <w:div w:id="1148327065">
      <w:bodyDiv w:val="1"/>
      <w:marLeft w:val="0"/>
      <w:marRight w:val="0"/>
      <w:marTop w:val="0"/>
      <w:marBottom w:val="0"/>
      <w:divBdr>
        <w:top w:val="none" w:sz="0" w:space="0" w:color="auto"/>
        <w:left w:val="none" w:sz="0" w:space="0" w:color="auto"/>
        <w:bottom w:val="none" w:sz="0" w:space="0" w:color="auto"/>
        <w:right w:val="none" w:sz="0" w:space="0" w:color="auto"/>
      </w:divBdr>
    </w:div>
    <w:div w:id="1199972576">
      <w:bodyDiv w:val="1"/>
      <w:marLeft w:val="0"/>
      <w:marRight w:val="0"/>
      <w:marTop w:val="0"/>
      <w:marBottom w:val="0"/>
      <w:divBdr>
        <w:top w:val="none" w:sz="0" w:space="0" w:color="auto"/>
        <w:left w:val="none" w:sz="0" w:space="0" w:color="auto"/>
        <w:bottom w:val="none" w:sz="0" w:space="0" w:color="auto"/>
        <w:right w:val="none" w:sz="0" w:space="0" w:color="auto"/>
      </w:divBdr>
    </w:div>
    <w:div w:id="1206408025">
      <w:bodyDiv w:val="1"/>
      <w:marLeft w:val="0"/>
      <w:marRight w:val="0"/>
      <w:marTop w:val="0"/>
      <w:marBottom w:val="0"/>
      <w:divBdr>
        <w:top w:val="none" w:sz="0" w:space="0" w:color="auto"/>
        <w:left w:val="none" w:sz="0" w:space="0" w:color="auto"/>
        <w:bottom w:val="none" w:sz="0" w:space="0" w:color="auto"/>
        <w:right w:val="none" w:sz="0" w:space="0" w:color="auto"/>
      </w:divBdr>
    </w:div>
    <w:div w:id="1208683266">
      <w:bodyDiv w:val="1"/>
      <w:marLeft w:val="0"/>
      <w:marRight w:val="0"/>
      <w:marTop w:val="0"/>
      <w:marBottom w:val="0"/>
      <w:divBdr>
        <w:top w:val="none" w:sz="0" w:space="0" w:color="auto"/>
        <w:left w:val="none" w:sz="0" w:space="0" w:color="auto"/>
        <w:bottom w:val="none" w:sz="0" w:space="0" w:color="auto"/>
        <w:right w:val="none" w:sz="0" w:space="0" w:color="auto"/>
      </w:divBdr>
    </w:div>
    <w:div w:id="1216354195">
      <w:bodyDiv w:val="1"/>
      <w:marLeft w:val="0"/>
      <w:marRight w:val="0"/>
      <w:marTop w:val="0"/>
      <w:marBottom w:val="0"/>
      <w:divBdr>
        <w:top w:val="none" w:sz="0" w:space="0" w:color="auto"/>
        <w:left w:val="none" w:sz="0" w:space="0" w:color="auto"/>
        <w:bottom w:val="none" w:sz="0" w:space="0" w:color="auto"/>
        <w:right w:val="none" w:sz="0" w:space="0" w:color="auto"/>
      </w:divBdr>
    </w:div>
    <w:div w:id="1247885183">
      <w:bodyDiv w:val="1"/>
      <w:marLeft w:val="0"/>
      <w:marRight w:val="0"/>
      <w:marTop w:val="0"/>
      <w:marBottom w:val="0"/>
      <w:divBdr>
        <w:top w:val="none" w:sz="0" w:space="0" w:color="auto"/>
        <w:left w:val="none" w:sz="0" w:space="0" w:color="auto"/>
        <w:bottom w:val="none" w:sz="0" w:space="0" w:color="auto"/>
        <w:right w:val="none" w:sz="0" w:space="0" w:color="auto"/>
      </w:divBdr>
    </w:div>
    <w:div w:id="1267889006">
      <w:bodyDiv w:val="1"/>
      <w:marLeft w:val="0"/>
      <w:marRight w:val="0"/>
      <w:marTop w:val="0"/>
      <w:marBottom w:val="0"/>
      <w:divBdr>
        <w:top w:val="none" w:sz="0" w:space="0" w:color="auto"/>
        <w:left w:val="none" w:sz="0" w:space="0" w:color="auto"/>
        <w:bottom w:val="none" w:sz="0" w:space="0" w:color="auto"/>
        <w:right w:val="none" w:sz="0" w:space="0" w:color="auto"/>
      </w:divBdr>
    </w:div>
    <w:div w:id="1279987204">
      <w:bodyDiv w:val="1"/>
      <w:marLeft w:val="0"/>
      <w:marRight w:val="0"/>
      <w:marTop w:val="0"/>
      <w:marBottom w:val="0"/>
      <w:divBdr>
        <w:top w:val="none" w:sz="0" w:space="0" w:color="auto"/>
        <w:left w:val="none" w:sz="0" w:space="0" w:color="auto"/>
        <w:bottom w:val="none" w:sz="0" w:space="0" w:color="auto"/>
        <w:right w:val="none" w:sz="0" w:space="0" w:color="auto"/>
      </w:divBdr>
    </w:div>
    <w:div w:id="1316257012">
      <w:bodyDiv w:val="1"/>
      <w:marLeft w:val="0"/>
      <w:marRight w:val="0"/>
      <w:marTop w:val="0"/>
      <w:marBottom w:val="0"/>
      <w:divBdr>
        <w:top w:val="none" w:sz="0" w:space="0" w:color="auto"/>
        <w:left w:val="none" w:sz="0" w:space="0" w:color="auto"/>
        <w:bottom w:val="none" w:sz="0" w:space="0" w:color="auto"/>
        <w:right w:val="none" w:sz="0" w:space="0" w:color="auto"/>
      </w:divBdr>
    </w:div>
    <w:div w:id="1351491281">
      <w:bodyDiv w:val="1"/>
      <w:marLeft w:val="0"/>
      <w:marRight w:val="0"/>
      <w:marTop w:val="0"/>
      <w:marBottom w:val="0"/>
      <w:divBdr>
        <w:top w:val="none" w:sz="0" w:space="0" w:color="auto"/>
        <w:left w:val="none" w:sz="0" w:space="0" w:color="auto"/>
        <w:bottom w:val="none" w:sz="0" w:space="0" w:color="auto"/>
        <w:right w:val="none" w:sz="0" w:space="0" w:color="auto"/>
      </w:divBdr>
    </w:div>
    <w:div w:id="1529836874">
      <w:bodyDiv w:val="1"/>
      <w:marLeft w:val="0"/>
      <w:marRight w:val="0"/>
      <w:marTop w:val="0"/>
      <w:marBottom w:val="0"/>
      <w:divBdr>
        <w:top w:val="none" w:sz="0" w:space="0" w:color="auto"/>
        <w:left w:val="none" w:sz="0" w:space="0" w:color="auto"/>
        <w:bottom w:val="none" w:sz="0" w:space="0" w:color="auto"/>
        <w:right w:val="none" w:sz="0" w:space="0" w:color="auto"/>
      </w:divBdr>
    </w:div>
    <w:div w:id="1551915983">
      <w:bodyDiv w:val="1"/>
      <w:marLeft w:val="0"/>
      <w:marRight w:val="0"/>
      <w:marTop w:val="0"/>
      <w:marBottom w:val="0"/>
      <w:divBdr>
        <w:top w:val="none" w:sz="0" w:space="0" w:color="auto"/>
        <w:left w:val="none" w:sz="0" w:space="0" w:color="auto"/>
        <w:bottom w:val="none" w:sz="0" w:space="0" w:color="auto"/>
        <w:right w:val="none" w:sz="0" w:space="0" w:color="auto"/>
      </w:divBdr>
    </w:div>
    <w:div w:id="1583022382">
      <w:bodyDiv w:val="1"/>
      <w:marLeft w:val="0"/>
      <w:marRight w:val="0"/>
      <w:marTop w:val="0"/>
      <w:marBottom w:val="0"/>
      <w:divBdr>
        <w:top w:val="none" w:sz="0" w:space="0" w:color="auto"/>
        <w:left w:val="none" w:sz="0" w:space="0" w:color="auto"/>
        <w:bottom w:val="none" w:sz="0" w:space="0" w:color="auto"/>
        <w:right w:val="none" w:sz="0" w:space="0" w:color="auto"/>
      </w:divBdr>
    </w:div>
    <w:div w:id="1615479378">
      <w:bodyDiv w:val="1"/>
      <w:marLeft w:val="0"/>
      <w:marRight w:val="0"/>
      <w:marTop w:val="0"/>
      <w:marBottom w:val="0"/>
      <w:divBdr>
        <w:top w:val="none" w:sz="0" w:space="0" w:color="auto"/>
        <w:left w:val="none" w:sz="0" w:space="0" w:color="auto"/>
        <w:bottom w:val="none" w:sz="0" w:space="0" w:color="auto"/>
        <w:right w:val="none" w:sz="0" w:space="0" w:color="auto"/>
      </w:divBdr>
    </w:div>
    <w:div w:id="1677608583">
      <w:bodyDiv w:val="1"/>
      <w:marLeft w:val="0"/>
      <w:marRight w:val="0"/>
      <w:marTop w:val="0"/>
      <w:marBottom w:val="0"/>
      <w:divBdr>
        <w:top w:val="none" w:sz="0" w:space="0" w:color="auto"/>
        <w:left w:val="none" w:sz="0" w:space="0" w:color="auto"/>
        <w:bottom w:val="none" w:sz="0" w:space="0" w:color="auto"/>
        <w:right w:val="none" w:sz="0" w:space="0" w:color="auto"/>
      </w:divBdr>
    </w:div>
    <w:div w:id="1719743075">
      <w:bodyDiv w:val="1"/>
      <w:marLeft w:val="0"/>
      <w:marRight w:val="0"/>
      <w:marTop w:val="0"/>
      <w:marBottom w:val="0"/>
      <w:divBdr>
        <w:top w:val="none" w:sz="0" w:space="0" w:color="auto"/>
        <w:left w:val="none" w:sz="0" w:space="0" w:color="auto"/>
        <w:bottom w:val="none" w:sz="0" w:space="0" w:color="auto"/>
        <w:right w:val="none" w:sz="0" w:space="0" w:color="auto"/>
      </w:divBdr>
    </w:div>
    <w:div w:id="1775393783">
      <w:bodyDiv w:val="1"/>
      <w:marLeft w:val="0"/>
      <w:marRight w:val="0"/>
      <w:marTop w:val="0"/>
      <w:marBottom w:val="0"/>
      <w:divBdr>
        <w:top w:val="none" w:sz="0" w:space="0" w:color="auto"/>
        <w:left w:val="none" w:sz="0" w:space="0" w:color="auto"/>
        <w:bottom w:val="none" w:sz="0" w:space="0" w:color="auto"/>
        <w:right w:val="none" w:sz="0" w:space="0" w:color="auto"/>
      </w:divBdr>
    </w:div>
    <w:div w:id="1801724583">
      <w:bodyDiv w:val="1"/>
      <w:marLeft w:val="0"/>
      <w:marRight w:val="0"/>
      <w:marTop w:val="0"/>
      <w:marBottom w:val="0"/>
      <w:divBdr>
        <w:top w:val="none" w:sz="0" w:space="0" w:color="auto"/>
        <w:left w:val="none" w:sz="0" w:space="0" w:color="auto"/>
        <w:bottom w:val="none" w:sz="0" w:space="0" w:color="auto"/>
        <w:right w:val="none" w:sz="0" w:space="0" w:color="auto"/>
      </w:divBdr>
    </w:div>
    <w:div w:id="1809666354">
      <w:bodyDiv w:val="1"/>
      <w:marLeft w:val="0"/>
      <w:marRight w:val="0"/>
      <w:marTop w:val="0"/>
      <w:marBottom w:val="0"/>
      <w:divBdr>
        <w:top w:val="none" w:sz="0" w:space="0" w:color="auto"/>
        <w:left w:val="none" w:sz="0" w:space="0" w:color="auto"/>
        <w:bottom w:val="none" w:sz="0" w:space="0" w:color="auto"/>
        <w:right w:val="none" w:sz="0" w:space="0" w:color="auto"/>
      </w:divBdr>
    </w:div>
    <w:div w:id="1809668461">
      <w:bodyDiv w:val="1"/>
      <w:marLeft w:val="0"/>
      <w:marRight w:val="0"/>
      <w:marTop w:val="0"/>
      <w:marBottom w:val="0"/>
      <w:divBdr>
        <w:top w:val="none" w:sz="0" w:space="0" w:color="auto"/>
        <w:left w:val="none" w:sz="0" w:space="0" w:color="auto"/>
        <w:bottom w:val="none" w:sz="0" w:space="0" w:color="auto"/>
        <w:right w:val="none" w:sz="0" w:space="0" w:color="auto"/>
      </w:divBdr>
    </w:div>
    <w:div w:id="1887140265">
      <w:bodyDiv w:val="1"/>
      <w:marLeft w:val="0"/>
      <w:marRight w:val="0"/>
      <w:marTop w:val="0"/>
      <w:marBottom w:val="0"/>
      <w:divBdr>
        <w:top w:val="none" w:sz="0" w:space="0" w:color="auto"/>
        <w:left w:val="none" w:sz="0" w:space="0" w:color="auto"/>
        <w:bottom w:val="none" w:sz="0" w:space="0" w:color="auto"/>
        <w:right w:val="none" w:sz="0" w:space="0" w:color="auto"/>
      </w:divBdr>
    </w:div>
    <w:div w:id="1918245730">
      <w:bodyDiv w:val="1"/>
      <w:marLeft w:val="0"/>
      <w:marRight w:val="0"/>
      <w:marTop w:val="0"/>
      <w:marBottom w:val="0"/>
      <w:divBdr>
        <w:top w:val="none" w:sz="0" w:space="0" w:color="auto"/>
        <w:left w:val="none" w:sz="0" w:space="0" w:color="auto"/>
        <w:bottom w:val="none" w:sz="0" w:space="0" w:color="auto"/>
        <w:right w:val="none" w:sz="0" w:space="0" w:color="auto"/>
      </w:divBdr>
    </w:div>
    <w:div w:id="1919947284">
      <w:bodyDiv w:val="1"/>
      <w:marLeft w:val="0"/>
      <w:marRight w:val="0"/>
      <w:marTop w:val="0"/>
      <w:marBottom w:val="0"/>
      <w:divBdr>
        <w:top w:val="none" w:sz="0" w:space="0" w:color="auto"/>
        <w:left w:val="none" w:sz="0" w:space="0" w:color="auto"/>
        <w:bottom w:val="none" w:sz="0" w:space="0" w:color="auto"/>
        <w:right w:val="none" w:sz="0" w:space="0" w:color="auto"/>
      </w:divBdr>
    </w:div>
    <w:div w:id="1923905514">
      <w:bodyDiv w:val="1"/>
      <w:marLeft w:val="0"/>
      <w:marRight w:val="0"/>
      <w:marTop w:val="0"/>
      <w:marBottom w:val="0"/>
      <w:divBdr>
        <w:top w:val="none" w:sz="0" w:space="0" w:color="auto"/>
        <w:left w:val="none" w:sz="0" w:space="0" w:color="auto"/>
        <w:bottom w:val="none" w:sz="0" w:space="0" w:color="auto"/>
        <w:right w:val="none" w:sz="0" w:space="0" w:color="auto"/>
      </w:divBdr>
    </w:div>
    <w:div w:id="1945385594">
      <w:bodyDiv w:val="1"/>
      <w:marLeft w:val="0"/>
      <w:marRight w:val="0"/>
      <w:marTop w:val="0"/>
      <w:marBottom w:val="0"/>
      <w:divBdr>
        <w:top w:val="none" w:sz="0" w:space="0" w:color="auto"/>
        <w:left w:val="none" w:sz="0" w:space="0" w:color="auto"/>
        <w:bottom w:val="none" w:sz="0" w:space="0" w:color="auto"/>
        <w:right w:val="none" w:sz="0" w:space="0" w:color="auto"/>
      </w:divBdr>
    </w:div>
    <w:div w:id="2009481785">
      <w:bodyDiv w:val="1"/>
      <w:marLeft w:val="0"/>
      <w:marRight w:val="0"/>
      <w:marTop w:val="0"/>
      <w:marBottom w:val="0"/>
      <w:divBdr>
        <w:top w:val="none" w:sz="0" w:space="0" w:color="auto"/>
        <w:left w:val="none" w:sz="0" w:space="0" w:color="auto"/>
        <w:bottom w:val="none" w:sz="0" w:space="0" w:color="auto"/>
        <w:right w:val="none" w:sz="0" w:space="0" w:color="auto"/>
      </w:divBdr>
    </w:div>
    <w:div w:id="2071535330">
      <w:bodyDiv w:val="1"/>
      <w:marLeft w:val="0"/>
      <w:marRight w:val="0"/>
      <w:marTop w:val="0"/>
      <w:marBottom w:val="0"/>
      <w:divBdr>
        <w:top w:val="none" w:sz="0" w:space="0" w:color="auto"/>
        <w:left w:val="none" w:sz="0" w:space="0" w:color="auto"/>
        <w:bottom w:val="none" w:sz="0" w:space="0" w:color="auto"/>
        <w:right w:val="none" w:sz="0" w:space="0" w:color="auto"/>
      </w:divBdr>
    </w:div>
    <w:div w:id="2076319300">
      <w:bodyDiv w:val="1"/>
      <w:marLeft w:val="0"/>
      <w:marRight w:val="0"/>
      <w:marTop w:val="0"/>
      <w:marBottom w:val="0"/>
      <w:divBdr>
        <w:top w:val="none" w:sz="0" w:space="0" w:color="auto"/>
        <w:left w:val="none" w:sz="0" w:space="0" w:color="auto"/>
        <w:bottom w:val="none" w:sz="0" w:space="0" w:color="auto"/>
        <w:right w:val="none" w:sz="0" w:space="0" w:color="auto"/>
      </w:divBdr>
    </w:div>
    <w:div w:id="2109735920">
      <w:bodyDiv w:val="1"/>
      <w:marLeft w:val="0"/>
      <w:marRight w:val="0"/>
      <w:marTop w:val="0"/>
      <w:marBottom w:val="0"/>
      <w:divBdr>
        <w:top w:val="none" w:sz="0" w:space="0" w:color="auto"/>
        <w:left w:val="none" w:sz="0" w:space="0" w:color="auto"/>
        <w:bottom w:val="none" w:sz="0" w:space="0" w:color="auto"/>
        <w:right w:val="none" w:sz="0" w:space="0" w:color="auto"/>
      </w:divBdr>
    </w:div>
    <w:div w:id="2138405281">
      <w:bodyDiv w:val="1"/>
      <w:marLeft w:val="0"/>
      <w:marRight w:val="0"/>
      <w:marTop w:val="0"/>
      <w:marBottom w:val="0"/>
      <w:divBdr>
        <w:top w:val="none" w:sz="0" w:space="0" w:color="auto"/>
        <w:left w:val="none" w:sz="0" w:space="0" w:color="auto"/>
        <w:bottom w:val="none" w:sz="0" w:space="0" w:color="auto"/>
        <w:right w:val="none" w:sz="0" w:space="0" w:color="auto"/>
      </w:divBdr>
    </w:div>
    <w:div w:id="2142963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png"/><Relationship Id="rId10" Type="http://schemas.microsoft.com/office/2011/relationships/commentsExtended" Target="commentsExtended.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s05</b:Tag>
    <b:SourceType>Book</b:SourceType>
    <b:Guid>{256F8C81-54B2-4E9C-A9FF-2292B232ADEC}</b:Guid>
    <b:Author>
      <b:Author>
        <b:NameList>
          <b:Person>
            <b:Last>Joseph</b:Last>
            <b:First>George</b:First>
          </b:Person>
        </b:NameList>
      </b:Author>
    </b:Author>
    <b:Title>Fundamentals of Remote Sensing</b:Title>
    <b:Year>2005</b:Year>
    <b:City>India</b:City>
    <b:Publisher>Universities Press</b:Publisher>
    <b:RefOrder>1</b:RefOrder>
  </b:Source>
  <b:Source>
    <b:Tag>Ham10</b:Tag>
    <b:SourceType>Book</b:SourceType>
    <b:Guid>{68894E00-3D3C-46B3-B0FA-CF17ABBB3232}</b:Guid>
    <b:Author>
      <b:Author>
        <b:NameList>
          <b:Person>
            <b:Last>Jones</b:Last>
            <b:First>Hamlyn</b:First>
            <b:Middle>G</b:Middle>
          </b:Person>
          <b:Person>
            <b:Last>Vaughan</b:Last>
            <b:First>Robin</b:First>
            <b:Middle>A</b:Middle>
          </b:Person>
        </b:NameList>
      </b:Author>
    </b:Author>
    <b:Title>Remote Sensing of Vegetation: Principles, Techniques, and Applications</b:Title>
    <b:Year>2010</b:Year>
    <b:City>New York</b:City>
    <b:Publisher>Oxford University Press</b:Publisher>
    <b:RefOrder>2</b:RefOrder>
  </b:Source>
  <b:Source>
    <b:Tag>Gua13</b:Tag>
    <b:SourceType>Book</b:SourceType>
    <b:Guid>{FCB9482A-B294-413D-B83E-9A67683EEEE4}</b:Guid>
    <b:Author>
      <b:Author>
        <b:NameList>
          <b:Person>
            <b:Last>Wang</b:Last>
            <b:First>Guangxing</b:First>
          </b:Person>
          <b:Person>
            <b:Last>Weng</b:Last>
            <b:First>Qihao</b:First>
          </b:Person>
        </b:NameList>
      </b:Author>
    </b:Author>
    <b:Title>Remote Sensing of Natural Resources</b:Title>
    <b:Year>2013</b:Year>
    <b:City>Boca Raton</b:City>
    <b:Publisher>CRC Press</b:Publisher>
    <b:RefOrder>3</b:RefOrder>
  </b:Source>
  <b:Source>
    <b:Tag>She09</b:Tag>
    <b:SourceType>JournalArticle</b:SourceType>
    <b:Guid>{297D8E07-F2DF-4E85-915E-48790CA4CEEE}</b:Guid>
    <b:Author>
      <b:Author>
        <b:NameList>
          <b:Person>
            <b:Last>Sheffield</b:Last>
            <b:First>K.J.</b:First>
          </b:Person>
          <b:Person>
            <b:Last>Jones</b:Last>
            <b:First>S.D.</b:First>
          </b:Person>
          <b:Person>
            <b:Last>Ferwerda</b:Last>
            <b:First>J.G.</b:First>
          </b:Person>
          <b:Person>
            <b:Last>Gibbons</b:Last>
            <b:First>P.</b:First>
          </b:Person>
          <b:Person>
            <b:Last>Zerger</b:Last>
            <b:First>A.</b:First>
          </b:Person>
        </b:NameList>
      </b:Author>
    </b:Author>
    <b:Title>Linking Biological Survey Information to Remote Sensing Datasets: A Case Study</b:Title>
    <b:Year>2009</b:Year>
    <b:Publisher>Springer-Verlag</b:Publisher>
    <b:JournalName>Springer</b:JournalName>
    <b:Pages>2</b:Pages>
    <b:RefOrder>4</b:RefOrder>
  </b:Source>
</b:Sources>
</file>

<file path=customXml/itemProps1.xml><?xml version="1.0" encoding="utf-8"?>
<ds:datastoreItem xmlns:ds="http://schemas.openxmlformats.org/officeDocument/2006/customXml" ds:itemID="{73917497-F4F9-49CF-B250-7831336E66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01</TotalTime>
  <Pages>83</Pages>
  <Words>29385</Words>
  <Characters>167498</Characters>
  <Application>Microsoft Office Word</Application>
  <DocSecurity>0</DocSecurity>
  <Lines>1395</Lines>
  <Paragraphs>39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964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r Granda</dc:creator>
  <cp:keywords/>
  <dc:description/>
  <cp:lastModifiedBy>Katherine Chiluiza</cp:lastModifiedBy>
  <cp:revision>379</cp:revision>
  <dcterms:created xsi:type="dcterms:W3CDTF">2014-08-31T20:00:00Z</dcterms:created>
  <dcterms:modified xsi:type="dcterms:W3CDTF">2015-02-23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xgranda@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